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52CFDBC" w14:textId="77777777" w:rsidR="00537484" w:rsidRDefault="00537484" w:rsidP="00151300">
      <w:pPr>
        <w:pStyle w:val="Chapterheading"/>
        <w:jc w:val="center"/>
        <w:rPr>
          <w:sz w:val="48"/>
        </w:rPr>
      </w:pPr>
      <w:r w:rsidRPr="00537484">
        <w:rPr>
          <w:sz w:val="48"/>
        </w:rPr>
        <w:t>MyTherapyPal: A therapy progress and goal tracking application</w:t>
      </w:r>
    </w:p>
    <w:p w14:paraId="417F4A1D" w14:textId="77777777" w:rsidR="00537484" w:rsidRPr="00537484" w:rsidRDefault="00537484" w:rsidP="00151300">
      <w:pPr>
        <w:pStyle w:val="Chapterheading"/>
        <w:jc w:val="center"/>
        <w:rPr>
          <w:sz w:val="48"/>
        </w:rPr>
      </w:pPr>
    </w:p>
    <w:p w14:paraId="0D16EC20" w14:textId="316FB2D9"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2E290DC7" w:rsidR="00151300" w:rsidRDefault="00537484" w:rsidP="00151300">
      <w:pPr>
        <w:pStyle w:val="Chapterheading"/>
        <w:jc w:val="center"/>
        <w:rPr>
          <w:sz w:val="36"/>
        </w:rPr>
      </w:pPr>
      <w:r>
        <w:rPr>
          <w:sz w:val="36"/>
        </w:rPr>
        <w:t>TU856</w:t>
      </w:r>
    </w:p>
    <w:p w14:paraId="2927FE7C" w14:textId="4A698B73" w:rsidR="00151300" w:rsidRDefault="00151300" w:rsidP="00151300">
      <w:pPr>
        <w:pStyle w:val="Chapterheading"/>
        <w:jc w:val="center"/>
        <w:rPr>
          <w:sz w:val="36"/>
        </w:rPr>
      </w:pPr>
      <w:r>
        <w:rPr>
          <w:sz w:val="36"/>
        </w:rPr>
        <w:t xml:space="preserve">BSc in </w:t>
      </w:r>
      <w:r w:rsidR="00537484" w:rsidRPr="00537484">
        <w:rPr>
          <w:sz w:val="36"/>
        </w:rPr>
        <w:t>Computer Scienc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55F642B6" w14:textId="0A72B5B2" w:rsidR="00151300" w:rsidRPr="00537484" w:rsidRDefault="00537484" w:rsidP="00151300">
      <w:pPr>
        <w:jc w:val="center"/>
        <w:rPr>
          <w:b/>
          <w:bCs/>
          <w:sz w:val="32"/>
          <w:szCs w:val="32"/>
        </w:rPr>
      </w:pPr>
      <w:r>
        <w:rPr>
          <w:b/>
          <w:bCs/>
          <w:sz w:val="32"/>
          <w:szCs w:val="32"/>
        </w:rPr>
        <w:t>Shane Buckley</w:t>
      </w:r>
    </w:p>
    <w:p w14:paraId="636A1D1A" w14:textId="3637E4E8" w:rsidR="00604B8B" w:rsidRPr="00537484" w:rsidRDefault="00537484" w:rsidP="00151300">
      <w:pPr>
        <w:jc w:val="center"/>
        <w:rPr>
          <w:b/>
          <w:bCs/>
          <w:sz w:val="32"/>
          <w:szCs w:val="32"/>
        </w:rPr>
      </w:pPr>
      <w:r>
        <w:rPr>
          <w:b/>
          <w:bCs/>
          <w:sz w:val="32"/>
          <w:szCs w:val="32"/>
        </w:rPr>
        <w:t>C20703429</w:t>
      </w:r>
    </w:p>
    <w:p w14:paraId="78EB583E" w14:textId="77777777" w:rsidR="00604B8B" w:rsidRPr="00537484" w:rsidRDefault="00604B8B" w:rsidP="00151300">
      <w:pPr>
        <w:jc w:val="center"/>
        <w:rPr>
          <w:b/>
          <w:bCs/>
          <w:sz w:val="32"/>
          <w:szCs w:val="32"/>
        </w:rPr>
      </w:pPr>
    </w:p>
    <w:p w14:paraId="77A52EA4" w14:textId="48A777E1" w:rsidR="00151300" w:rsidRPr="00537484" w:rsidRDefault="007F3450" w:rsidP="00151300">
      <w:pPr>
        <w:jc w:val="center"/>
        <w:rPr>
          <w:b/>
          <w:bCs/>
          <w:sz w:val="28"/>
          <w:szCs w:val="32"/>
        </w:rPr>
      </w:pPr>
      <w:r w:rsidRPr="00537484">
        <w:rPr>
          <w:b/>
          <w:bCs/>
          <w:sz w:val="28"/>
          <w:szCs w:val="32"/>
        </w:rPr>
        <w:t>Supervisor</w:t>
      </w:r>
      <w:r w:rsidR="00537484">
        <w:rPr>
          <w:b/>
          <w:bCs/>
          <w:sz w:val="28"/>
          <w:szCs w:val="32"/>
        </w:rPr>
        <w:t>: Eoin Rogers</w:t>
      </w:r>
    </w:p>
    <w:p w14:paraId="16FB4DFB" w14:textId="77777777" w:rsidR="00151300" w:rsidRDefault="00151300" w:rsidP="00151300">
      <w:pPr>
        <w:jc w:val="center"/>
        <w:rPr>
          <w:b/>
          <w:bCs/>
          <w:szCs w:val="32"/>
        </w:rPr>
      </w:pP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6C6E2A56" w:rsidR="00151300" w:rsidRPr="00537484" w:rsidRDefault="00537484" w:rsidP="00151300">
      <w:pPr>
        <w:jc w:val="center"/>
        <w:rPr>
          <w:b/>
          <w:bCs/>
          <w:sz w:val="28"/>
        </w:rPr>
      </w:pPr>
      <w:r w:rsidRPr="00537484">
        <w:rPr>
          <w:b/>
          <w:bCs/>
          <w:sz w:val="28"/>
        </w:rPr>
        <w:t xml:space="preserve">20/11/2023 </w:t>
      </w: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32A0E72C" w14:textId="61D14A50" w:rsidR="002511DF" w:rsidRDefault="00151300" w:rsidP="00151300">
      <w:pPr>
        <w:pStyle w:val="Chapterheading"/>
      </w:pPr>
      <w:r>
        <w:lastRenderedPageBreak/>
        <w:t>Abstract</w:t>
      </w:r>
    </w:p>
    <w:p w14:paraId="01DB750E" w14:textId="77777777" w:rsidR="00151300" w:rsidRPr="002511DF" w:rsidRDefault="00151300" w:rsidP="00151300">
      <w:pPr>
        <w:pStyle w:val="Chapterheading"/>
        <w:rPr>
          <w:sz w:val="24"/>
        </w:rPr>
      </w:pPr>
    </w:p>
    <w:p w14:paraId="1693118D" w14:textId="2315073F" w:rsidR="002511DF" w:rsidRPr="002511DF" w:rsidRDefault="002511DF" w:rsidP="002511DF">
      <w:pPr>
        <w:pStyle w:val="BodyText"/>
      </w:pPr>
    </w:p>
    <w:p w14:paraId="49C797D1" w14:textId="156820EA" w:rsidR="0031387B" w:rsidRDefault="002511DF" w:rsidP="002511DF">
      <w:pPr>
        <w:pStyle w:val="BodyText"/>
      </w:pPr>
      <w:r w:rsidRPr="002511DF">
        <w:t>The aim of this project is to create a</w:t>
      </w:r>
      <w:r w:rsidR="002F0040">
        <w:t xml:space="preserve"> comprehensive</w:t>
      </w:r>
      <w:r w:rsidRPr="002511DF">
        <w:t xml:space="preserve"> </w:t>
      </w:r>
      <w:r>
        <w:t>cross-platform mobile and rich web application aimed at providing psychotherapists, counsellors and their clients with a platform and tools to facilitate tracking therapy progress as its primary focus.</w:t>
      </w:r>
      <w:r w:rsidR="0031387B">
        <w:t xml:space="preserve"> </w:t>
      </w:r>
      <w:r w:rsidR="00DF2EA3">
        <w:t>The application will be designed to have a user account system with login and authentication, a note taking system that will have a summarization</w:t>
      </w:r>
      <w:r w:rsidR="005F2F76">
        <w:t xml:space="preserve"> and sentiment analysis</w:t>
      </w:r>
      <w:r w:rsidR="00DF2EA3">
        <w:t xml:space="preserve"> </w:t>
      </w:r>
      <w:r w:rsidR="005F2F76">
        <w:t>feature using artificial intelligence for client users</w:t>
      </w:r>
      <w:r w:rsidR="002F0040">
        <w:t xml:space="preserve">, </w:t>
      </w:r>
      <w:r w:rsidR="005F2F76">
        <w:t xml:space="preserve">a note expansion feature for therapist users who may take notes during therapy in </w:t>
      </w:r>
      <w:r w:rsidR="00F46DBA">
        <w:t>shorthand</w:t>
      </w:r>
      <w:r w:rsidR="002F0040">
        <w:t>,</w:t>
      </w:r>
      <w:r w:rsidR="000F5CE8">
        <w:t xml:space="preserve"> therapist listings and map,</w:t>
      </w:r>
      <w:r w:rsidR="002F0040">
        <w:t xml:space="preserve"> mood tracking system, CBT (cognitive behavioural therapy) techniques, task assignment from therapists to clients, </w:t>
      </w:r>
      <w:r w:rsidR="000F5CE8">
        <w:t>secure text chat, secure video calling and a payments system for clients to pay their therapists.</w:t>
      </w:r>
    </w:p>
    <w:p w14:paraId="798C0196" w14:textId="77777777" w:rsidR="0031387B" w:rsidRDefault="0031387B" w:rsidP="002511DF">
      <w:pPr>
        <w:pStyle w:val="BodyText"/>
      </w:pPr>
    </w:p>
    <w:p w14:paraId="4737E92C" w14:textId="77777777" w:rsidR="0031387B" w:rsidRDefault="0031387B" w:rsidP="002511DF">
      <w:pPr>
        <w:pStyle w:val="BodyText"/>
      </w:pPr>
    </w:p>
    <w:p w14:paraId="5A66AB6C" w14:textId="77777777" w:rsidR="0031387B" w:rsidRDefault="0031387B" w:rsidP="002511DF">
      <w:pPr>
        <w:pStyle w:val="BodyText"/>
      </w:pPr>
    </w:p>
    <w:p w14:paraId="191D719E" w14:textId="77777777" w:rsidR="0089222A" w:rsidRDefault="00151300" w:rsidP="0089222A">
      <w:pPr>
        <w:pStyle w:val="Chapterheading"/>
      </w:pPr>
      <w:r>
        <w:br w:type="page"/>
      </w:r>
      <w:r w:rsidR="0089222A">
        <w:lastRenderedPageBreak/>
        <w:t>Declaration</w:t>
      </w:r>
    </w:p>
    <w:p w14:paraId="5B26574D" w14:textId="199C888D" w:rsidR="00151300" w:rsidRDefault="00151300" w:rsidP="002511DF">
      <w:pPr>
        <w:pStyle w:val="BodyText"/>
      </w:pP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 xml:space="preserve">I hereby declare that the work described in this dissertation is, except where otherwise stated, </w:t>
      </w:r>
      <w:bookmarkStart w:id="0" w:name="_Hlk151388186"/>
      <w:r>
        <w:t>entirely my own work and has not been submitted as an exercise for a degree at this or any other university.</w:t>
      </w:r>
      <w:bookmarkEnd w:id="0"/>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39F0AF94" w14:textId="77777777" w:rsidR="00F64DFC" w:rsidRDefault="00F64DFC" w:rsidP="00F64DFC">
      <w:pPr>
        <w:pStyle w:val="BodyText"/>
        <w:rPr>
          <w:lang w:val="en-US"/>
        </w:rPr>
      </w:pPr>
      <w:r>
        <w:rPr>
          <w:rFonts w:ascii="Lucida Calligraphy" w:hAnsi="Lucida Calligraphy"/>
          <w:u w:val="single"/>
        </w:rPr>
        <w:t>Shane Buckley</w:t>
      </w:r>
      <w:r>
        <w:t>_______________</w:t>
      </w:r>
    </w:p>
    <w:p w14:paraId="618C95F5" w14:textId="77777777" w:rsidR="00F64DFC" w:rsidRDefault="00F64DFC" w:rsidP="00F64DFC">
      <w:pPr>
        <w:pStyle w:val="BodyText"/>
      </w:pPr>
      <w:r>
        <w:t>Shane Buckley</w:t>
      </w:r>
    </w:p>
    <w:p w14:paraId="505F754F" w14:textId="77777777" w:rsidR="00151300" w:rsidRDefault="00151300" w:rsidP="00151300">
      <w:pPr>
        <w:pStyle w:val="BodyText"/>
      </w:pPr>
    </w:p>
    <w:p w14:paraId="792437D4" w14:textId="643E9320" w:rsidR="00151300" w:rsidRPr="00F64DFC" w:rsidRDefault="00F64DFC" w:rsidP="00151300">
      <w:pPr>
        <w:pStyle w:val="BodyText"/>
        <w:rPr>
          <w:lang w:val="en-US"/>
        </w:rPr>
      </w:pPr>
      <w:r>
        <w:t>20/11/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63F42F9F" w14:textId="56629552" w:rsidR="00151300" w:rsidRDefault="002E6C5D" w:rsidP="00151300">
      <w:pPr>
        <w:pStyle w:val="BodyText"/>
      </w:pPr>
      <w:r w:rsidRPr="002E6C5D">
        <w:t>I</w:t>
      </w:r>
      <w:r>
        <w:t xml:space="preserve"> would like to thank my supervisor Eoin Rogers for providing guidance and feedback throughout the interim stage of my final year project.</w:t>
      </w:r>
    </w:p>
    <w:p w14:paraId="21D10E0A" w14:textId="77777777" w:rsidR="002E6C5D" w:rsidRDefault="002E6C5D" w:rsidP="00151300">
      <w:pPr>
        <w:pStyle w:val="BodyText"/>
      </w:pPr>
    </w:p>
    <w:p w14:paraId="6430E738" w14:textId="5DD24548" w:rsidR="002E6C5D" w:rsidRDefault="002E6C5D" w:rsidP="00151300">
      <w:pPr>
        <w:pStyle w:val="BodyText"/>
      </w:pPr>
      <w:r>
        <w:t>I would also like to thank my Mother and</w:t>
      </w:r>
      <w:r w:rsidR="008E1339">
        <w:t xml:space="preserve"> especially</w:t>
      </w:r>
      <w:r>
        <w:t xml:space="preserve"> my partner</w:t>
      </w:r>
      <w:r w:rsidR="008F3CEE">
        <w:t xml:space="preserve"> Grace,</w:t>
      </w:r>
      <w:r>
        <w:t xml:space="preserve"> for their support and help with this project, they have provided me with an abundance of knowledge in the mental health field and this project would not be possible without them.</w:t>
      </w:r>
    </w:p>
    <w:p w14:paraId="279C5ED6" w14:textId="77777777" w:rsidR="002E6C5D" w:rsidRDefault="002E6C5D" w:rsidP="00151300">
      <w:pPr>
        <w:pStyle w:val="BodyText"/>
      </w:pPr>
    </w:p>
    <w:p w14:paraId="50C4C6D8" w14:textId="55F01136" w:rsidR="002E6C5D" w:rsidRPr="002E6C5D" w:rsidRDefault="002E6C5D" w:rsidP="00151300">
      <w:pPr>
        <w:pStyle w:val="BodyText"/>
      </w:pPr>
      <w:r>
        <w:t>And finally, I would like to thank my family for their continued support and encouragement.</w:t>
      </w: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576F86CF" w14:textId="28DCD526" w:rsidR="000B7733" w:rsidRDefault="000B7733">
          <w:pPr>
            <w:pStyle w:val="TOC1"/>
            <w:tabs>
              <w:tab w:val="right" w:leader="dot" w:pos="9016"/>
            </w:tabs>
            <w:rPr>
              <w:rFonts w:eastAsiaTheme="minorEastAsia" w:cstheme="minorBidi"/>
              <w:b w:val="0"/>
              <w:bCs w:val="0"/>
              <w:caps w:val="0"/>
              <w:noProof/>
              <w:kern w:val="2"/>
              <w:sz w:val="22"/>
              <w:szCs w:val="22"/>
              <w:lang w:eastAsia="en-IE"/>
              <w14:ligatures w14:val="standardContextual"/>
            </w:rPr>
          </w:pPr>
          <w:r>
            <w:rPr>
              <w:caps w:val="0"/>
              <w:noProof/>
              <w:szCs w:val="24"/>
            </w:rPr>
            <w:fldChar w:fldCharType="begin"/>
          </w:r>
          <w:r>
            <w:rPr>
              <w:caps w:val="0"/>
              <w:noProof/>
              <w:szCs w:val="24"/>
            </w:rPr>
            <w:instrText xml:space="preserve"> TOC \o "1-3" \h \z \u </w:instrText>
          </w:r>
          <w:r>
            <w:rPr>
              <w:caps w:val="0"/>
              <w:noProof/>
              <w:szCs w:val="24"/>
            </w:rPr>
            <w:fldChar w:fldCharType="separate"/>
          </w:r>
          <w:hyperlink w:anchor="_Toc152948577" w:history="1">
            <w:r w:rsidRPr="00865BE5">
              <w:rPr>
                <w:rStyle w:val="Hyperlink"/>
                <w:noProof/>
              </w:rPr>
              <w:t>Table of Figures</w:t>
            </w:r>
            <w:r>
              <w:rPr>
                <w:noProof/>
                <w:webHidden/>
              </w:rPr>
              <w:tab/>
            </w:r>
            <w:r>
              <w:rPr>
                <w:noProof/>
                <w:webHidden/>
              </w:rPr>
              <w:fldChar w:fldCharType="begin"/>
            </w:r>
            <w:r>
              <w:rPr>
                <w:noProof/>
                <w:webHidden/>
              </w:rPr>
              <w:instrText xml:space="preserve"> PAGEREF _Toc152948577 \h </w:instrText>
            </w:r>
            <w:r>
              <w:rPr>
                <w:noProof/>
                <w:webHidden/>
              </w:rPr>
            </w:r>
            <w:r>
              <w:rPr>
                <w:noProof/>
                <w:webHidden/>
              </w:rPr>
              <w:fldChar w:fldCharType="separate"/>
            </w:r>
            <w:r w:rsidR="00536597">
              <w:rPr>
                <w:noProof/>
                <w:webHidden/>
              </w:rPr>
              <w:t>7</w:t>
            </w:r>
            <w:r>
              <w:rPr>
                <w:noProof/>
                <w:webHidden/>
              </w:rPr>
              <w:fldChar w:fldCharType="end"/>
            </w:r>
          </w:hyperlink>
        </w:p>
        <w:p w14:paraId="6C938A57" w14:textId="5D178E6A" w:rsidR="000B7733" w:rsidRDefault="00000000">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48578" w:history="1">
            <w:r w:rsidR="000B7733" w:rsidRPr="00865BE5">
              <w:rPr>
                <w:rStyle w:val="Hyperlink"/>
                <w:noProof/>
              </w:rPr>
              <w:t>1. Introduction</w:t>
            </w:r>
            <w:r w:rsidR="000B7733">
              <w:rPr>
                <w:noProof/>
                <w:webHidden/>
              </w:rPr>
              <w:tab/>
            </w:r>
            <w:r w:rsidR="000B7733">
              <w:rPr>
                <w:noProof/>
                <w:webHidden/>
              </w:rPr>
              <w:fldChar w:fldCharType="begin"/>
            </w:r>
            <w:r w:rsidR="000B7733">
              <w:rPr>
                <w:noProof/>
                <w:webHidden/>
              </w:rPr>
              <w:instrText xml:space="preserve"> PAGEREF _Toc152948578 \h </w:instrText>
            </w:r>
            <w:r w:rsidR="000B7733">
              <w:rPr>
                <w:noProof/>
                <w:webHidden/>
              </w:rPr>
            </w:r>
            <w:r w:rsidR="000B7733">
              <w:rPr>
                <w:noProof/>
                <w:webHidden/>
              </w:rPr>
              <w:fldChar w:fldCharType="separate"/>
            </w:r>
            <w:r w:rsidR="00536597">
              <w:rPr>
                <w:noProof/>
                <w:webHidden/>
              </w:rPr>
              <w:t>8</w:t>
            </w:r>
            <w:r w:rsidR="000B7733">
              <w:rPr>
                <w:noProof/>
                <w:webHidden/>
              </w:rPr>
              <w:fldChar w:fldCharType="end"/>
            </w:r>
          </w:hyperlink>
        </w:p>
        <w:p w14:paraId="732F0EF5" w14:textId="250C1A69"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579" w:history="1">
            <w:r w:rsidR="000B7733" w:rsidRPr="00865BE5">
              <w:rPr>
                <w:rStyle w:val="Hyperlink"/>
                <w:noProof/>
              </w:rPr>
              <w:t>1.1.</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Project Background</w:t>
            </w:r>
            <w:r w:rsidR="000B7733">
              <w:rPr>
                <w:noProof/>
                <w:webHidden/>
              </w:rPr>
              <w:tab/>
            </w:r>
            <w:r w:rsidR="000B7733">
              <w:rPr>
                <w:noProof/>
                <w:webHidden/>
              </w:rPr>
              <w:fldChar w:fldCharType="begin"/>
            </w:r>
            <w:r w:rsidR="000B7733">
              <w:rPr>
                <w:noProof/>
                <w:webHidden/>
              </w:rPr>
              <w:instrText xml:space="preserve"> PAGEREF _Toc152948579 \h </w:instrText>
            </w:r>
            <w:r w:rsidR="000B7733">
              <w:rPr>
                <w:noProof/>
                <w:webHidden/>
              </w:rPr>
            </w:r>
            <w:r w:rsidR="000B7733">
              <w:rPr>
                <w:noProof/>
                <w:webHidden/>
              </w:rPr>
              <w:fldChar w:fldCharType="separate"/>
            </w:r>
            <w:r w:rsidR="00536597">
              <w:rPr>
                <w:noProof/>
                <w:webHidden/>
              </w:rPr>
              <w:t>8</w:t>
            </w:r>
            <w:r w:rsidR="000B7733">
              <w:rPr>
                <w:noProof/>
                <w:webHidden/>
              </w:rPr>
              <w:fldChar w:fldCharType="end"/>
            </w:r>
          </w:hyperlink>
        </w:p>
        <w:p w14:paraId="6F5DC7CF" w14:textId="1E3CE208"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580" w:history="1">
            <w:r w:rsidR="000B7733" w:rsidRPr="00865BE5">
              <w:rPr>
                <w:rStyle w:val="Hyperlink"/>
                <w:noProof/>
              </w:rPr>
              <w:t>1.2.</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Project Description</w:t>
            </w:r>
            <w:r w:rsidR="000B7733">
              <w:rPr>
                <w:noProof/>
                <w:webHidden/>
              </w:rPr>
              <w:tab/>
            </w:r>
            <w:r w:rsidR="000B7733">
              <w:rPr>
                <w:noProof/>
                <w:webHidden/>
              </w:rPr>
              <w:fldChar w:fldCharType="begin"/>
            </w:r>
            <w:r w:rsidR="000B7733">
              <w:rPr>
                <w:noProof/>
                <w:webHidden/>
              </w:rPr>
              <w:instrText xml:space="preserve"> PAGEREF _Toc152948580 \h </w:instrText>
            </w:r>
            <w:r w:rsidR="000B7733">
              <w:rPr>
                <w:noProof/>
                <w:webHidden/>
              </w:rPr>
            </w:r>
            <w:r w:rsidR="000B7733">
              <w:rPr>
                <w:noProof/>
                <w:webHidden/>
              </w:rPr>
              <w:fldChar w:fldCharType="separate"/>
            </w:r>
            <w:r w:rsidR="00536597">
              <w:rPr>
                <w:noProof/>
                <w:webHidden/>
              </w:rPr>
              <w:t>8</w:t>
            </w:r>
            <w:r w:rsidR="000B7733">
              <w:rPr>
                <w:noProof/>
                <w:webHidden/>
              </w:rPr>
              <w:fldChar w:fldCharType="end"/>
            </w:r>
          </w:hyperlink>
        </w:p>
        <w:p w14:paraId="7BC7454F" w14:textId="50C7E0AF"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581" w:history="1">
            <w:r w:rsidR="000B7733" w:rsidRPr="00865BE5">
              <w:rPr>
                <w:rStyle w:val="Hyperlink"/>
                <w:noProof/>
              </w:rPr>
              <w:t>1.3.</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Project Aims and Objectives</w:t>
            </w:r>
            <w:r w:rsidR="000B7733">
              <w:rPr>
                <w:noProof/>
                <w:webHidden/>
              </w:rPr>
              <w:tab/>
            </w:r>
            <w:r w:rsidR="000B7733">
              <w:rPr>
                <w:noProof/>
                <w:webHidden/>
              </w:rPr>
              <w:fldChar w:fldCharType="begin"/>
            </w:r>
            <w:r w:rsidR="000B7733">
              <w:rPr>
                <w:noProof/>
                <w:webHidden/>
              </w:rPr>
              <w:instrText xml:space="preserve"> PAGEREF _Toc152948581 \h </w:instrText>
            </w:r>
            <w:r w:rsidR="000B7733">
              <w:rPr>
                <w:noProof/>
                <w:webHidden/>
              </w:rPr>
            </w:r>
            <w:r w:rsidR="000B7733">
              <w:rPr>
                <w:noProof/>
                <w:webHidden/>
              </w:rPr>
              <w:fldChar w:fldCharType="separate"/>
            </w:r>
            <w:r w:rsidR="00536597">
              <w:rPr>
                <w:noProof/>
                <w:webHidden/>
              </w:rPr>
              <w:t>9</w:t>
            </w:r>
            <w:r w:rsidR="000B7733">
              <w:rPr>
                <w:noProof/>
                <w:webHidden/>
              </w:rPr>
              <w:fldChar w:fldCharType="end"/>
            </w:r>
          </w:hyperlink>
        </w:p>
        <w:p w14:paraId="26BAE44F" w14:textId="61F6C09C"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582" w:history="1">
            <w:r w:rsidR="000B7733" w:rsidRPr="00865BE5">
              <w:rPr>
                <w:rStyle w:val="Hyperlink"/>
                <w:noProof/>
              </w:rPr>
              <w:t>1.4.</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Project Scope</w:t>
            </w:r>
            <w:r w:rsidR="000B7733">
              <w:rPr>
                <w:noProof/>
                <w:webHidden/>
              </w:rPr>
              <w:tab/>
            </w:r>
            <w:r w:rsidR="000B7733">
              <w:rPr>
                <w:noProof/>
                <w:webHidden/>
              </w:rPr>
              <w:fldChar w:fldCharType="begin"/>
            </w:r>
            <w:r w:rsidR="000B7733">
              <w:rPr>
                <w:noProof/>
                <w:webHidden/>
              </w:rPr>
              <w:instrText xml:space="preserve"> PAGEREF _Toc152948582 \h </w:instrText>
            </w:r>
            <w:r w:rsidR="000B7733">
              <w:rPr>
                <w:noProof/>
                <w:webHidden/>
              </w:rPr>
            </w:r>
            <w:r w:rsidR="000B7733">
              <w:rPr>
                <w:noProof/>
                <w:webHidden/>
              </w:rPr>
              <w:fldChar w:fldCharType="separate"/>
            </w:r>
            <w:r w:rsidR="00536597">
              <w:rPr>
                <w:noProof/>
                <w:webHidden/>
              </w:rPr>
              <w:t>9</w:t>
            </w:r>
            <w:r w:rsidR="000B7733">
              <w:rPr>
                <w:noProof/>
                <w:webHidden/>
              </w:rPr>
              <w:fldChar w:fldCharType="end"/>
            </w:r>
          </w:hyperlink>
        </w:p>
        <w:p w14:paraId="6AD560DF" w14:textId="31422428"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583" w:history="1">
            <w:r w:rsidR="000B7733" w:rsidRPr="00865BE5">
              <w:rPr>
                <w:rStyle w:val="Hyperlink"/>
                <w:noProof/>
              </w:rPr>
              <w:t>1.5.</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Thesis Roadmap</w:t>
            </w:r>
            <w:r w:rsidR="000B7733">
              <w:rPr>
                <w:noProof/>
                <w:webHidden/>
              </w:rPr>
              <w:tab/>
            </w:r>
            <w:r w:rsidR="000B7733">
              <w:rPr>
                <w:noProof/>
                <w:webHidden/>
              </w:rPr>
              <w:fldChar w:fldCharType="begin"/>
            </w:r>
            <w:r w:rsidR="000B7733">
              <w:rPr>
                <w:noProof/>
                <w:webHidden/>
              </w:rPr>
              <w:instrText xml:space="preserve"> PAGEREF _Toc152948583 \h </w:instrText>
            </w:r>
            <w:r w:rsidR="000B7733">
              <w:rPr>
                <w:noProof/>
                <w:webHidden/>
              </w:rPr>
            </w:r>
            <w:r w:rsidR="000B7733">
              <w:rPr>
                <w:noProof/>
                <w:webHidden/>
              </w:rPr>
              <w:fldChar w:fldCharType="separate"/>
            </w:r>
            <w:r w:rsidR="00536597">
              <w:rPr>
                <w:noProof/>
                <w:webHidden/>
              </w:rPr>
              <w:t>10</w:t>
            </w:r>
            <w:r w:rsidR="000B7733">
              <w:rPr>
                <w:noProof/>
                <w:webHidden/>
              </w:rPr>
              <w:fldChar w:fldCharType="end"/>
            </w:r>
          </w:hyperlink>
        </w:p>
        <w:p w14:paraId="16F2315E" w14:textId="1794AC12" w:rsidR="000B7733" w:rsidRDefault="00000000">
          <w:pPr>
            <w:pStyle w:val="TOC1"/>
            <w:tabs>
              <w:tab w:val="left" w:pos="440"/>
              <w:tab w:val="right" w:leader="dot" w:pos="9016"/>
            </w:tabs>
            <w:rPr>
              <w:rFonts w:eastAsiaTheme="minorEastAsia" w:cstheme="minorBidi"/>
              <w:b w:val="0"/>
              <w:bCs w:val="0"/>
              <w:caps w:val="0"/>
              <w:noProof/>
              <w:kern w:val="2"/>
              <w:sz w:val="22"/>
              <w:szCs w:val="22"/>
              <w:lang w:eastAsia="en-IE"/>
              <w14:ligatures w14:val="standardContextual"/>
            </w:rPr>
          </w:pPr>
          <w:hyperlink w:anchor="_Toc152948584" w:history="1">
            <w:r w:rsidR="000B7733" w:rsidRPr="00865BE5">
              <w:rPr>
                <w:rStyle w:val="Hyperlink"/>
                <w:noProof/>
              </w:rPr>
              <w:t>2.</w:t>
            </w:r>
            <w:r w:rsidR="000B7733">
              <w:rPr>
                <w:rFonts w:eastAsiaTheme="minorEastAsia" w:cstheme="minorBidi"/>
                <w:b w:val="0"/>
                <w:bCs w:val="0"/>
                <w:caps w:val="0"/>
                <w:noProof/>
                <w:kern w:val="2"/>
                <w:sz w:val="22"/>
                <w:szCs w:val="22"/>
                <w:lang w:eastAsia="en-IE"/>
                <w14:ligatures w14:val="standardContextual"/>
              </w:rPr>
              <w:t xml:space="preserve"> </w:t>
            </w:r>
            <w:r w:rsidR="000B7733" w:rsidRPr="00865BE5">
              <w:rPr>
                <w:rStyle w:val="Hyperlink"/>
                <w:noProof/>
              </w:rPr>
              <w:t>Literature Review</w:t>
            </w:r>
            <w:r w:rsidR="000B7733">
              <w:rPr>
                <w:noProof/>
                <w:webHidden/>
              </w:rPr>
              <w:tab/>
            </w:r>
            <w:r w:rsidR="000B7733">
              <w:rPr>
                <w:noProof/>
                <w:webHidden/>
              </w:rPr>
              <w:fldChar w:fldCharType="begin"/>
            </w:r>
            <w:r w:rsidR="000B7733">
              <w:rPr>
                <w:noProof/>
                <w:webHidden/>
              </w:rPr>
              <w:instrText xml:space="preserve"> PAGEREF _Toc152948584 \h </w:instrText>
            </w:r>
            <w:r w:rsidR="000B7733">
              <w:rPr>
                <w:noProof/>
                <w:webHidden/>
              </w:rPr>
            </w:r>
            <w:r w:rsidR="000B7733">
              <w:rPr>
                <w:noProof/>
                <w:webHidden/>
              </w:rPr>
              <w:fldChar w:fldCharType="separate"/>
            </w:r>
            <w:r w:rsidR="00536597">
              <w:rPr>
                <w:noProof/>
                <w:webHidden/>
              </w:rPr>
              <w:t>11</w:t>
            </w:r>
            <w:r w:rsidR="000B7733">
              <w:rPr>
                <w:noProof/>
                <w:webHidden/>
              </w:rPr>
              <w:fldChar w:fldCharType="end"/>
            </w:r>
          </w:hyperlink>
        </w:p>
        <w:p w14:paraId="645C9B6B" w14:textId="5443FC54"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585" w:history="1">
            <w:r w:rsidR="000B7733" w:rsidRPr="00865BE5">
              <w:rPr>
                <w:rStyle w:val="Hyperlink"/>
                <w:noProof/>
              </w:rPr>
              <w:t>2.1.</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Introduction</w:t>
            </w:r>
            <w:r w:rsidR="000B7733">
              <w:rPr>
                <w:noProof/>
                <w:webHidden/>
              </w:rPr>
              <w:tab/>
            </w:r>
            <w:r w:rsidR="000B7733">
              <w:rPr>
                <w:noProof/>
                <w:webHidden/>
              </w:rPr>
              <w:fldChar w:fldCharType="begin"/>
            </w:r>
            <w:r w:rsidR="000B7733">
              <w:rPr>
                <w:noProof/>
                <w:webHidden/>
              </w:rPr>
              <w:instrText xml:space="preserve"> PAGEREF _Toc152948585 \h </w:instrText>
            </w:r>
            <w:r w:rsidR="000B7733">
              <w:rPr>
                <w:noProof/>
                <w:webHidden/>
              </w:rPr>
            </w:r>
            <w:r w:rsidR="000B7733">
              <w:rPr>
                <w:noProof/>
                <w:webHidden/>
              </w:rPr>
              <w:fldChar w:fldCharType="separate"/>
            </w:r>
            <w:r w:rsidR="00536597">
              <w:rPr>
                <w:noProof/>
                <w:webHidden/>
              </w:rPr>
              <w:t>11</w:t>
            </w:r>
            <w:r w:rsidR="000B7733">
              <w:rPr>
                <w:noProof/>
                <w:webHidden/>
              </w:rPr>
              <w:fldChar w:fldCharType="end"/>
            </w:r>
          </w:hyperlink>
        </w:p>
        <w:p w14:paraId="4FC34185" w14:textId="1C531378"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586" w:history="1">
            <w:r w:rsidR="000B7733" w:rsidRPr="00865BE5">
              <w:rPr>
                <w:rStyle w:val="Hyperlink"/>
                <w:noProof/>
              </w:rPr>
              <w:t>2.2.</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Alternative Existing Mental Health Assistance Applications</w:t>
            </w:r>
            <w:r w:rsidR="000B7733">
              <w:rPr>
                <w:noProof/>
                <w:webHidden/>
              </w:rPr>
              <w:tab/>
            </w:r>
            <w:r w:rsidR="000B7733">
              <w:rPr>
                <w:noProof/>
                <w:webHidden/>
              </w:rPr>
              <w:fldChar w:fldCharType="begin"/>
            </w:r>
            <w:r w:rsidR="000B7733">
              <w:rPr>
                <w:noProof/>
                <w:webHidden/>
              </w:rPr>
              <w:instrText xml:space="preserve"> PAGEREF _Toc152948586 \h </w:instrText>
            </w:r>
            <w:r w:rsidR="000B7733">
              <w:rPr>
                <w:noProof/>
                <w:webHidden/>
              </w:rPr>
            </w:r>
            <w:r w:rsidR="000B7733">
              <w:rPr>
                <w:noProof/>
                <w:webHidden/>
              </w:rPr>
              <w:fldChar w:fldCharType="separate"/>
            </w:r>
            <w:r w:rsidR="00536597">
              <w:rPr>
                <w:noProof/>
                <w:webHidden/>
              </w:rPr>
              <w:t>11</w:t>
            </w:r>
            <w:r w:rsidR="000B7733">
              <w:rPr>
                <w:noProof/>
                <w:webHidden/>
              </w:rPr>
              <w:fldChar w:fldCharType="end"/>
            </w:r>
          </w:hyperlink>
        </w:p>
        <w:p w14:paraId="10B56981" w14:textId="44AEE859"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87" w:history="1">
            <w:r w:rsidR="000B7733" w:rsidRPr="00865BE5">
              <w:rPr>
                <w:rStyle w:val="Hyperlink"/>
                <w:noProof/>
              </w:rPr>
              <w:t>2.2.1. Quenza</w:t>
            </w:r>
            <w:r w:rsidR="000B7733">
              <w:rPr>
                <w:noProof/>
                <w:webHidden/>
              </w:rPr>
              <w:tab/>
            </w:r>
            <w:r w:rsidR="000B7733">
              <w:rPr>
                <w:noProof/>
                <w:webHidden/>
              </w:rPr>
              <w:fldChar w:fldCharType="begin"/>
            </w:r>
            <w:r w:rsidR="000B7733">
              <w:rPr>
                <w:noProof/>
                <w:webHidden/>
              </w:rPr>
              <w:instrText xml:space="preserve"> PAGEREF _Toc152948587 \h </w:instrText>
            </w:r>
            <w:r w:rsidR="000B7733">
              <w:rPr>
                <w:noProof/>
                <w:webHidden/>
              </w:rPr>
            </w:r>
            <w:r w:rsidR="000B7733">
              <w:rPr>
                <w:noProof/>
                <w:webHidden/>
              </w:rPr>
              <w:fldChar w:fldCharType="separate"/>
            </w:r>
            <w:r w:rsidR="00536597">
              <w:rPr>
                <w:noProof/>
                <w:webHidden/>
              </w:rPr>
              <w:t>11</w:t>
            </w:r>
            <w:r w:rsidR="000B7733">
              <w:rPr>
                <w:noProof/>
                <w:webHidden/>
              </w:rPr>
              <w:fldChar w:fldCharType="end"/>
            </w:r>
          </w:hyperlink>
        </w:p>
        <w:p w14:paraId="1A9D39B4" w14:textId="7A78E280"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88" w:history="1">
            <w:r w:rsidR="000B7733" w:rsidRPr="00865BE5">
              <w:rPr>
                <w:rStyle w:val="Hyperlink"/>
                <w:noProof/>
              </w:rPr>
              <w:t>2.2.2. Daylio</w:t>
            </w:r>
            <w:r w:rsidR="000B7733">
              <w:rPr>
                <w:noProof/>
                <w:webHidden/>
              </w:rPr>
              <w:tab/>
            </w:r>
            <w:r w:rsidR="000B7733">
              <w:rPr>
                <w:noProof/>
                <w:webHidden/>
              </w:rPr>
              <w:fldChar w:fldCharType="begin"/>
            </w:r>
            <w:r w:rsidR="000B7733">
              <w:rPr>
                <w:noProof/>
                <w:webHidden/>
              </w:rPr>
              <w:instrText xml:space="preserve"> PAGEREF _Toc152948588 \h </w:instrText>
            </w:r>
            <w:r w:rsidR="000B7733">
              <w:rPr>
                <w:noProof/>
                <w:webHidden/>
              </w:rPr>
            </w:r>
            <w:r w:rsidR="000B7733">
              <w:rPr>
                <w:noProof/>
                <w:webHidden/>
              </w:rPr>
              <w:fldChar w:fldCharType="separate"/>
            </w:r>
            <w:r w:rsidR="00536597">
              <w:rPr>
                <w:noProof/>
                <w:webHidden/>
              </w:rPr>
              <w:t>12</w:t>
            </w:r>
            <w:r w:rsidR="000B7733">
              <w:rPr>
                <w:noProof/>
                <w:webHidden/>
              </w:rPr>
              <w:fldChar w:fldCharType="end"/>
            </w:r>
          </w:hyperlink>
        </w:p>
        <w:p w14:paraId="1CBB7EF1" w14:textId="44026108"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89" w:history="1">
            <w:r w:rsidR="000B7733" w:rsidRPr="00865BE5">
              <w:rPr>
                <w:rStyle w:val="Hyperlink"/>
                <w:noProof/>
              </w:rPr>
              <w:t>2.2.3. Moodnotes</w:t>
            </w:r>
            <w:r w:rsidR="000B7733">
              <w:rPr>
                <w:noProof/>
                <w:webHidden/>
              </w:rPr>
              <w:tab/>
            </w:r>
            <w:r w:rsidR="000B7733">
              <w:rPr>
                <w:noProof/>
                <w:webHidden/>
              </w:rPr>
              <w:fldChar w:fldCharType="begin"/>
            </w:r>
            <w:r w:rsidR="000B7733">
              <w:rPr>
                <w:noProof/>
                <w:webHidden/>
              </w:rPr>
              <w:instrText xml:space="preserve"> PAGEREF _Toc152948589 \h </w:instrText>
            </w:r>
            <w:r w:rsidR="000B7733">
              <w:rPr>
                <w:noProof/>
                <w:webHidden/>
              </w:rPr>
            </w:r>
            <w:r w:rsidR="000B7733">
              <w:rPr>
                <w:noProof/>
                <w:webHidden/>
              </w:rPr>
              <w:fldChar w:fldCharType="separate"/>
            </w:r>
            <w:r w:rsidR="00536597">
              <w:rPr>
                <w:noProof/>
                <w:webHidden/>
              </w:rPr>
              <w:t>13</w:t>
            </w:r>
            <w:r w:rsidR="000B7733">
              <w:rPr>
                <w:noProof/>
                <w:webHidden/>
              </w:rPr>
              <w:fldChar w:fldCharType="end"/>
            </w:r>
          </w:hyperlink>
        </w:p>
        <w:p w14:paraId="6001A124" w14:textId="0C478D66"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90" w:history="1">
            <w:r w:rsidR="000B7733" w:rsidRPr="00865BE5">
              <w:rPr>
                <w:rStyle w:val="Hyperlink"/>
                <w:noProof/>
              </w:rPr>
              <w:t>2.2.4. eMoods</w:t>
            </w:r>
            <w:r w:rsidR="000B7733">
              <w:rPr>
                <w:noProof/>
                <w:webHidden/>
              </w:rPr>
              <w:tab/>
            </w:r>
            <w:r w:rsidR="000B7733">
              <w:rPr>
                <w:noProof/>
                <w:webHidden/>
              </w:rPr>
              <w:fldChar w:fldCharType="begin"/>
            </w:r>
            <w:r w:rsidR="000B7733">
              <w:rPr>
                <w:noProof/>
                <w:webHidden/>
              </w:rPr>
              <w:instrText xml:space="preserve"> PAGEREF _Toc152948590 \h </w:instrText>
            </w:r>
            <w:r w:rsidR="000B7733">
              <w:rPr>
                <w:noProof/>
                <w:webHidden/>
              </w:rPr>
            </w:r>
            <w:r w:rsidR="000B7733">
              <w:rPr>
                <w:noProof/>
                <w:webHidden/>
              </w:rPr>
              <w:fldChar w:fldCharType="separate"/>
            </w:r>
            <w:r w:rsidR="00536597">
              <w:rPr>
                <w:noProof/>
                <w:webHidden/>
              </w:rPr>
              <w:t>14</w:t>
            </w:r>
            <w:r w:rsidR="000B7733">
              <w:rPr>
                <w:noProof/>
                <w:webHidden/>
              </w:rPr>
              <w:fldChar w:fldCharType="end"/>
            </w:r>
          </w:hyperlink>
        </w:p>
        <w:p w14:paraId="398FC7C2" w14:textId="44C6E1EA"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91" w:history="1">
            <w:r w:rsidR="000B7733" w:rsidRPr="00865BE5">
              <w:rPr>
                <w:rStyle w:val="Hyperlink"/>
                <w:noProof/>
              </w:rPr>
              <w:t>2.2.5. Theratrak</w:t>
            </w:r>
            <w:r w:rsidR="000B7733">
              <w:rPr>
                <w:noProof/>
                <w:webHidden/>
              </w:rPr>
              <w:tab/>
            </w:r>
            <w:r w:rsidR="000B7733">
              <w:rPr>
                <w:noProof/>
                <w:webHidden/>
              </w:rPr>
              <w:fldChar w:fldCharType="begin"/>
            </w:r>
            <w:r w:rsidR="000B7733">
              <w:rPr>
                <w:noProof/>
                <w:webHidden/>
              </w:rPr>
              <w:instrText xml:space="preserve"> PAGEREF _Toc152948591 \h </w:instrText>
            </w:r>
            <w:r w:rsidR="000B7733">
              <w:rPr>
                <w:noProof/>
                <w:webHidden/>
              </w:rPr>
            </w:r>
            <w:r w:rsidR="000B7733">
              <w:rPr>
                <w:noProof/>
                <w:webHidden/>
              </w:rPr>
              <w:fldChar w:fldCharType="separate"/>
            </w:r>
            <w:r w:rsidR="00536597">
              <w:rPr>
                <w:noProof/>
                <w:webHidden/>
              </w:rPr>
              <w:t>15</w:t>
            </w:r>
            <w:r w:rsidR="000B7733">
              <w:rPr>
                <w:noProof/>
                <w:webHidden/>
              </w:rPr>
              <w:fldChar w:fldCharType="end"/>
            </w:r>
          </w:hyperlink>
        </w:p>
        <w:p w14:paraId="5BEF239C" w14:textId="4E5B018F"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592" w:history="1">
            <w:r w:rsidR="000B7733" w:rsidRPr="00865BE5">
              <w:rPr>
                <w:rStyle w:val="Hyperlink"/>
                <w:noProof/>
              </w:rPr>
              <w:t>2.3. Technologies Researched &amp; Selection</w:t>
            </w:r>
            <w:r w:rsidR="000B7733">
              <w:rPr>
                <w:noProof/>
                <w:webHidden/>
              </w:rPr>
              <w:tab/>
            </w:r>
            <w:r w:rsidR="000B7733">
              <w:rPr>
                <w:noProof/>
                <w:webHidden/>
              </w:rPr>
              <w:fldChar w:fldCharType="begin"/>
            </w:r>
            <w:r w:rsidR="000B7733">
              <w:rPr>
                <w:noProof/>
                <w:webHidden/>
              </w:rPr>
              <w:instrText xml:space="preserve"> PAGEREF _Toc152948592 \h </w:instrText>
            </w:r>
            <w:r w:rsidR="000B7733">
              <w:rPr>
                <w:noProof/>
                <w:webHidden/>
              </w:rPr>
            </w:r>
            <w:r w:rsidR="000B7733">
              <w:rPr>
                <w:noProof/>
                <w:webHidden/>
              </w:rPr>
              <w:fldChar w:fldCharType="separate"/>
            </w:r>
            <w:r w:rsidR="00536597">
              <w:rPr>
                <w:noProof/>
                <w:webHidden/>
              </w:rPr>
              <w:t>16</w:t>
            </w:r>
            <w:r w:rsidR="000B7733">
              <w:rPr>
                <w:noProof/>
                <w:webHidden/>
              </w:rPr>
              <w:fldChar w:fldCharType="end"/>
            </w:r>
          </w:hyperlink>
        </w:p>
        <w:p w14:paraId="0035F21D" w14:textId="03F76CED"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93" w:history="1">
            <w:r w:rsidR="000B7733" w:rsidRPr="00865BE5">
              <w:rPr>
                <w:rStyle w:val="Hyperlink"/>
                <w:noProof/>
              </w:rPr>
              <w:t>2.3.1 Operating Systems</w:t>
            </w:r>
            <w:r w:rsidR="000B7733">
              <w:rPr>
                <w:noProof/>
                <w:webHidden/>
              </w:rPr>
              <w:tab/>
            </w:r>
            <w:r w:rsidR="000B7733">
              <w:rPr>
                <w:noProof/>
                <w:webHidden/>
              </w:rPr>
              <w:fldChar w:fldCharType="begin"/>
            </w:r>
            <w:r w:rsidR="000B7733">
              <w:rPr>
                <w:noProof/>
                <w:webHidden/>
              </w:rPr>
              <w:instrText xml:space="preserve"> PAGEREF _Toc152948593 \h </w:instrText>
            </w:r>
            <w:r w:rsidR="000B7733">
              <w:rPr>
                <w:noProof/>
                <w:webHidden/>
              </w:rPr>
            </w:r>
            <w:r w:rsidR="000B7733">
              <w:rPr>
                <w:noProof/>
                <w:webHidden/>
              </w:rPr>
              <w:fldChar w:fldCharType="separate"/>
            </w:r>
            <w:r w:rsidR="00536597">
              <w:rPr>
                <w:noProof/>
                <w:webHidden/>
              </w:rPr>
              <w:t>16</w:t>
            </w:r>
            <w:r w:rsidR="000B7733">
              <w:rPr>
                <w:noProof/>
                <w:webHidden/>
              </w:rPr>
              <w:fldChar w:fldCharType="end"/>
            </w:r>
          </w:hyperlink>
        </w:p>
        <w:p w14:paraId="3095FF3A" w14:textId="7F9442C9"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94" w:history="1">
            <w:r w:rsidR="000B7733" w:rsidRPr="00865BE5">
              <w:rPr>
                <w:rStyle w:val="Hyperlink"/>
                <w:noProof/>
              </w:rPr>
              <w:t>2.3.2 Databases</w:t>
            </w:r>
            <w:r w:rsidR="000B7733">
              <w:rPr>
                <w:noProof/>
                <w:webHidden/>
              </w:rPr>
              <w:tab/>
            </w:r>
            <w:r w:rsidR="000B7733">
              <w:rPr>
                <w:noProof/>
                <w:webHidden/>
              </w:rPr>
              <w:fldChar w:fldCharType="begin"/>
            </w:r>
            <w:r w:rsidR="000B7733">
              <w:rPr>
                <w:noProof/>
                <w:webHidden/>
              </w:rPr>
              <w:instrText xml:space="preserve"> PAGEREF _Toc152948594 \h </w:instrText>
            </w:r>
            <w:r w:rsidR="000B7733">
              <w:rPr>
                <w:noProof/>
                <w:webHidden/>
              </w:rPr>
            </w:r>
            <w:r w:rsidR="000B7733">
              <w:rPr>
                <w:noProof/>
                <w:webHidden/>
              </w:rPr>
              <w:fldChar w:fldCharType="separate"/>
            </w:r>
            <w:r w:rsidR="00536597">
              <w:rPr>
                <w:noProof/>
                <w:webHidden/>
              </w:rPr>
              <w:t>18</w:t>
            </w:r>
            <w:r w:rsidR="000B7733">
              <w:rPr>
                <w:noProof/>
                <w:webHidden/>
              </w:rPr>
              <w:fldChar w:fldCharType="end"/>
            </w:r>
          </w:hyperlink>
        </w:p>
        <w:p w14:paraId="056D32DC" w14:textId="3FE2C137"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95" w:history="1">
            <w:r w:rsidR="000B7733" w:rsidRPr="00865BE5">
              <w:rPr>
                <w:rStyle w:val="Hyperlink"/>
                <w:noProof/>
              </w:rPr>
              <w:t>2.3.3 Frontend Framework</w:t>
            </w:r>
            <w:r w:rsidR="000B7733">
              <w:rPr>
                <w:noProof/>
                <w:webHidden/>
              </w:rPr>
              <w:tab/>
            </w:r>
            <w:r w:rsidR="000B7733">
              <w:rPr>
                <w:noProof/>
                <w:webHidden/>
              </w:rPr>
              <w:fldChar w:fldCharType="begin"/>
            </w:r>
            <w:r w:rsidR="000B7733">
              <w:rPr>
                <w:noProof/>
                <w:webHidden/>
              </w:rPr>
              <w:instrText xml:space="preserve"> PAGEREF _Toc152948595 \h </w:instrText>
            </w:r>
            <w:r w:rsidR="000B7733">
              <w:rPr>
                <w:noProof/>
                <w:webHidden/>
              </w:rPr>
            </w:r>
            <w:r w:rsidR="000B7733">
              <w:rPr>
                <w:noProof/>
                <w:webHidden/>
              </w:rPr>
              <w:fldChar w:fldCharType="separate"/>
            </w:r>
            <w:r w:rsidR="00536597">
              <w:rPr>
                <w:noProof/>
                <w:webHidden/>
              </w:rPr>
              <w:t>20</w:t>
            </w:r>
            <w:r w:rsidR="000B7733">
              <w:rPr>
                <w:noProof/>
                <w:webHidden/>
              </w:rPr>
              <w:fldChar w:fldCharType="end"/>
            </w:r>
          </w:hyperlink>
        </w:p>
        <w:p w14:paraId="4944DB2B" w14:textId="21424AEF"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96" w:history="1">
            <w:r w:rsidR="000B7733" w:rsidRPr="00865BE5">
              <w:rPr>
                <w:rStyle w:val="Hyperlink"/>
                <w:noProof/>
              </w:rPr>
              <w:t>2.3.4 Backend Framework</w:t>
            </w:r>
            <w:r w:rsidR="000B7733">
              <w:rPr>
                <w:noProof/>
                <w:webHidden/>
              </w:rPr>
              <w:tab/>
            </w:r>
            <w:r w:rsidR="000B7733">
              <w:rPr>
                <w:noProof/>
                <w:webHidden/>
              </w:rPr>
              <w:fldChar w:fldCharType="begin"/>
            </w:r>
            <w:r w:rsidR="000B7733">
              <w:rPr>
                <w:noProof/>
                <w:webHidden/>
              </w:rPr>
              <w:instrText xml:space="preserve"> PAGEREF _Toc152948596 \h </w:instrText>
            </w:r>
            <w:r w:rsidR="000B7733">
              <w:rPr>
                <w:noProof/>
                <w:webHidden/>
              </w:rPr>
            </w:r>
            <w:r w:rsidR="000B7733">
              <w:rPr>
                <w:noProof/>
                <w:webHidden/>
              </w:rPr>
              <w:fldChar w:fldCharType="separate"/>
            </w:r>
            <w:r w:rsidR="00536597">
              <w:rPr>
                <w:noProof/>
                <w:webHidden/>
              </w:rPr>
              <w:t>21</w:t>
            </w:r>
            <w:r w:rsidR="000B7733">
              <w:rPr>
                <w:noProof/>
                <w:webHidden/>
              </w:rPr>
              <w:fldChar w:fldCharType="end"/>
            </w:r>
          </w:hyperlink>
        </w:p>
        <w:p w14:paraId="7198D1C4" w14:textId="734EE605"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597" w:history="1">
            <w:r w:rsidR="000B7733" w:rsidRPr="00865BE5">
              <w:rPr>
                <w:rStyle w:val="Hyperlink"/>
                <w:noProof/>
              </w:rPr>
              <w:t>2.4. Other Research you’ve done</w:t>
            </w:r>
            <w:r w:rsidR="000B7733">
              <w:rPr>
                <w:noProof/>
                <w:webHidden/>
              </w:rPr>
              <w:tab/>
            </w:r>
            <w:r w:rsidR="000B7733">
              <w:rPr>
                <w:noProof/>
                <w:webHidden/>
              </w:rPr>
              <w:fldChar w:fldCharType="begin"/>
            </w:r>
            <w:r w:rsidR="000B7733">
              <w:rPr>
                <w:noProof/>
                <w:webHidden/>
              </w:rPr>
              <w:instrText xml:space="preserve"> PAGEREF _Toc152948597 \h </w:instrText>
            </w:r>
            <w:r w:rsidR="000B7733">
              <w:rPr>
                <w:noProof/>
                <w:webHidden/>
              </w:rPr>
            </w:r>
            <w:r w:rsidR="000B7733">
              <w:rPr>
                <w:noProof/>
                <w:webHidden/>
              </w:rPr>
              <w:fldChar w:fldCharType="separate"/>
            </w:r>
            <w:r w:rsidR="00536597">
              <w:rPr>
                <w:noProof/>
                <w:webHidden/>
              </w:rPr>
              <w:t>22</w:t>
            </w:r>
            <w:r w:rsidR="000B7733">
              <w:rPr>
                <w:noProof/>
                <w:webHidden/>
              </w:rPr>
              <w:fldChar w:fldCharType="end"/>
            </w:r>
          </w:hyperlink>
        </w:p>
        <w:p w14:paraId="0EB4418B" w14:textId="5C3028DB"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98" w:history="1">
            <w:r w:rsidR="000B7733" w:rsidRPr="00865BE5">
              <w:rPr>
                <w:rStyle w:val="Hyperlink"/>
                <w:noProof/>
              </w:rPr>
              <w:t>2.4.1 Mental Health &amp; Psychotherapy</w:t>
            </w:r>
            <w:r w:rsidR="000B7733">
              <w:rPr>
                <w:noProof/>
                <w:webHidden/>
              </w:rPr>
              <w:tab/>
            </w:r>
            <w:r w:rsidR="000B7733">
              <w:rPr>
                <w:noProof/>
                <w:webHidden/>
              </w:rPr>
              <w:fldChar w:fldCharType="begin"/>
            </w:r>
            <w:r w:rsidR="000B7733">
              <w:rPr>
                <w:noProof/>
                <w:webHidden/>
              </w:rPr>
              <w:instrText xml:space="preserve"> PAGEREF _Toc152948598 \h </w:instrText>
            </w:r>
            <w:r w:rsidR="000B7733">
              <w:rPr>
                <w:noProof/>
                <w:webHidden/>
              </w:rPr>
            </w:r>
            <w:r w:rsidR="000B7733">
              <w:rPr>
                <w:noProof/>
                <w:webHidden/>
              </w:rPr>
              <w:fldChar w:fldCharType="separate"/>
            </w:r>
            <w:r w:rsidR="00536597">
              <w:rPr>
                <w:noProof/>
                <w:webHidden/>
              </w:rPr>
              <w:t>22</w:t>
            </w:r>
            <w:r w:rsidR="000B7733">
              <w:rPr>
                <w:noProof/>
                <w:webHidden/>
              </w:rPr>
              <w:fldChar w:fldCharType="end"/>
            </w:r>
          </w:hyperlink>
        </w:p>
        <w:p w14:paraId="3443365B" w14:textId="0AD3F190"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599" w:history="1">
            <w:r w:rsidR="000B7733" w:rsidRPr="00865BE5">
              <w:rPr>
                <w:rStyle w:val="Hyperlink"/>
                <w:noProof/>
              </w:rPr>
              <w:t>2.4.2 Machine Learning</w:t>
            </w:r>
            <w:r w:rsidR="000B7733">
              <w:rPr>
                <w:noProof/>
                <w:webHidden/>
              </w:rPr>
              <w:tab/>
            </w:r>
            <w:r w:rsidR="000B7733">
              <w:rPr>
                <w:noProof/>
                <w:webHidden/>
              </w:rPr>
              <w:fldChar w:fldCharType="begin"/>
            </w:r>
            <w:r w:rsidR="000B7733">
              <w:rPr>
                <w:noProof/>
                <w:webHidden/>
              </w:rPr>
              <w:instrText xml:space="preserve"> PAGEREF _Toc152948599 \h </w:instrText>
            </w:r>
            <w:r w:rsidR="000B7733">
              <w:rPr>
                <w:noProof/>
                <w:webHidden/>
              </w:rPr>
            </w:r>
            <w:r w:rsidR="000B7733">
              <w:rPr>
                <w:noProof/>
                <w:webHidden/>
              </w:rPr>
              <w:fldChar w:fldCharType="separate"/>
            </w:r>
            <w:r w:rsidR="00536597">
              <w:rPr>
                <w:noProof/>
                <w:webHidden/>
              </w:rPr>
              <w:t>24</w:t>
            </w:r>
            <w:r w:rsidR="000B7733">
              <w:rPr>
                <w:noProof/>
                <w:webHidden/>
              </w:rPr>
              <w:fldChar w:fldCharType="end"/>
            </w:r>
          </w:hyperlink>
        </w:p>
        <w:p w14:paraId="11891821" w14:textId="58B715F0"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00" w:history="1">
            <w:r w:rsidR="000B7733" w:rsidRPr="00865BE5">
              <w:rPr>
                <w:rStyle w:val="Hyperlink"/>
                <w:noProof/>
              </w:rPr>
              <w:t>2.5. Existing Final Year Projects</w:t>
            </w:r>
            <w:r w:rsidR="000B7733">
              <w:rPr>
                <w:noProof/>
                <w:webHidden/>
              </w:rPr>
              <w:tab/>
            </w:r>
            <w:r w:rsidR="000B7733">
              <w:rPr>
                <w:noProof/>
                <w:webHidden/>
              </w:rPr>
              <w:fldChar w:fldCharType="begin"/>
            </w:r>
            <w:r w:rsidR="000B7733">
              <w:rPr>
                <w:noProof/>
                <w:webHidden/>
              </w:rPr>
              <w:instrText xml:space="preserve"> PAGEREF _Toc152948600 \h </w:instrText>
            </w:r>
            <w:r w:rsidR="000B7733">
              <w:rPr>
                <w:noProof/>
                <w:webHidden/>
              </w:rPr>
            </w:r>
            <w:r w:rsidR="000B7733">
              <w:rPr>
                <w:noProof/>
                <w:webHidden/>
              </w:rPr>
              <w:fldChar w:fldCharType="separate"/>
            </w:r>
            <w:r w:rsidR="00536597">
              <w:rPr>
                <w:noProof/>
                <w:webHidden/>
              </w:rPr>
              <w:t>25</w:t>
            </w:r>
            <w:r w:rsidR="000B7733">
              <w:rPr>
                <w:noProof/>
                <w:webHidden/>
              </w:rPr>
              <w:fldChar w:fldCharType="end"/>
            </w:r>
          </w:hyperlink>
        </w:p>
        <w:p w14:paraId="536F6003" w14:textId="38FBFD9C"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01" w:history="1">
            <w:r w:rsidR="000B7733" w:rsidRPr="00865BE5">
              <w:rPr>
                <w:rStyle w:val="Hyperlink"/>
                <w:noProof/>
              </w:rPr>
              <w:t>2.6. Conclusions</w:t>
            </w:r>
            <w:r w:rsidR="000B7733">
              <w:rPr>
                <w:noProof/>
                <w:webHidden/>
              </w:rPr>
              <w:tab/>
            </w:r>
            <w:r w:rsidR="000B7733">
              <w:rPr>
                <w:noProof/>
                <w:webHidden/>
              </w:rPr>
              <w:fldChar w:fldCharType="begin"/>
            </w:r>
            <w:r w:rsidR="000B7733">
              <w:rPr>
                <w:noProof/>
                <w:webHidden/>
              </w:rPr>
              <w:instrText xml:space="preserve"> PAGEREF _Toc152948601 \h </w:instrText>
            </w:r>
            <w:r w:rsidR="000B7733">
              <w:rPr>
                <w:noProof/>
                <w:webHidden/>
              </w:rPr>
            </w:r>
            <w:r w:rsidR="000B7733">
              <w:rPr>
                <w:noProof/>
                <w:webHidden/>
              </w:rPr>
              <w:fldChar w:fldCharType="separate"/>
            </w:r>
            <w:r w:rsidR="00536597">
              <w:rPr>
                <w:noProof/>
                <w:webHidden/>
              </w:rPr>
              <w:t>26</w:t>
            </w:r>
            <w:r w:rsidR="000B7733">
              <w:rPr>
                <w:noProof/>
                <w:webHidden/>
              </w:rPr>
              <w:fldChar w:fldCharType="end"/>
            </w:r>
          </w:hyperlink>
        </w:p>
        <w:p w14:paraId="72C32B81" w14:textId="6390B55D" w:rsidR="000B7733" w:rsidRDefault="00000000">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48602" w:history="1">
            <w:r w:rsidR="000B7733" w:rsidRPr="00865BE5">
              <w:rPr>
                <w:rStyle w:val="Hyperlink"/>
                <w:noProof/>
              </w:rPr>
              <w:t>3. System Design</w:t>
            </w:r>
            <w:r w:rsidR="000B7733">
              <w:rPr>
                <w:noProof/>
                <w:webHidden/>
              </w:rPr>
              <w:tab/>
            </w:r>
            <w:r w:rsidR="000B7733">
              <w:rPr>
                <w:noProof/>
                <w:webHidden/>
              </w:rPr>
              <w:fldChar w:fldCharType="begin"/>
            </w:r>
            <w:r w:rsidR="000B7733">
              <w:rPr>
                <w:noProof/>
                <w:webHidden/>
              </w:rPr>
              <w:instrText xml:space="preserve"> PAGEREF _Toc152948602 \h </w:instrText>
            </w:r>
            <w:r w:rsidR="000B7733">
              <w:rPr>
                <w:noProof/>
                <w:webHidden/>
              </w:rPr>
            </w:r>
            <w:r w:rsidR="000B7733">
              <w:rPr>
                <w:noProof/>
                <w:webHidden/>
              </w:rPr>
              <w:fldChar w:fldCharType="separate"/>
            </w:r>
            <w:r w:rsidR="00536597">
              <w:rPr>
                <w:noProof/>
                <w:webHidden/>
              </w:rPr>
              <w:t>27</w:t>
            </w:r>
            <w:r w:rsidR="000B7733">
              <w:rPr>
                <w:noProof/>
                <w:webHidden/>
              </w:rPr>
              <w:fldChar w:fldCharType="end"/>
            </w:r>
          </w:hyperlink>
        </w:p>
        <w:p w14:paraId="4468DA97" w14:textId="7FF4143E"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03" w:history="1">
            <w:r w:rsidR="000B7733" w:rsidRPr="00865BE5">
              <w:rPr>
                <w:rStyle w:val="Hyperlink"/>
                <w:noProof/>
              </w:rPr>
              <w:t>3.1. Introduction</w:t>
            </w:r>
            <w:r w:rsidR="000B7733">
              <w:rPr>
                <w:noProof/>
                <w:webHidden/>
              </w:rPr>
              <w:tab/>
            </w:r>
            <w:r w:rsidR="000B7733">
              <w:rPr>
                <w:noProof/>
                <w:webHidden/>
              </w:rPr>
              <w:fldChar w:fldCharType="begin"/>
            </w:r>
            <w:r w:rsidR="000B7733">
              <w:rPr>
                <w:noProof/>
                <w:webHidden/>
              </w:rPr>
              <w:instrText xml:space="preserve"> PAGEREF _Toc152948603 \h </w:instrText>
            </w:r>
            <w:r w:rsidR="000B7733">
              <w:rPr>
                <w:noProof/>
                <w:webHidden/>
              </w:rPr>
            </w:r>
            <w:r w:rsidR="000B7733">
              <w:rPr>
                <w:noProof/>
                <w:webHidden/>
              </w:rPr>
              <w:fldChar w:fldCharType="separate"/>
            </w:r>
            <w:r w:rsidR="00536597">
              <w:rPr>
                <w:noProof/>
                <w:webHidden/>
              </w:rPr>
              <w:t>27</w:t>
            </w:r>
            <w:r w:rsidR="000B7733">
              <w:rPr>
                <w:noProof/>
                <w:webHidden/>
              </w:rPr>
              <w:fldChar w:fldCharType="end"/>
            </w:r>
          </w:hyperlink>
        </w:p>
        <w:p w14:paraId="0596ADE6" w14:textId="57B65B1B"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04" w:history="1">
            <w:r w:rsidR="000B7733" w:rsidRPr="00865BE5">
              <w:rPr>
                <w:rStyle w:val="Hyperlink"/>
                <w:noProof/>
              </w:rPr>
              <w:t>3.2. Software Methodology</w:t>
            </w:r>
            <w:r w:rsidR="000B7733">
              <w:rPr>
                <w:noProof/>
                <w:webHidden/>
              </w:rPr>
              <w:tab/>
            </w:r>
            <w:r w:rsidR="000B7733">
              <w:rPr>
                <w:noProof/>
                <w:webHidden/>
              </w:rPr>
              <w:fldChar w:fldCharType="begin"/>
            </w:r>
            <w:r w:rsidR="000B7733">
              <w:rPr>
                <w:noProof/>
                <w:webHidden/>
              </w:rPr>
              <w:instrText xml:space="preserve"> PAGEREF _Toc152948604 \h </w:instrText>
            </w:r>
            <w:r w:rsidR="000B7733">
              <w:rPr>
                <w:noProof/>
                <w:webHidden/>
              </w:rPr>
            </w:r>
            <w:r w:rsidR="000B7733">
              <w:rPr>
                <w:noProof/>
                <w:webHidden/>
              </w:rPr>
              <w:fldChar w:fldCharType="separate"/>
            </w:r>
            <w:r w:rsidR="00536597">
              <w:rPr>
                <w:noProof/>
                <w:webHidden/>
              </w:rPr>
              <w:t>27</w:t>
            </w:r>
            <w:r w:rsidR="000B7733">
              <w:rPr>
                <w:noProof/>
                <w:webHidden/>
              </w:rPr>
              <w:fldChar w:fldCharType="end"/>
            </w:r>
          </w:hyperlink>
        </w:p>
        <w:p w14:paraId="0099F845" w14:textId="577AEC47"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05" w:history="1">
            <w:r w:rsidR="000B7733" w:rsidRPr="00865BE5">
              <w:rPr>
                <w:rStyle w:val="Hyperlink"/>
                <w:noProof/>
              </w:rPr>
              <w:t>3.2.1 Agile</w:t>
            </w:r>
            <w:r w:rsidR="000B7733">
              <w:rPr>
                <w:noProof/>
                <w:webHidden/>
              </w:rPr>
              <w:tab/>
            </w:r>
            <w:r w:rsidR="000B7733">
              <w:rPr>
                <w:noProof/>
                <w:webHidden/>
              </w:rPr>
              <w:fldChar w:fldCharType="begin"/>
            </w:r>
            <w:r w:rsidR="000B7733">
              <w:rPr>
                <w:noProof/>
                <w:webHidden/>
              </w:rPr>
              <w:instrText xml:space="preserve"> PAGEREF _Toc152948605 \h </w:instrText>
            </w:r>
            <w:r w:rsidR="000B7733">
              <w:rPr>
                <w:noProof/>
                <w:webHidden/>
              </w:rPr>
            </w:r>
            <w:r w:rsidR="000B7733">
              <w:rPr>
                <w:noProof/>
                <w:webHidden/>
              </w:rPr>
              <w:fldChar w:fldCharType="separate"/>
            </w:r>
            <w:r w:rsidR="00536597">
              <w:rPr>
                <w:noProof/>
                <w:webHidden/>
              </w:rPr>
              <w:t>27</w:t>
            </w:r>
            <w:r w:rsidR="000B7733">
              <w:rPr>
                <w:noProof/>
                <w:webHidden/>
              </w:rPr>
              <w:fldChar w:fldCharType="end"/>
            </w:r>
          </w:hyperlink>
        </w:p>
        <w:p w14:paraId="2DD62CE2" w14:textId="7296320C"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06" w:history="1">
            <w:r w:rsidR="000B7733" w:rsidRPr="00865BE5">
              <w:rPr>
                <w:rStyle w:val="Hyperlink"/>
                <w:noProof/>
              </w:rPr>
              <w:t>3.2.2 Waterfall</w:t>
            </w:r>
            <w:r w:rsidR="000B7733">
              <w:rPr>
                <w:noProof/>
                <w:webHidden/>
              </w:rPr>
              <w:tab/>
            </w:r>
            <w:r w:rsidR="000B7733">
              <w:rPr>
                <w:noProof/>
                <w:webHidden/>
              </w:rPr>
              <w:fldChar w:fldCharType="begin"/>
            </w:r>
            <w:r w:rsidR="000B7733">
              <w:rPr>
                <w:noProof/>
                <w:webHidden/>
              </w:rPr>
              <w:instrText xml:space="preserve"> PAGEREF _Toc152948606 \h </w:instrText>
            </w:r>
            <w:r w:rsidR="000B7733">
              <w:rPr>
                <w:noProof/>
                <w:webHidden/>
              </w:rPr>
            </w:r>
            <w:r w:rsidR="000B7733">
              <w:rPr>
                <w:noProof/>
                <w:webHidden/>
              </w:rPr>
              <w:fldChar w:fldCharType="separate"/>
            </w:r>
            <w:r w:rsidR="00536597">
              <w:rPr>
                <w:noProof/>
                <w:webHidden/>
              </w:rPr>
              <w:t>28</w:t>
            </w:r>
            <w:r w:rsidR="000B7733">
              <w:rPr>
                <w:noProof/>
                <w:webHidden/>
              </w:rPr>
              <w:fldChar w:fldCharType="end"/>
            </w:r>
          </w:hyperlink>
        </w:p>
        <w:p w14:paraId="0C84AE53" w14:textId="492EF4D1"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07" w:history="1">
            <w:r w:rsidR="000B7733" w:rsidRPr="00865BE5">
              <w:rPr>
                <w:rStyle w:val="Hyperlink"/>
                <w:noProof/>
              </w:rPr>
              <w:t>3.2.3 DevOps</w:t>
            </w:r>
            <w:r w:rsidR="000B7733">
              <w:rPr>
                <w:noProof/>
                <w:webHidden/>
              </w:rPr>
              <w:tab/>
            </w:r>
            <w:r w:rsidR="000B7733">
              <w:rPr>
                <w:noProof/>
                <w:webHidden/>
              </w:rPr>
              <w:fldChar w:fldCharType="begin"/>
            </w:r>
            <w:r w:rsidR="000B7733">
              <w:rPr>
                <w:noProof/>
                <w:webHidden/>
              </w:rPr>
              <w:instrText xml:space="preserve"> PAGEREF _Toc152948607 \h </w:instrText>
            </w:r>
            <w:r w:rsidR="000B7733">
              <w:rPr>
                <w:noProof/>
                <w:webHidden/>
              </w:rPr>
            </w:r>
            <w:r w:rsidR="000B7733">
              <w:rPr>
                <w:noProof/>
                <w:webHidden/>
              </w:rPr>
              <w:fldChar w:fldCharType="separate"/>
            </w:r>
            <w:r w:rsidR="00536597">
              <w:rPr>
                <w:noProof/>
                <w:webHidden/>
              </w:rPr>
              <w:t>28</w:t>
            </w:r>
            <w:r w:rsidR="000B7733">
              <w:rPr>
                <w:noProof/>
                <w:webHidden/>
              </w:rPr>
              <w:fldChar w:fldCharType="end"/>
            </w:r>
          </w:hyperlink>
        </w:p>
        <w:p w14:paraId="59206B6C" w14:textId="35CCF60A"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08" w:history="1">
            <w:r w:rsidR="000B7733" w:rsidRPr="00865BE5">
              <w:rPr>
                <w:rStyle w:val="Hyperlink"/>
                <w:noProof/>
              </w:rPr>
              <w:t>3.2.6 Selection (Agile &amp; Devops)</w:t>
            </w:r>
            <w:r w:rsidR="000B7733">
              <w:rPr>
                <w:noProof/>
                <w:webHidden/>
              </w:rPr>
              <w:tab/>
            </w:r>
            <w:r w:rsidR="000B7733">
              <w:rPr>
                <w:noProof/>
                <w:webHidden/>
              </w:rPr>
              <w:fldChar w:fldCharType="begin"/>
            </w:r>
            <w:r w:rsidR="000B7733">
              <w:rPr>
                <w:noProof/>
                <w:webHidden/>
              </w:rPr>
              <w:instrText xml:space="preserve"> PAGEREF _Toc152948608 \h </w:instrText>
            </w:r>
            <w:r w:rsidR="000B7733">
              <w:rPr>
                <w:noProof/>
                <w:webHidden/>
              </w:rPr>
            </w:r>
            <w:r w:rsidR="000B7733">
              <w:rPr>
                <w:noProof/>
                <w:webHidden/>
              </w:rPr>
              <w:fldChar w:fldCharType="separate"/>
            </w:r>
            <w:r w:rsidR="00536597">
              <w:rPr>
                <w:noProof/>
                <w:webHidden/>
              </w:rPr>
              <w:t>29</w:t>
            </w:r>
            <w:r w:rsidR="000B7733">
              <w:rPr>
                <w:noProof/>
                <w:webHidden/>
              </w:rPr>
              <w:fldChar w:fldCharType="end"/>
            </w:r>
          </w:hyperlink>
        </w:p>
        <w:p w14:paraId="4BC5F872" w14:textId="272DF020"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609" w:history="1">
            <w:r w:rsidR="000B7733" w:rsidRPr="00865BE5">
              <w:rPr>
                <w:rStyle w:val="Hyperlink"/>
                <w:noProof/>
              </w:rPr>
              <w:t xml:space="preserve">3.3. </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Overview of System</w:t>
            </w:r>
            <w:r w:rsidR="000B7733">
              <w:rPr>
                <w:noProof/>
                <w:webHidden/>
              </w:rPr>
              <w:tab/>
            </w:r>
            <w:r w:rsidR="000B7733">
              <w:rPr>
                <w:noProof/>
                <w:webHidden/>
              </w:rPr>
              <w:fldChar w:fldCharType="begin"/>
            </w:r>
            <w:r w:rsidR="000B7733">
              <w:rPr>
                <w:noProof/>
                <w:webHidden/>
              </w:rPr>
              <w:instrText xml:space="preserve"> PAGEREF _Toc152948609 \h </w:instrText>
            </w:r>
            <w:r w:rsidR="000B7733">
              <w:rPr>
                <w:noProof/>
                <w:webHidden/>
              </w:rPr>
            </w:r>
            <w:r w:rsidR="000B7733">
              <w:rPr>
                <w:noProof/>
                <w:webHidden/>
              </w:rPr>
              <w:fldChar w:fldCharType="separate"/>
            </w:r>
            <w:r w:rsidR="00536597">
              <w:rPr>
                <w:noProof/>
                <w:webHidden/>
              </w:rPr>
              <w:t>30</w:t>
            </w:r>
            <w:r w:rsidR="000B7733">
              <w:rPr>
                <w:noProof/>
                <w:webHidden/>
              </w:rPr>
              <w:fldChar w:fldCharType="end"/>
            </w:r>
          </w:hyperlink>
        </w:p>
        <w:p w14:paraId="04D90648" w14:textId="4B303472"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10" w:history="1">
            <w:r w:rsidR="000B7733" w:rsidRPr="00865BE5">
              <w:rPr>
                <w:rStyle w:val="Hyperlink"/>
                <w:noProof/>
              </w:rPr>
              <w:t>3.3.1 Description of System’s Operation</w:t>
            </w:r>
            <w:r w:rsidR="000B7733">
              <w:rPr>
                <w:noProof/>
                <w:webHidden/>
              </w:rPr>
              <w:tab/>
            </w:r>
            <w:r w:rsidR="000B7733">
              <w:rPr>
                <w:noProof/>
                <w:webHidden/>
              </w:rPr>
              <w:fldChar w:fldCharType="begin"/>
            </w:r>
            <w:r w:rsidR="000B7733">
              <w:rPr>
                <w:noProof/>
                <w:webHidden/>
              </w:rPr>
              <w:instrText xml:space="preserve"> PAGEREF _Toc152948610 \h </w:instrText>
            </w:r>
            <w:r w:rsidR="000B7733">
              <w:rPr>
                <w:noProof/>
                <w:webHidden/>
              </w:rPr>
            </w:r>
            <w:r w:rsidR="000B7733">
              <w:rPr>
                <w:noProof/>
                <w:webHidden/>
              </w:rPr>
              <w:fldChar w:fldCharType="separate"/>
            </w:r>
            <w:r w:rsidR="00536597">
              <w:rPr>
                <w:noProof/>
                <w:webHidden/>
              </w:rPr>
              <w:t>30</w:t>
            </w:r>
            <w:r w:rsidR="000B7733">
              <w:rPr>
                <w:noProof/>
                <w:webHidden/>
              </w:rPr>
              <w:fldChar w:fldCharType="end"/>
            </w:r>
          </w:hyperlink>
        </w:p>
        <w:p w14:paraId="14D2BBF8" w14:textId="5405FB41"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11" w:history="1">
            <w:r w:rsidR="000B7733" w:rsidRPr="00865BE5">
              <w:rPr>
                <w:rStyle w:val="Hyperlink"/>
                <w:noProof/>
              </w:rPr>
              <w:t>3.3.2 System Requirements</w:t>
            </w:r>
            <w:r w:rsidR="000B7733">
              <w:rPr>
                <w:noProof/>
                <w:webHidden/>
              </w:rPr>
              <w:tab/>
            </w:r>
            <w:r w:rsidR="000B7733">
              <w:rPr>
                <w:noProof/>
                <w:webHidden/>
              </w:rPr>
              <w:fldChar w:fldCharType="begin"/>
            </w:r>
            <w:r w:rsidR="000B7733">
              <w:rPr>
                <w:noProof/>
                <w:webHidden/>
              </w:rPr>
              <w:instrText xml:space="preserve"> PAGEREF _Toc152948611 \h </w:instrText>
            </w:r>
            <w:r w:rsidR="000B7733">
              <w:rPr>
                <w:noProof/>
                <w:webHidden/>
              </w:rPr>
            </w:r>
            <w:r w:rsidR="000B7733">
              <w:rPr>
                <w:noProof/>
                <w:webHidden/>
              </w:rPr>
              <w:fldChar w:fldCharType="separate"/>
            </w:r>
            <w:r w:rsidR="00536597">
              <w:rPr>
                <w:noProof/>
                <w:webHidden/>
              </w:rPr>
              <w:t>32</w:t>
            </w:r>
            <w:r w:rsidR="000B7733">
              <w:rPr>
                <w:noProof/>
                <w:webHidden/>
              </w:rPr>
              <w:fldChar w:fldCharType="end"/>
            </w:r>
          </w:hyperlink>
        </w:p>
        <w:p w14:paraId="7381DB54" w14:textId="77D49E3F"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612" w:history="1">
            <w:r w:rsidR="000B7733" w:rsidRPr="00865BE5">
              <w:rPr>
                <w:rStyle w:val="Hyperlink"/>
                <w:noProof/>
              </w:rPr>
              <w:t xml:space="preserve">3.4. </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Design Documents</w:t>
            </w:r>
            <w:r w:rsidR="000B7733">
              <w:rPr>
                <w:noProof/>
                <w:webHidden/>
              </w:rPr>
              <w:tab/>
            </w:r>
            <w:r w:rsidR="000B7733">
              <w:rPr>
                <w:noProof/>
                <w:webHidden/>
              </w:rPr>
              <w:fldChar w:fldCharType="begin"/>
            </w:r>
            <w:r w:rsidR="000B7733">
              <w:rPr>
                <w:noProof/>
                <w:webHidden/>
              </w:rPr>
              <w:instrText xml:space="preserve"> PAGEREF _Toc152948612 \h </w:instrText>
            </w:r>
            <w:r w:rsidR="000B7733">
              <w:rPr>
                <w:noProof/>
                <w:webHidden/>
              </w:rPr>
            </w:r>
            <w:r w:rsidR="000B7733">
              <w:rPr>
                <w:noProof/>
                <w:webHidden/>
              </w:rPr>
              <w:fldChar w:fldCharType="separate"/>
            </w:r>
            <w:r w:rsidR="00536597">
              <w:rPr>
                <w:noProof/>
                <w:webHidden/>
              </w:rPr>
              <w:t>33</w:t>
            </w:r>
            <w:r w:rsidR="000B7733">
              <w:rPr>
                <w:noProof/>
                <w:webHidden/>
              </w:rPr>
              <w:fldChar w:fldCharType="end"/>
            </w:r>
          </w:hyperlink>
        </w:p>
        <w:p w14:paraId="57C8153C" w14:textId="3465E3A1"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13" w:history="1">
            <w:r w:rsidR="000B7733" w:rsidRPr="00865BE5">
              <w:rPr>
                <w:rStyle w:val="Hyperlink"/>
                <w:noProof/>
              </w:rPr>
              <w:t>3.4.1 Class Diagram</w:t>
            </w:r>
            <w:r w:rsidR="000B7733">
              <w:rPr>
                <w:noProof/>
                <w:webHidden/>
              </w:rPr>
              <w:tab/>
            </w:r>
            <w:r w:rsidR="000B7733">
              <w:rPr>
                <w:noProof/>
                <w:webHidden/>
              </w:rPr>
              <w:fldChar w:fldCharType="begin"/>
            </w:r>
            <w:r w:rsidR="000B7733">
              <w:rPr>
                <w:noProof/>
                <w:webHidden/>
              </w:rPr>
              <w:instrText xml:space="preserve"> PAGEREF _Toc152948613 \h </w:instrText>
            </w:r>
            <w:r w:rsidR="000B7733">
              <w:rPr>
                <w:noProof/>
                <w:webHidden/>
              </w:rPr>
            </w:r>
            <w:r w:rsidR="000B7733">
              <w:rPr>
                <w:noProof/>
                <w:webHidden/>
              </w:rPr>
              <w:fldChar w:fldCharType="separate"/>
            </w:r>
            <w:r w:rsidR="00536597">
              <w:rPr>
                <w:noProof/>
                <w:webHidden/>
              </w:rPr>
              <w:t>33</w:t>
            </w:r>
            <w:r w:rsidR="000B7733">
              <w:rPr>
                <w:noProof/>
                <w:webHidden/>
              </w:rPr>
              <w:fldChar w:fldCharType="end"/>
            </w:r>
          </w:hyperlink>
        </w:p>
        <w:p w14:paraId="31E3720B" w14:textId="2AB6BDAB"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14" w:history="1">
            <w:r w:rsidR="000B7733" w:rsidRPr="00865BE5">
              <w:rPr>
                <w:rStyle w:val="Hyperlink"/>
                <w:noProof/>
              </w:rPr>
              <w:t>3.4.2 Firestore Schema Diagram</w:t>
            </w:r>
            <w:r w:rsidR="000B7733">
              <w:rPr>
                <w:noProof/>
                <w:webHidden/>
              </w:rPr>
              <w:tab/>
            </w:r>
            <w:r w:rsidR="000B7733">
              <w:rPr>
                <w:noProof/>
                <w:webHidden/>
              </w:rPr>
              <w:fldChar w:fldCharType="begin"/>
            </w:r>
            <w:r w:rsidR="000B7733">
              <w:rPr>
                <w:noProof/>
                <w:webHidden/>
              </w:rPr>
              <w:instrText xml:space="preserve"> PAGEREF _Toc152948614 \h </w:instrText>
            </w:r>
            <w:r w:rsidR="000B7733">
              <w:rPr>
                <w:noProof/>
                <w:webHidden/>
              </w:rPr>
            </w:r>
            <w:r w:rsidR="000B7733">
              <w:rPr>
                <w:noProof/>
                <w:webHidden/>
              </w:rPr>
              <w:fldChar w:fldCharType="separate"/>
            </w:r>
            <w:r w:rsidR="00536597">
              <w:rPr>
                <w:noProof/>
                <w:webHidden/>
              </w:rPr>
              <w:t>34</w:t>
            </w:r>
            <w:r w:rsidR="000B7733">
              <w:rPr>
                <w:noProof/>
                <w:webHidden/>
              </w:rPr>
              <w:fldChar w:fldCharType="end"/>
            </w:r>
          </w:hyperlink>
        </w:p>
        <w:p w14:paraId="7D9AE244" w14:textId="21E902C7"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15" w:history="1">
            <w:r w:rsidR="000B7733" w:rsidRPr="00865BE5">
              <w:rPr>
                <w:rStyle w:val="Hyperlink"/>
                <w:noProof/>
              </w:rPr>
              <w:t>3.4.3 Use Case Diagram</w:t>
            </w:r>
            <w:r w:rsidR="000B7733">
              <w:rPr>
                <w:noProof/>
                <w:webHidden/>
              </w:rPr>
              <w:tab/>
            </w:r>
            <w:r w:rsidR="000B7733">
              <w:rPr>
                <w:noProof/>
                <w:webHidden/>
              </w:rPr>
              <w:fldChar w:fldCharType="begin"/>
            </w:r>
            <w:r w:rsidR="000B7733">
              <w:rPr>
                <w:noProof/>
                <w:webHidden/>
              </w:rPr>
              <w:instrText xml:space="preserve"> PAGEREF _Toc152948615 \h </w:instrText>
            </w:r>
            <w:r w:rsidR="000B7733">
              <w:rPr>
                <w:noProof/>
                <w:webHidden/>
              </w:rPr>
            </w:r>
            <w:r w:rsidR="000B7733">
              <w:rPr>
                <w:noProof/>
                <w:webHidden/>
              </w:rPr>
              <w:fldChar w:fldCharType="separate"/>
            </w:r>
            <w:r w:rsidR="00536597">
              <w:rPr>
                <w:noProof/>
                <w:webHidden/>
              </w:rPr>
              <w:t>35</w:t>
            </w:r>
            <w:r w:rsidR="000B7733">
              <w:rPr>
                <w:noProof/>
                <w:webHidden/>
              </w:rPr>
              <w:fldChar w:fldCharType="end"/>
            </w:r>
          </w:hyperlink>
        </w:p>
        <w:p w14:paraId="39E7357A" w14:textId="6FE0C20D"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16" w:history="1">
            <w:r w:rsidR="000B7733" w:rsidRPr="00865BE5">
              <w:rPr>
                <w:rStyle w:val="Hyperlink"/>
                <w:noProof/>
              </w:rPr>
              <w:t>3.4.4 Sequence Diagram</w:t>
            </w:r>
            <w:r w:rsidR="000B7733">
              <w:rPr>
                <w:noProof/>
                <w:webHidden/>
              </w:rPr>
              <w:tab/>
            </w:r>
            <w:r w:rsidR="000B7733">
              <w:rPr>
                <w:noProof/>
                <w:webHidden/>
              </w:rPr>
              <w:fldChar w:fldCharType="begin"/>
            </w:r>
            <w:r w:rsidR="000B7733">
              <w:rPr>
                <w:noProof/>
                <w:webHidden/>
              </w:rPr>
              <w:instrText xml:space="preserve"> PAGEREF _Toc152948616 \h </w:instrText>
            </w:r>
            <w:r w:rsidR="000B7733">
              <w:rPr>
                <w:noProof/>
                <w:webHidden/>
              </w:rPr>
            </w:r>
            <w:r w:rsidR="000B7733">
              <w:rPr>
                <w:noProof/>
                <w:webHidden/>
              </w:rPr>
              <w:fldChar w:fldCharType="separate"/>
            </w:r>
            <w:r w:rsidR="00536597">
              <w:rPr>
                <w:noProof/>
                <w:webHidden/>
              </w:rPr>
              <w:t>36</w:t>
            </w:r>
            <w:r w:rsidR="000B7733">
              <w:rPr>
                <w:noProof/>
                <w:webHidden/>
              </w:rPr>
              <w:fldChar w:fldCharType="end"/>
            </w:r>
          </w:hyperlink>
        </w:p>
        <w:p w14:paraId="75FB5D03" w14:textId="2BAA0F72"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617" w:history="1">
            <w:r w:rsidR="000B7733" w:rsidRPr="00865BE5">
              <w:rPr>
                <w:rStyle w:val="Hyperlink"/>
                <w:noProof/>
              </w:rPr>
              <w:t xml:space="preserve">3.5. </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Conclusions</w:t>
            </w:r>
            <w:r w:rsidR="000B7733">
              <w:rPr>
                <w:noProof/>
                <w:webHidden/>
              </w:rPr>
              <w:tab/>
            </w:r>
            <w:r w:rsidR="000B7733">
              <w:rPr>
                <w:noProof/>
                <w:webHidden/>
              </w:rPr>
              <w:fldChar w:fldCharType="begin"/>
            </w:r>
            <w:r w:rsidR="000B7733">
              <w:rPr>
                <w:noProof/>
                <w:webHidden/>
              </w:rPr>
              <w:instrText xml:space="preserve"> PAGEREF _Toc152948617 \h </w:instrText>
            </w:r>
            <w:r w:rsidR="000B7733">
              <w:rPr>
                <w:noProof/>
                <w:webHidden/>
              </w:rPr>
            </w:r>
            <w:r w:rsidR="000B7733">
              <w:rPr>
                <w:noProof/>
                <w:webHidden/>
              </w:rPr>
              <w:fldChar w:fldCharType="separate"/>
            </w:r>
            <w:r w:rsidR="00536597">
              <w:rPr>
                <w:noProof/>
                <w:webHidden/>
              </w:rPr>
              <w:t>36</w:t>
            </w:r>
            <w:r w:rsidR="000B7733">
              <w:rPr>
                <w:noProof/>
                <w:webHidden/>
              </w:rPr>
              <w:fldChar w:fldCharType="end"/>
            </w:r>
          </w:hyperlink>
        </w:p>
        <w:p w14:paraId="472C382C" w14:textId="69A7F036" w:rsidR="000B7733" w:rsidRDefault="00000000">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48618" w:history="1">
            <w:r w:rsidR="000B7733" w:rsidRPr="00865BE5">
              <w:rPr>
                <w:rStyle w:val="Hyperlink"/>
                <w:noProof/>
              </w:rPr>
              <w:t>4. Testing and Evaluation</w:t>
            </w:r>
            <w:r w:rsidR="000B7733">
              <w:rPr>
                <w:noProof/>
                <w:webHidden/>
              </w:rPr>
              <w:tab/>
            </w:r>
            <w:r w:rsidR="000B7733">
              <w:rPr>
                <w:noProof/>
                <w:webHidden/>
              </w:rPr>
              <w:fldChar w:fldCharType="begin"/>
            </w:r>
            <w:r w:rsidR="000B7733">
              <w:rPr>
                <w:noProof/>
                <w:webHidden/>
              </w:rPr>
              <w:instrText xml:space="preserve"> PAGEREF _Toc152948618 \h </w:instrText>
            </w:r>
            <w:r w:rsidR="000B7733">
              <w:rPr>
                <w:noProof/>
                <w:webHidden/>
              </w:rPr>
            </w:r>
            <w:r w:rsidR="000B7733">
              <w:rPr>
                <w:noProof/>
                <w:webHidden/>
              </w:rPr>
              <w:fldChar w:fldCharType="separate"/>
            </w:r>
            <w:r w:rsidR="00536597">
              <w:rPr>
                <w:noProof/>
                <w:webHidden/>
              </w:rPr>
              <w:t>37</w:t>
            </w:r>
            <w:r w:rsidR="000B7733">
              <w:rPr>
                <w:noProof/>
                <w:webHidden/>
              </w:rPr>
              <w:fldChar w:fldCharType="end"/>
            </w:r>
          </w:hyperlink>
        </w:p>
        <w:p w14:paraId="0673C209" w14:textId="1065A1D7"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619" w:history="1">
            <w:r w:rsidR="000B7733" w:rsidRPr="00865BE5">
              <w:rPr>
                <w:rStyle w:val="Hyperlink"/>
                <w:noProof/>
              </w:rPr>
              <w:t xml:space="preserve">4.1. </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Introduction</w:t>
            </w:r>
            <w:r w:rsidR="000B7733">
              <w:rPr>
                <w:noProof/>
                <w:webHidden/>
              </w:rPr>
              <w:tab/>
            </w:r>
            <w:r w:rsidR="000B7733">
              <w:rPr>
                <w:noProof/>
                <w:webHidden/>
              </w:rPr>
              <w:fldChar w:fldCharType="begin"/>
            </w:r>
            <w:r w:rsidR="000B7733">
              <w:rPr>
                <w:noProof/>
                <w:webHidden/>
              </w:rPr>
              <w:instrText xml:space="preserve"> PAGEREF _Toc152948619 \h </w:instrText>
            </w:r>
            <w:r w:rsidR="000B7733">
              <w:rPr>
                <w:noProof/>
                <w:webHidden/>
              </w:rPr>
            </w:r>
            <w:r w:rsidR="000B7733">
              <w:rPr>
                <w:noProof/>
                <w:webHidden/>
              </w:rPr>
              <w:fldChar w:fldCharType="separate"/>
            </w:r>
            <w:r w:rsidR="00536597">
              <w:rPr>
                <w:noProof/>
                <w:webHidden/>
              </w:rPr>
              <w:t>37</w:t>
            </w:r>
            <w:r w:rsidR="000B7733">
              <w:rPr>
                <w:noProof/>
                <w:webHidden/>
              </w:rPr>
              <w:fldChar w:fldCharType="end"/>
            </w:r>
          </w:hyperlink>
        </w:p>
        <w:p w14:paraId="21E782C7" w14:textId="2D82FC58"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620" w:history="1">
            <w:r w:rsidR="000B7733" w:rsidRPr="00865BE5">
              <w:rPr>
                <w:rStyle w:val="Hyperlink"/>
                <w:noProof/>
              </w:rPr>
              <w:t xml:space="preserve">4.2. </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Plan for Testing</w:t>
            </w:r>
            <w:r w:rsidR="000B7733">
              <w:rPr>
                <w:noProof/>
                <w:webHidden/>
              </w:rPr>
              <w:tab/>
            </w:r>
            <w:r w:rsidR="000B7733">
              <w:rPr>
                <w:noProof/>
                <w:webHidden/>
              </w:rPr>
              <w:fldChar w:fldCharType="begin"/>
            </w:r>
            <w:r w:rsidR="000B7733">
              <w:rPr>
                <w:noProof/>
                <w:webHidden/>
              </w:rPr>
              <w:instrText xml:space="preserve"> PAGEREF _Toc152948620 \h </w:instrText>
            </w:r>
            <w:r w:rsidR="000B7733">
              <w:rPr>
                <w:noProof/>
                <w:webHidden/>
              </w:rPr>
            </w:r>
            <w:r w:rsidR="000B7733">
              <w:rPr>
                <w:noProof/>
                <w:webHidden/>
              </w:rPr>
              <w:fldChar w:fldCharType="separate"/>
            </w:r>
            <w:r w:rsidR="00536597">
              <w:rPr>
                <w:noProof/>
                <w:webHidden/>
              </w:rPr>
              <w:t>37</w:t>
            </w:r>
            <w:r w:rsidR="000B7733">
              <w:rPr>
                <w:noProof/>
                <w:webHidden/>
              </w:rPr>
              <w:fldChar w:fldCharType="end"/>
            </w:r>
          </w:hyperlink>
        </w:p>
        <w:p w14:paraId="4990C5EA" w14:textId="41E6F9E2"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621" w:history="1">
            <w:r w:rsidR="000B7733" w:rsidRPr="00865BE5">
              <w:rPr>
                <w:rStyle w:val="Hyperlink"/>
                <w:noProof/>
              </w:rPr>
              <w:t xml:space="preserve">4.3. </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Plan for Evaluation</w:t>
            </w:r>
            <w:r w:rsidR="000B7733">
              <w:rPr>
                <w:noProof/>
                <w:webHidden/>
              </w:rPr>
              <w:tab/>
            </w:r>
            <w:r w:rsidR="000B7733">
              <w:rPr>
                <w:noProof/>
                <w:webHidden/>
              </w:rPr>
              <w:fldChar w:fldCharType="begin"/>
            </w:r>
            <w:r w:rsidR="000B7733">
              <w:rPr>
                <w:noProof/>
                <w:webHidden/>
              </w:rPr>
              <w:instrText xml:space="preserve"> PAGEREF _Toc152948621 \h </w:instrText>
            </w:r>
            <w:r w:rsidR="000B7733">
              <w:rPr>
                <w:noProof/>
                <w:webHidden/>
              </w:rPr>
            </w:r>
            <w:r w:rsidR="000B7733">
              <w:rPr>
                <w:noProof/>
                <w:webHidden/>
              </w:rPr>
              <w:fldChar w:fldCharType="separate"/>
            </w:r>
            <w:r w:rsidR="00536597">
              <w:rPr>
                <w:noProof/>
                <w:webHidden/>
              </w:rPr>
              <w:t>38</w:t>
            </w:r>
            <w:r w:rsidR="000B7733">
              <w:rPr>
                <w:noProof/>
                <w:webHidden/>
              </w:rPr>
              <w:fldChar w:fldCharType="end"/>
            </w:r>
          </w:hyperlink>
        </w:p>
        <w:p w14:paraId="52056FA2" w14:textId="76E37B50"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22" w:history="1">
            <w:r w:rsidR="000B7733" w:rsidRPr="00865BE5">
              <w:rPr>
                <w:rStyle w:val="Hyperlink"/>
                <w:noProof/>
              </w:rPr>
              <w:t>4.3.1 Nielsens Heuristic Evaluation</w:t>
            </w:r>
            <w:r w:rsidR="000B7733">
              <w:rPr>
                <w:noProof/>
                <w:webHidden/>
              </w:rPr>
              <w:tab/>
            </w:r>
            <w:r w:rsidR="000B7733">
              <w:rPr>
                <w:noProof/>
                <w:webHidden/>
              </w:rPr>
              <w:fldChar w:fldCharType="begin"/>
            </w:r>
            <w:r w:rsidR="000B7733">
              <w:rPr>
                <w:noProof/>
                <w:webHidden/>
              </w:rPr>
              <w:instrText xml:space="preserve"> PAGEREF _Toc152948622 \h </w:instrText>
            </w:r>
            <w:r w:rsidR="000B7733">
              <w:rPr>
                <w:noProof/>
                <w:webHidden/>
              </w:rPr>
            </w:r>
            <w:r w:rsidR="000B7733">
              <w:rPr>
                <w:noProof/>
                <w:webHidden/>
              </w:rPr>
              <w:fldChar w:fldCharType="separate"/>
            </w:r>
            <w:r w:rsidR="00536597">
              <w:rPr>
                <w:noProof/>
                <w:webHidden/>
              </w:rPr>
              <w:t>38</w:t>
            </w:r>
            <w:r w:rsidR="000B7733">
              <w:rPr>
                <w:noProof/>
                <w:webHidden/>
              </w:rPr>
              <w:fldChar w:fldCharType="end"/>
            </w:r>
          </w:hyperlink>
        </w:p>
        <w:p w14:paraId="35987A96" w14:textId="36D8ED40"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23" w:history="1">
            <w:r w:rsidR="000B7733" w:rsidRPr="00865BE5">
              <w:rPr>
                <w:rStyle w:val="Hyperlink"/>
                <w:noProof/>
              </w:rPr>
              <w:t>4.3.3 User Surveys and Feedback</w:t>
            </w:r>
            <w:r w:rsidR="000B7733">
              <w:rPr>
                <w:noProof/>
                <w:webHidden/>
              </w:rPr>
              <w:tab/>
            </w:r>
            <w:r w:rsidR="000B7733">
              <w:rPr>
                <w:noProof/>
                <w:webHidden/>
              </w:rPr>
              <w:fldChar w:fldCharType="begin"/>
            </w:r>
            <w:r w:rsidR="000B7733">
              <w:rPr>
                <w:noProof/>
                <w:webHidden/>
              </w:rPr>
              <w:instrText xml:space="preserve"> PAGEREF _Toc152948623 \h </w:instrText>
            </w:r>
            <w:r w:rsidR="000B7733">
              <w:rPr>
                <w:noProof/>
                <w:webHidden/>
              </w:rPr>
            </w:r>
            <w:r w:rsidR="000B7733">
              <w:rPr>
                <w:noProof/>
                <w:webHidden/>
              </w:rPr>
              <w:fldChar w:fldCharType="separate"/>
            </w:r>
            <w:r w:rsidR="00536597">
              <w:rPr>
                <w:noProof/>
                <w:webHidden/>
              </w:rPr>
              <w:t>38</w:t>
            </w:r>
            <w:r w:rsidR="000B7733">
              <w:rPr>
                <w:noProof/>
                <w:webHidden/>
              </w:rPr>
              <w:fldChar w:fldCharType="end"/>
            </w:r>
          </w:hyperlink>
        </w:p>
        <w:p w14:paraId="35A39313" w14:textId="4D7FB19C"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24" w:history="1">
            <w:r w:rsidR="000B7733" w:rsidRPr="00865BE5">
              <w:rPr>
                <w:rStyle w:val="Hyperlink"/>
                <w:noProof/>
              </w:rPr>
              <w:t>4.3.4 Non-functional Testing</w:t>
            </w:r>
            <w:r w:rsidR="000B7733">
              <w:rPr>
                <w:noProof/>
                <w:webHidden/>
              </w:rPr>
              <w:tab/>
            </w:r>
            <w:r w:rsidR="000B7733">
              <w:rPr>
                <w:noProof/>
                <w:webHidden/>
              </w:rPr>
              <w:fldChar w:fldCharType="begin"/>
            </w:r>
            <w:r w:rsidR="000B7733">
              <w:rPr>
                <w:noProof/>
                <w:webHidden/>
              </w:rPr>
              <w:instrText xml:space="preserve"> PAGEREF _Toc152948624 \h </w:instrText>
            </w:r>
            <w:r w:rsidR="000B7733">
              <w:rPr>
                <w:noProof/>
                <w:webHidden/>
              </w:rPr>
            </w:r>
            <w:r w:rsidR="000B7733">
              <w:rPr>
                <w:noProof/>
                <w:webHidden/>
              </w:rPr>
              <w:fldChar w:fldCharType="separate"/>
            </w:r>
            <w:r w:rsidR="00536597">
              <w:rPr>
                <w:noProof/>
                <w:webHidden/>
              </w:rPr>
              <w:t>39</w:t>
            </w:r>
            <w:r w:rsidR="000B7733">
              <w:rPr>
                <w:noProof/>
                <w:webHidden/>
              </w:rPr>
              <w:fldChar w:fldCharType="end"/>
            </w:r>
          </w:hyperlink>
        </w:p>
        <w:p w14:paraId="5F4E1DC9" w14:textId="06EB51B9" w:rsidR="000B7733" w:rsidRDefault="00000000">
          <w:pPr>
            <w:pStyle w:val="TOC2"/>
            <w:tabs>
              <w:tab w:val="left" w:pos="660"/>
              <w:tab w:val="right" w:leader="dot" w:pos="9016"/>
            </w:tabs>
            <w:rPr>
              <w:rFonts w:eastAsiaTheme="minorEastAsia" w:cstheme="minorBidi"/>
              <w:smallCaps w:val="0"/>
              <w:noProof/>
              <w:kern w:val="2"/>
              <w:sz w:val="22"/>
              <w:szCs w:val="22"/>
              <w:lang w:eastAsia="en-IE"/>
              <w14:ligatures w14:val="standardContextual"/>
            </w:rPr>
          </w:pPr>
          <w:hyperlink w:anchor="_Toc152948625" w:history="1">
            <w:r w:rsidR="000B7733" w:rsidRPr="00865BE5">
              <w:rPr>
                <w:rStyle w:val="Hyperlink"/>
                <w:noProof/>
              </w:rPr>
              <w:t xml:space="preserve">4.4. </w:t>
            </w:r>
            <w:r w:rsidR="000B7733">
              <w:rPr>
                <w:rFonts w:eastAsiaTheme="minorEastAsia" w:cstheme="minorBidi"/>
                <w:smallCaps w:val="0"/>
                <w:noProof/>
                <w:kern w:val="2"/>
                <w:sz w:val="22"/>
                <w:szCs w:val="22"/>
                <w:lang w:eastAsia="en-IE"/>
                <w14:ligatures w14:val="standardContextual"/>
              </w:rPr>
              <w:t xml:space="preserve"> </w:t>
            </w:r>
            <w:r w:rsidR="000B7733" w:rsidRPr="00865BE5">
              <w:rPr>
                <w:rStyle w:val="Hyperlink"/>
                <w:noProof/>
              </w:rPr>
              <w:t>Conclusions</w:t>
            </w:r>
            <w:r w:rsidR="000B7733">
              <w:rPr>
                <w:noProof/>
                <w:webHidden/>
              </w:rPr>
              <w:tab/>
            </w:r>
            <w:r w:rsidR="000B7733">
              <w:rPr>
                <w:noProof/>
                <w:webHidden/>
              </w:rPr>
              <w:fldChar w:fldCharType="begin"/>
            </w:r>
            <w:r w:rsidR="000B7733">
              <w:rPr>
                <w:noProof/>
                <w:webHidden/>
              </w:rPr>
              <w:instrText xml:space="preserve"> PAGEREF _Toc152948625 \h </w:instrText>
            </w:r>
            <w:r w:rsidR="000B7733">
              <w:rPr>
                <w:noProof/>
                <w:webHidden/>
              </w:rPr>
            </w:r>
            <w:r w:rsidR="000B7733">
              <w:rPr>
                <w:noProof/>
                <w:webHidden/>
              </w:rPr>
              <w:fldChar w:fldCharType="separate"/>
            </w:r>
            <w:r w:rsidR="00536597">
              <w:rPr>
                <w:noProof/>
                <w:webHidden/>
              </w:rPr>
              <w:t>39</w:t>
            </w:r>
            <w:r w:rsidR="000B7733">
              <w:rPr>
                <w:noProof/>
                <w:webHidden/>
              </w:rPr>
              <w:fldChar w:fldCharType="end"/>
            </w:r>
          </w:hyperlink>
        </w:p>
        <w:p w14:paraId="52D998B6" w14:textId="0EF29CD5" w:rsidR="000B7733" w:rsidRDefault="00000000">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48626" w:history="1">
            <w:r w:rsidR="000B7733" w:rsidRPr="00865BE5">
              <w:rPr>
                <w:rStyle w:val="Hyperlink"/>
                <w:noProof/>
              </w:rPr>
              <w:t>5. Prototype Development</w:t>
            </w:r>
            <w:r w:rsidR="000B7733">
              <w:rPr>
                <w:noProof/>
                <w:webHidden/>
              </w:rPr>
              <w:tab/>
            </w:r>
            <w:r w:rsidR="000B7733">
              <w:rPr>
                <w:noProof/>
                <w:webHidden/>
              </w:rPr>
              <w:fldChar w:fldCharType="begin"/>
            </w:r>
            <w:r w:rsidR="000B7733">
              <w:rPr>
                <w:noProof/>
                <w:webHidden/>
              </w:rPr>
              <w:instrText xml:space="preserve"> PAGEREF _Toc152948626 \h </w:instrText>
            </w:r>
            <w:r w:rsidR="000B7733">
              <w:rPr>
                <w:noProof/>
                <w:webHidden/>
              </w:rPr>
            </w:r>
            <w:r w:rsidR="000B7733">
              <w:rPr>
                <w:noProof/>
                <w:webHidden/>
              </w:rPr>
              <w:fldChar w:fldCharType="separate"/>
            </w:r>
            <w:r w:rsidR="00536597">
              <w:rPr>
                <w:noProof/>
                <w:webHidden/>
              </w:rPr>
              <w:t>40</w:t>
            </w:r>
            <w:r w:rsidR="000B7733">
              <w:rPr>
                <w:noProof/>
                <w:webHidden/>
              </w:rPr>
              <w:fldChar w:fldCharType="end"/>
            </w:r>
          </w:hyperlink>
        </w:p>
        <w:p w14:paraId="00C45F27" w14:textId="55EFF735"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27" w:history="1">
            <w:r w:rsidR="000B7733" w:rsidRPr="00865BE5">
              <w:rPr>
                <w:rStyle w:val="Hyperlink"/>
                <w:noProof/>
              </w:rPr>
              <w:t>5.1. Introduction</w:t>
            </w:r>
            <w:r w:rsidR="000B7733">
              <w:rPr>
                <w:noProof/>
                <w:webHidden/>
              </w:rPr>
              <w:tab/>
            </w:r>
            <w:r w:rsidR="000B7733">
              <w:rPr>
                <w:noProof/>
                <w:webHidden/>
              </w:rPr>
              <w:fldChar w:fldCharType="begin"/>
            </w:r>
            <w:r w:rsidR="000B7733">
              <w:rPr>
                <w:noProof/>
                <w:webHidden/>
              </w:rPr>
              <w:instrText xml:space="preserve"> PAGEREF _Toc152948627 \h </w:instrText>
            </w:r>
            <w:r w:rsidR="000B7733">
              <w:rPr>
                <w:noProof/>
                <w:webHidden/>
              </w:rPr>
            </w:r>
            <w:r w:rsidR="000B7733">
              <w:rPr>
                <w:noProof/>
                <w:webHidden/>
              </w:rPr>
              <w:fldChar w:fldCharType="separate"/>
            </w:r>
            <w:r w:rsidR="00536597">
              <w:rPr>
                <w:noProof/>
                <w:webHidden/>
              </w:rPr>
              <w:t>40</w:t>
            </w:r>
            <w:r w:rsidR="000B7733">
              <w:rPr>
                <w:noProof/>
                <w:webHidden/>
              </w:rPr>
              <w:fldChar w:fldCharType="end"/>
            </w:r>
          </w:hyperlink>
        </w:p>
        <w:p w14:paraId="08831744" w14:textId="730E3DB1"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28" w:history="1">
            <w:r w:rsidR="000B7733" w:rsidRPr="00865BE5">
              <w:rPr>
                <w:rStyle w:val="Hyperlink"/>
                <w:noProof/>
              </w:rPr>
              <w:t>5.2. Prototype Development</w:t>
            </w:r>
            <w:r w:rsidR="000B7733">
              <w:rPr>
                <w:noProof/>
                <w:webHidden/>
              </w:rPr>
              <w:tab/>
            </w:r>
            <w:r w:rsidR="000B7733">
              <w:rPr>
                <w:noProof/>
                <w:webHidden/>
              </w:rPr>
              <w:fldChar w:fldCharType="begin"/>
            </w:r>
            <w:r w:rsidR="000B7733">
              <w:rPr>
                <w:noProof/>
                <w:webHidden/>
              </w:rPr>
              <w:instrText xml:space="preserve"> PAGEREF _Toc152948628 \h </w:instrText>
            </w:r>
            <w:r w:rsidR="000B7733">
              <w:rPr>
                <w:noProof/>
                <w:webHidden/>
              </w:rPr>
            </w:r>
            <w:r w:rsidR="000B7733">
              <w:rPr>
                <w:noProof/>
                <w:webHidden/>
              </w:rPr>
              <w:fldChar w:fldCharType="separate"/>
            </w:r>
            <w:r w:rsidR="00536597">
              <w:rPr>
                <w:noProof/>
                <w:webHidden/>
              </w:rPr>
              <w:t>40</w:t>
            </w:r>
            <w:r w:rsidR="000B7733">
              <w:rPr>
                <w:noProof/>
                <w:webHidden/>
              </w:rPr>
              <w:fldChar w:fldCharType="end"/>
            </w:r>
          </w:hyperlink>
        </w:p>
        <w:p w14:paraId="282032BE" w14:textId="2F1BA1B4"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29" w:history="1">
            <w:r w:rsidR="000B7733" w:rsidRPr="00865BE5">
              <w:rPr>
                <w:rStyle w:val="Hyperlink"/>
                <w:noProof/>
              </w:rPr>
              <w:t>5.2.1 Frontend Application</w:t>
            </w:r>
            <w:r w:rsidR="000B7733">
              <w:rPr>
                <w:noProof/>
                <w:webHidden/>
              </w:rPr>
              <w:tab/>
            </w:r>
            <w:r w:rsidR="000B7733">
              <w:rPr>
                <w:noProof/>
                <w:webHidden/>
              </w:rPr>
              <w:fldChar w:fldCharType="begin"/>
            </w:r>
            <w:r w:rsidR="000B7733">
              <w:rPr>
                <w:noProof/>
                <w:webHidden/>
              </w:rPr>
              <w:instrText xml:space="preserve"> PAGEREF _Toc152948629 \h </w:instrText>
            </w:r>
            <w:r w:rsidR="000B7733">
              <w:rPr>
                <w:noProof/>
                <w:webHidden/>
              </w:rPr>
            </w:r>
            <w:r w:rsidR="000B7733">
              <w:rPr>
                <w:noProof/>
                <w:webHidden/>
              </w:rPr>
              <w:fldChar w:fldCharType="separate"/>
            </w:r>
            <w:r w:rsidR="00536597">
              <w:rPr>
                <w:noProof/>
                <w:webHidden/>
              </w:rPr>
              <w:t>40</w:t>
            </w:r>
            <w:r w:rsidR="000B7733">
              <w:rPr>
                <w:noProof/>
                <w:webHidden/>
              </w:rPr>
              <w:fldChar w:fldCharType="end"/>
            </w:r>
          </w:hyperlink>
        </w:p>
        <w:p w14:paraId="76477A59" w14:textId="6062BC27"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30" w:history="1">
            <w:r w:rsidR="000B7733" w:rsidRPr="00865BE5">
              <w:rPr>
                <w:rStyle w:val="Hyperlink"/>
                <w:noProof/>
              </w:rPr>
              <w:t>5.2.2 Backend Services</w:t>
            </w:r>
            <w:r w:rsidR="000B7733">
              <w:rPr>
                <w:noProof/>
                <w:webHidden/>
              </w:rPr>
              <w:tab/>
            </w:r>
            <w:r w:rsidR="000B7733">
              <w:rPr>
                <w:noProof/>
                <w:webHidden/>
              </w:rPr>
              <w:fldChar w:fldCharType="begin"/>
            </w:r>
            <w:r w:rsidR="000B7733">
              <w:rPr>
                <w:noProof/>
                <w:webHidden/>
              </w:rPr>
              <w:instrText xml:space="preserve"> PAGEREF _Toc152948630 \h </w:instrText>
            </w:r>
            <w:r w:rsidR="000B7733">
              <w:rPr>
                <w:noProof/>
                <w:webHidden/>
              </w:rPr>
            </w:r>
            <w:r w:rsidR="000B7733">
              <w:rPr>
                <w:noProof/>
                <w:webHidden/>
              </w:rPr>
              <w:fldChar w:fldCharType="separate"/>
            </w:r>
            <w:r w:rsidR="00536597">
              <w:rPr>
                <w:noProof/>
                <w:webHidden/>
              </w:rPr>
              <w:t>45</w:t>
            </w:r>
            <w:r w:rsidR="000B7733">
              <w:rPr>
                <w:noProof/>
                <w:webHidden/>
              </w:rPr>
              <w:fldChar w:fldCharType="end"/>
            </w:r>
          </w:hyperlink>
        </w:p>
        <w:p w14:paraId="2F2DB04A" w14:textId="0E27FDCE"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31" w:history="1">
            <w:r w:rsidR="000B7733" w:rsidRPr="00865BE5">
              <w:rPr>
                <w:rStyle w:val="Hyperlink"/>
                <w:noProof/>
              </w:rPr>
              <w:t>5.2.3.1 Firebase Authentication</w:t>
            </w:r>
            <w:r w:rsidR="000B7733">
              <w:rPr>
                <w:noProof/>
                <w:webHidden/>
              </w:rPr>
              <w:tab/>
            </w:r>
            <w:r w:rsidR="000B7733">
              <w:rPr>
                <w:noProof/>
                <w:webHidden/>
              </w:rPr>
              <w:fldChar w:fldCharType="begin"/>
            </w:r>
            <w:r w:rsidR="000B7733">
              <w:rPr>
                <w:noProof/>
                <w:webHidden/>
              </w:rPr>
              <w:instrText xml:space="preserve"> PAGEREF _Toc152948631 \h </w:instrText>
            </w:r>
            <w:r w:rsidR="000B7733">
              <w:rPr>
                <w:noProof/>
                <w:webHidden/>
              </w:rPr>
            </w:r>
            <w:r w:rsidR="000B7733">
              <w:rPr>
                <w:noProof/>
                <w:webHidden/>
              </w:rPr>
              <w:fldChar w:fldCharType="separate"/>
            </w:r>
            <w:r w:rsidR="00536597">
              <w:rPr>
                <w:noProof/>
                <w:webHidden/>
              </w:rPr>
              <w:t>45</w:t>
            </w:r>
            <w:r w:rsidR="000B7733">
              <w:rPr>
                <w:noProof/>
                <w:webHidden/>
              </w:rPr>
              <w:fldChar w:fldCharType="end"/>
            </w:r>
          </w:hyperlink>
        </w:p>
        <w:p w14:paraId="06D0E42C" w14:textId="5AB5BBFB"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32" w:history="1">
            <w:r w:rsidR="000B7733" w:rsidRPr="00865BE5">
              <w:rPr>
                <w:rStyle w:val="Hyperlink"/>
                <w:noProof/>
              </w:rPr>
              <w:t>5.2.3.2 Cloud Firestore</w:t>
            </w:r>
            <w:r w:rsidR="000B7733">
              <w:rPr>
                <w:noProof/>
                <w:webHidden/>
              </w:rPr>
              <w:tab/>
            </w:r>
            <w:r w:rsidR="000B7733">
              <w:rPr>
                <w:noProof/>
                <w:webHidden/>
              </w:rPr>
              <w:fldChar w:fldCharType="begin"/>
            </w:r>
            <w:r w:rsidR="000B7733">
              <w:rPr>
                <w:noProof/>
                <w:webHidden/>
              </w:rPr>
              <w:instrText xml:space="preserve"> PAGEREF _Toc152948632 \h </w:instrText>
            </w:r>
            <w:r w:rsidR="000B7733">
              <w:rPr>
                <w:noProof/>
                <w:webHidden/>
              </w:rPr>
            </w:r>
            <w:r w:rsidR="000B7733">
              <w:rPr>
                <w:noProof/>
                <w:webHidden/>
              </w:rPr>
              <w:fldChar w:fldCharType="separate"/>
            </w:r>
            <w:r w:rsidR="00536597">
              <w:rPr>
                <w:noProof/>
                <w:webHidden/>
              </w:rPr>
              <w:t>45</w:t>
            </w:r>
            <w:r w:rsidR="000B7733">
              <w:rPr>
                <w:noProof/>
                <w:webHidden/>
              </w:rPr>
              <w:fldChar w:fldCharType="end"/>
            </w:r>
          </w:hyperlink>
        </w:p>
        <w:p w14:paraId="16CE24EF" w14:textId="6283E915"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33" w:history="1">
            <w:r w:rsidR="000B7733" w:rsidRPr="00865BE5">
              <w:rPr>
                <w:rStyle w:val="Hyperlink"/>
                <w:noProof/>
              </w:rPr>
              <w:t>5.2.3.3 AI Emotional Sentiment API</w:t>
            </w:r>
            <w:r w:rsidR="000B7733">
              <w:rPr>
                <w:noProof/>
                <w:webHidden/>
              </w:rPr>
              <w:tab/>
            </w:r>
            <w:r w:rsidR="000B7733">
              <w:rPr>
                <w:noProof/>
                <w:webHidden/>
              </w:rPr>
              <w:fldChar w:fldCharType="begin"/>
            </w:r>
            <w:r w:rsidR="000B7733">
              <w:rPr>
                <w:noProof/>
                <w:webHidden/>
              </w:rPr>
              <w:instrText xml:space="preserve"> PAGEREF _Toc152948633 \h </w:instrText>
            </w:r>
            <w:r w:rsidR="000B7733">
              <w:rPr>
                <w:noProof/>
                <w:webHidden/>
              </w:rPr>
            </w:r>
            <w:r w:rsidR="000B7733">
              <w:rPr>
                <w:noProof/>
                <w:webHidden/>
              </w:rPr>
              <w:fldChar w:fldCharType="separate"/>
            </w:r>
            <w:r w:rsidR="00536597">
              <w:rPr>
                <w:noProof/>
                <w:webHidden/>
              </w:rPr>
              <w:t>45</w:t>
            </w:r>
            <w:r w:rsidR="000B7733">
              <w:rPr>
                <w:noProof/>
                <w:webHidden/>
              </w:rPr>
              <w:fldChar w:fldCharType="end"/>
            </w:r>
          </w:hyperlink>
        </w:p>
        <w:p w14:paraId="7D6B9A18" w14:textId="673F14A5"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34" w:history="1">
            <w:r w:rsidR="000B7733" w:rsidRPr="00865BE5">
              <w:rPr>
                <w:rStyle w:val="Hyperlink"/>
                <w:noProof/>
              </w:rPr>
              <w:t>5.3. Prototype Screenshots</w:t>
            </w:r>
            <w:r w:rsidR="000B7733">
              <w:rPr>
                <w:noProof/>
                <w:webHidden/>
              </w:rPr>
              <w:tab/>
            </w:r>
            <w:r w:rsidR="000B7733">
              <w:rPr>
                <w:noProof/>
                <w:webHidden/>
              </w:rPr>
              <w:fldChar w:fldCharType="begin"/>
            </w:r>
            <w:r w:rsidR="000B7733">
              <w:rPr>
                <w:noProof/>
                <w:webHidden/>
              </w:rPr>
              <w:instrText xml:space="preserve"> PAGEREF _Toc152948634 \h </w:instrText>
            </w:r>
            <w:r w:rsidR="000B7733">
              <w:rPr>
                <w:noProof/>
                <w:webHidden/>
              </w:rPr>
            </w:r>
            <w:r w:rsidR="000B7733">
              <w:rPr>
                <w:noProof/>
                <w:webHidden/>
              </w:rPr>
              <w:fldChar w:fldCharType="separate"/>
            </w:r>
            <w:r w:rsidR="00536597">
              <w:rPr>
                <w:noProof/>
                <w:webHidden/>
              </w:rPr>
              <w:t>47</w:t>
            </w:r>
            <w:r w:rsidR="000B7733">
              <w:rPr>
                <w:noProof/>
                <w:webHidden/>
              </w:rPr>
              <w:fldChar w:fldCharType="end"/>
            </w:r>
          </w:hyperlink>
        </w:p>
        <w:p w14:paraId="2403908B" w14:textId="1F4627C5"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35" w:history="1">
            <w:r w:rsidR="000B7733" w:rsidRPr="00865BE5">
              <w:rPr>
                <w:rStyle w:val="Hyperlink"/>
                <w:noProof/>
              </w:rPr>
              <w:t>5.3.1 Login Screen</w:t>
            </w:r>
            <w:r w:rsidR="000B7733">
              <w:rPr>
                <w:noProof/>
                <w:webHidden/>
              </w:rPr>
              <w:tab/>
            </w:r>
            <w:r w:rsidR="000B7733">
              <w:rPr>
                <w:noProof/>
                <w:webHidden/>
              </w:rPr>
              <w:fldChar w:fldCharType="begin"/>
            </w:r>
            <w:r w:rsidR="000B7733">
              <w:rPr>
                <w:noProof/>
                <w:webHidden/>
              </w:rPr>
              <w:instrText xml:space="preserve"> PAGEREF _Toc152948635 \h </w:instrText>
            </w:r>
            <w:r w:rsidR="000B7733">
              <w:rPr>
                <w:noProof/>
                <w:webHidden/>
              </w:rPr>
            </w:r>
            <w:r w:rsidR="000B7733">
              <w:rPr>
                <w:noProof/>
                <w:webHidden/>
              </w:rPr>
              <w:fldChar w:fldCharType="separate"/>
            </w:r>
            <w:r w:rsidR="00536597">
              <w:rPr>
                <w:noProof/>
                <w:webHidden/>
              </w:rPr>
              <w:t>47</w:t>
            </w:r>
            <w:r w:rsidR="000B7733">
              <w:rPr>
                <w:noProof/>
                <w:webHidden/>
              </w:rPr>
              <w:fldChar w:fldCharType="end"/>
            </w:r>
          </w:hyperlink>
        </w:p>
        <w:p w14:paraId="37CCE7DC" w14:textId="34AB92C4"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36" w:history="1">
            <w:r w:rsidR="000B7733" w:rsidRPr="00865BE5">
              <w:rPr>
                <w:rStyle w:val="Hyperlink"/>
                <w:noProof/>
              </w:rPr>
              <w:t>5.3.2 Registration Screen</w:t>
            </w:r>
            <w:r w:rsidR="000B7733">
              <w:rPr>
                <w:noProof/>
                <w:webHidden/>
              </w:rPr>
              <w:tab/>
            </w:r>
            <w:r w:rsidR="000B7733">
              <w:rPr>
                <w:noProof/>
                <w:webHidden/>
              </w:rPr>
              <w:fldChar w:fldCharType="begin"/>
            </w:r>
            <w:r w:rsidR="000B7733">
              <w:rPr>
                <w:noProof/>
                <w:webHidden/>
              </w:rPr>
              <w:instrText xml:space="preserve"> PAGEREF _Toc152948636 \h </w:instrText>
            </w:r>
            <w:r w:rsidR="000B7733">
              <w:rPr>
                <w:noProof/>
                <w:webHidden/>
              </w:rPr>
            </w:r>
            <w:r w:rsidR="000B7733">
              <w:rPr>
                <w:noProof/>
                <w:webHidden/>
              </w:rPr>
              <w:fldChar w:fldCharType="separate"/>
            </w:r>
            <w:r w:rsidR="00536597">
              <w:rPr>
                <w:noProof/>
                <w:webHidden/>
              </w:rPr>
              <w:t>48</w:t>
            </w:r>
            <w:r w:rsidR="000B7733">
              <w:rPr>
                <w:noProof/>
                <w:webHidden/>
              </w:rPr>
              <w:fldChar w:fldCharType="end"/>
            </w:r>
          </w:hyperlink>
        </w:p>
        <w:p w14:paraId="4AE7A1B6" w14:textId="2FC2A109"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37" w:history="1">
            <w:r w:rsidR="000B7733" w:rsidRPr="00865BE5">
              <w:rPr>
                <w:rStyle w:val="Hyperlink"/>
                <w:noProof/>
              </w:rPr>
              <w:t>5.3.3 Account Dashboard Screen</w:t>
            </w:r>
            <w:r w:rsidR="000B7733">
              <w:rPr>
                <w:noProof/>
                <w:webHidden/>
              </w:rPr>
              <w:tab/>
            </w:r>
            <w:r w:rsidR="000B7733">
              <w:rPr>
                <w:noProof/>
                <w:webHidden/>
              </w:rPr>
              <w:fldChar w:fldCharType="begin"/>
            </w:r>
            <w:r w:rsidR="000B7733">
              <w:rPr>
                <w:noProof/>
                <w:webHidden/>
              </w:rPr>
              <w:instrText xml:space="preserve"> PAGEREF _Toc152948637 \h </w:instrText>
            </w:r>
            <w:r w:rsidR="000B7733">
              <w:rPr>
                <w:noProof/>
                <w:webHidden/>
              </w:rPr>
            </w:r>
            <w:r w:rsidR="000B7733">
              <w:rPr>
                <w:noProof/>
                <w:webHidden/>
              </w:rPr>
              <w:fldChar w:fldCharType="separate"/>
            </w:r>
            <w:r w:rsidR="00536597">
              <w:rPr>
                <w:noProof/>
                <w:webHidden/>
              </w:rPr>
              <w:t>49</w:t>
            </w:r>
            <w:r w:rsidR="000B7733">
              <w:rPr>
                <w:noProof/>
                <w:webHidden/>
              </w:rPr>
              <w:fldChar w:fldCharType="end"/>
            </w:r>
          </w:hyperlink>
        </w:p>
        <w:p w14:paraId="3333A533" w14:textId="561DA605"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38" w:history="1">
            <w:r w:rsidR="000B7733" w:rsidRPr="00865BE5">
              <w:rPr>
                <w:rStyle w:val="Hyperlink"/>
                <w:noProof/>
              </w:rPr>
              <w:t>5.4. Conclusions</w:t>
            </w:r>
            <w:r w:rsidR="000B7733">
              <w:rPr>
                <w:noProof/>
                <w:webHidden/>
              </w:rPr>
              <w:tab/>
            </w:r>
            <w:r w:rsidR="000B7733">
              <w:rPr>
                <w:noProof/>
                <w:webHidden/>
              </w:rPr>
              <w:fldChar w:fldCharType="begin"/>
            </w:r>
            <w:r w:rsidR="000B7733">
              <w:rPr>
                <w:noProof/>
                <w:webHidden/>
              </w:rPr>
              <w:instrText xml:space="preserve"> PAGEREF _Toc152948638 \h </w:instrText>
            </w:r>
            <w:r w:rsidR="000B7733">
              <w:rPr>
                <w:noProof/>
                <w:webHidden/>
              </w:rPr>
            </w:r>
            <w:r w:rsidR="000B7733">
              <w:rPr>
                <w:noProof/>
                <w:webHidden/>
              </w:rPr>
              <w:fldChar w:fldCharType="separate"/>
            </w:r>
            <w:r w:rsidR="00536597">
              <w:rPr>
                <w:noProof/>
                <w:webHidden/>
              </w:rPr>
              <w:t>50</w:t>
            </w:r>
            <w:r w:rsidR="000B7733">
              <w:rPr>
                <w:noProof/>
                <w:webHidden/>
              </w:rPr>
              <w:fldChar w:fldCharType="end"/>
            </w:r>
          </w:hyperlink>
        </w:p>
        <w:p w14:paraId="5F556673" w14:textId="5278FD79" w:rsidR="000B7733" w:rsidRDefault="00000000">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48639" w:history="1">
            <w:r w:rsidR="000B7733" w:rsidRPr="00865BE5">
              <w:rPr>
                <w:rStyle w:val="Hyperlink"/>
                <w:noProof/>
              </w:rPr>
              <w:t>6. Issues and Future Work</w:t>
            </w:r>
            <w:r w:rsidR="000B7733">
              <w:rPr>
                <w:noProof/>
                <w:webHidden/>
              </w:rPr>
              <w:tab/>
            </w:r>
            <w:r w:rsidR="000B7733">
              <w:rPr>
                <w:noProof/>
                <w:webHidden/>
              </w:rPr>
              <w:fldChar w:fldCharType="begin"/>
            </w:r>
            <w:r w:rsidR="000B7733">
              <w:rPr>
                <w:noProof/>
                <w:webHidden/>
              </w:rPr>
              <w:instrText xml:space="preserve"> PAGEREF _Toc152948639 \h </w:instrText>
            </w:r>
            <w:r w:rsidR="000B7733">
              <w:rPr>
                <w:noProof/>
                <w:webHidden/>
              </w:rPr>
            </w:r>
            <w:r w:rsidR="000B7733">
              <w:rPr>
                <w:noProof/>
                <w:webHidden/>
              </w:rPr>
              <w:fldChar w:fldCharType="separate"/>
            </w:r>
            <w:r w:rsidR="00536597">
              <w:rPr>
                <w:noProof/>
                <w:webHidden/>
              </w:rPr>
              <w:t>50</w:t>
            </w:r>
            <w:r w:rsidR="000B7733">
              <w:rPr>
                <w:noProof/>
                <w:webHidden/>
              </w:rPr>
              <w:fldChar w:fldCharType="end"/>
            </w:r>
          </w:hyperlink>
        </w:p>
        <w:p w14:paraId="6A482A35" w14:textId="66E6273A"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40" w:history="1">
            <w:r w:rsidR="000B7733" w:rsidRPr="00865BE5">
              <w:rPr>
                <w:rStyle w:val="Hyperlink"/>
                <w:noProof/>
              </w:rPr>
              <w:t>6.1. Introduction</w:t>
            </w:r>
            <w:r w:rsidR="000B7733">
              <w:rPr>
                <w:noProof/>
                <w:webHidden/>
              </w:rPr>
              <w:tab/>
            </w:r>
            <w:r w:rsidR="000B7733">
              <w:rPr>
                <w:noProof/>
                <w:webHidden/>
              </w:rPr>
              <w:fldChar w:fldCharType="begin"/>
            </w:r>
            <w:r w:rsidR="000B7733">
              <w:rPr>
                <w:noProof/>
                <w:webHidden/>
              </w:rPr>
              <w:instrText xml:space="preserve"> PAGEREF _Toc152948640 \h </w:instrText>
            </w:r>
            <w:r w:rsidR="000B7733">
              <w:rPr>
                <w:noProof/>
                <w:webHidden/>
              </w:rPr>
            </w:r>
            <w:r w:rsidR="000B7733">
              <w:rPr>
                <w:noProof/>
                <w:webHidden/>
              </w:rPr>
              <w:fldChar w:fldCharType="separate"/>
            </w:r>
            <w:r w:rsidR="00536597">
              <w:rPr>
                <w:noProof/>
                <w:webHidden/>
              </w:rPr>
              <w:t>50</w:t>
            </w:r>
            <w:r w:rsidR="000B7733">
              <w:rPr>
                <w:noProof/>
                <w:webHidden/>
              </w:rPr>
              <w:fldChar w:fldCharType="end"/>
            </w:r>
          </w:hyperlink>
        </w:p>
        <w:p w14:paraId="6D882AB0" w14:textId="745D2D89"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41" w:history="1">
            <w:r w:rsidR="000B7733" w:rsidRPr="00865BE5">
              <w:rPr>
                <w:rStyle w:val="Hyperlink"/>
                <w:noProof/>
              </w:rPr>
              <w:t>6.2. Issues and Risks</w:t>
            </w:r>
            <w:r w:rsidR="000B7733">
              <w:rPr>
                <w:noProof/>
                <w:webHidden/>
              </w:rPr>
              <w:tab/>
            </w:r>
            <w:r w:rsidR="000B7733">
              <w:rPr>
                <w:noProof/>
                <w:webHidden/>
              </w:rPr>
              <w:fldChar w:fldCharType="begin"/>
            </w:r>
            <w:r w:rsidR="000B7733">
              <w:rPr>
                <w:noProof/>
                <w:webHidden/>
              </w:rPr>
              <w:instrText xml:space="preserve"> PAGEREF _Toc152948641 \h </w:instrText>
            </w:r>
            <w:r w:rsidR="000B7733">
              <w:rPr>
                <w:noProof/>
                <w:webHidden/>
              </w:rPr>
            </w:r>
            <w:r w:rsidR="000B7733">
              <w:rPr>
                <w:noProof/>
                <w:webHidden/>
              </w:rPr>
              <w:fldChar w:fldCharType="separate"/>
            </w:r>
            <w:r w:rsidR="00536597">
              <w:rPr>
                <w:noProof/>
                <w:webHidden/>
              </w:rPr>
              <w:t>50</w:t>
            </w:r>
            <w:r w:rsidR="000B7733">
              <w:rPr>
                <w:noProof/>
                <w:webHidden/>
              </w:rPr>
              <w:fldChar w:fldCharType="end"/>
            </w:r>
          </w:hyperlink>
        </w:p>
        <w:p w14:paraId="1BDA904F" w14:textId="2A1F09F7"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42" w:history="1">
            <w:r w:rsidR="000B7733" w:rsidRPr="00865BE5">
              <w:rPr>
                <w:rStyle w:val="Hyperlink"/>
                <w:noProof/>
              </w:rPr>
              <w:t>6.2.1 Confidentiality</w:t>
            </w:r>
            <w:r w:rsidR="000B7733">
              <w:rPr>
                <w:noProof/>
                <w:webHidden/>
              </w:rPr>
              <w:tab/>
            </w:r>
            <w:r w:rsidR="000B7733">
              <w:rPr>
                <w:noProof/>
                <w:webHidden/>
              </w:rPr>
              <w:fldChar w:fldCharType="begin"/>
            </w:r>
            <w:r w:rsidR="000B7733">
              <w:rPr>
                <w:noProof/>
                <w:webHidden/>
              </w:rPr>
              <w:instrText xml:space="preserve"> PAGEREF _Toc152948642 \h </w:instrText>
            </w:r>
            <w:r w:rsidR="000B7733">
              <w:rPr>
                <w:noProof/>
                <w:webHidden/>
              </w:rPr>
            </w:r>
            <w:r w:rsidR="000B7733">
              <w:rPr>
                <w:noProof/>
                <w:webHidden/>
              </w:rPr>
              <w:fldChar w:fldCharType="separate"/>
            </w:r>
            <w:r w:rsidR="00536597">
              <w:rPr>
                <w:noProof/>
                <w:webHidden/>
              </w:rPr>
              <w:t>50</w:t>
            </w:r>
            <w:r w:rsidR="000B7733">
              <w:rPr>
                <w:noProof/>
                <w:webHidden/>
              </w:rPr>
              <w:fldChar w:fldCharType="end"/>
            </w:r>
          </w:hyperlink>
        </w:p>
        <w:p w14:paraId="2ADEEF9B" w14:textId="13DAC631"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43" w:history="1">
            <w:r w:rsidR="000B7733" w:rsidRPr="00865BE5">
              <w:rPr>
                <w:rStyle w:val="Hyperlink"/>
                <w:noProof/>
              </w:rPr>
              <w:t>6.2.2 Natural Language Processing</w:t>
            </w:r>
            <w:r w:rsidR="000B7733">
              <w:rPr>
                <w:noProof/>
                <w:webHidden/>
              </w:rPr>
              <w:tab/>
            </w:r>
            <w:r w:rsidR="000B7733">
              <w:rPr>
                <w:noProof/>
                <w:webHidden/>
              </w:rPr>
              <w:fldChar w:fldCharType="begin"/>
            </w:r>
            <w:r w:rsidR="000B7733">
              <w:rPr>
                <w:noProof/>
                <w:webHidden/>
              </w:rPr>
              <w:instrText xml:space="preserve"> PAGEREF _Toc152948643 \h </w:instrText>
            </w:r>
            <w:r w:rsidR="000B7733">
              <w:rPr>
                <w:noProof/>
                <w:webHidden/>
              </w:rPr>
            </w:r>
            <w:r w:rsidR="000B7733">
              <w:rPr>
                <w:noProof/>
                <w:webHidden/>
              </w:rPr>
              <w:fldChar w:fldCharType="separate"/>
            </w:r>
            <w:r w:rsidR="00536597">
              <w:rPr>
                <w:noProof/>
                <w:webHidden/>
              </w:rPr>
              <w:t>50</w:t>
            </w:r>
            <w:r w:rsidR="000B7733">
              <w:rPr>
                <w:noProof/>
                <w:webHidden/>
              </w:rPr>
              <w:fldChar w:fldCharType="end"/>
            </w:r>
          </w:hyperlink>
        </w:p>
        <w:p w14:paraId="459ADD08" w14:textId="40D24082"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44" w:history="1">
            <w:r w:rsidR="000B7733" w:rsidRPr="00865BE5">
              <w:rPr>
                <w:rStyle w:val="Hyperlink"/>
                <w:noProof/>
              </w:rPr>
              <w:t>6.2.3 Time Constraints</w:t>
            </w:r>
            <w:r w:rsidR="000B7733">
              <w:rPr>
                <w:noProof/>
                <w:webHidden/>
              </w:rPr>
              <w:tab/>
            </w:r>
            <w:r w:rsidR="000B7733">
              <w:rPr>
                <w:noProof/>
                <w:webHidden/>
              </w:rPr>
              <w:fldChar w:fldCharType="begin"/>
            </w:r>
            <w:r w:rsidR="000B7733">
              <w:rPr>
                <w:noProof/>
                <w:webHidden/>
              </w:rPr>
              <w:instrText xml:space="preserve"> PAGEREF _Toc152948644 \h </w:instrText>
            </w:r>
            <w:r w:rsidR="000B7733">
              <w:rPr>
                <w:noProof/>
                <w:webHidden/>
              </w:rPr>
            </w:r>
            <w:r w:rsidR="000B7733">
              <w:rPr>
                <w:noProof/>
                <w:webHidden/>
              </w:rPr>
              <w:fldChar w:fldCharType="separate"/>
            </w:r>
            <w:r w:rsidR="00536597">
              <w:rPr>
                <w:noProof/>
                <w:webHidden/>
              </w:rPr>
              <w:t>51</w:t>
            </w:r>
            <w:r w:rsidR="000B7733">
              <w:rPr>
                <w:noProof/>
                <w:webHidden/>
              </w:rPr>
              <w:fldChar w:fldCharType="end"/>
            </w:r>
          </w:hyperlink>
        </w:p>
        <w:p w14:paraId="611E5FEF" w14:textId="1F1FB19A" w:rsidR="000B7733" w:rsidRDefault="00000000">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948645" w:history="1">
            <w:r w:rsidR="000B7733" w:rsidRPr="00865BE5">
              <w:rPr>
                <w:rStyle w:val="Hyperlink"/>
                <w:noProof/>
              </w:rPr>
              <w:t>6.3. Plans and Future Work</w:t>
            </w:r>
            <w:r w:rsidR="000B7733">
              <w:rPr>
                <w:noProof/>
                <w:webHidden/>
              </w:rPr>
              <w:tab/>
            </w:r>
            <w:r w:rsidR="000B7733">
              <w:rPr>
                <w:noProof/>
                <w:webHidden/>
              </w:rPr>
              <w:fldChar w:fldCharType="begin"/>
            </w:r>
            <w:r w:rsidR="000B7733">
              <w:rPr>
                <w:noProof/>
                <w:webHidden/>
              </w:rPr>
              <w:instrText xml:space="preserve"> PAGEREF _Toc152948645 \h </w:instrText>
            </w:r>
            <w:r w:rsidR="000B7733">
              <w:rPr>
                <w:noProof/>
                <w:webHidden/>
              </w:rPr>
            </w:r>
            <w:r w:rsidR="000B7733">
              <w:rPr>
                <w:noProof/>
                <w:webHidden/>
              </w:rPr>
              <w:fldChar w:fldCharType="separate"/>
            </w:r>
            <w:r w:rsidR="00536597">
              <w:rPr>
                <w:noProof/>
                <w:webHidden/>
              </w:rPr>
              <w:t>51</w:t>
            </w:r>
            <w:r w:rsidR="000B7733">
              <w:rPr>
                <w:noProof/>
                <w:webHidden/>
              </w:rPr>
              <w:fldChar w:fldCharType="end"/>
            </w:r>
          </w:hyperlink>
        </w:p>
        <w:p w14:paraId="65534078" w14:textId="2E73FF88"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46" w:history="1">
            <w:r w:rsidR="000B7733" w:rsidRPr="00865BE5">
              <w:rPr>
                <w:rStyle w:val="Hyperlink"/>
                <w:noProof/>
              </w:rPr>
              <w:t>6.3.1 System Development</w:t>
            </w:r>
            <w:r w:rsidR="000B7733">
              <w:rPr>
                <w:noProof/>
                <w:webHidden/>
              </w:rPr>
              <w:tab/>
            </w:r>
            <w:r w:rsidR="000B7733">
              <w:rPr>
                <w:noProof/>
                <w:webHidden/>
              </w:rPr>
              <w:fldChar w:fldCharType="begin"/>
            </w:r>
            <w:r w:rsidR="000B7733">
              <w:rPr>
                <w:noProof/>
                <w:webHidden/>
              </w:rPr>
              <w:instrText xml:space="preserve"> PAGEREF _Toc152948646 \h </w:instrText>
            </w:r>
            <w:r w:rsidR="000B7733">
              <w:rPr>
                <w:noProof/>
                <w:webHidden/>
              </w:rPr>
            </w:r>
            <w:r w:rsidR="000B7733">
              <w:rPr>
                <w:noProof/>
                <w:webHidden/>
              </w:rPr>
              <w:fldChar w:fldCharType="separate"/>
            </w:r>
            <w:r w:rsidR="00536597">
              <w:rPr>
                <w:noProof/>
                <w:webHidden/>
              </w:rPr>
              <w:t>51</w:t>
            </w:r>
            <w:r w:rsidR="000B7733">
              <w:rPr>
                <w:noProof/>
                <w:webHidden/>
              </w:rPr>
              <w:fldChar w:fldCharType="end"/>
            </w:r>
          </w:hyperlink>
        </w:p>
        <w:p w14:paraId="45DD23F8" w14:textId="41ED8C4F"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47" w:history="1">
            <w:r w:rsidR="000B7733" w:rsidRPr="00865BE5">
              <w:rPr>
                <w:rStyle w:val="Hyperlink"/>
                <w:noProof/>
              </w:rPr>
              <w:t>6.3.2 CBT Chatbot Research</w:t>
            </w:r>
            <w:r w:rsidR="000B7733">
              <w:rPr>
                <w:noProof/>
                <w:webHidden/>
              </w:rPr>
              <w:tab/>
            </w:r>
            <w:r w:rsidR="000B7733">
              <w:rPr>
                <w:noProof/>
                <w:webHidden/>
              </w:rPr>
              <w:fldChar w:fldCharType="begin"/>
            </w:r>
            <w:r w:rsidR="000B7733">
              <w:rPr>
                <w:noProof/>
                <w:webHidden/>
              </w:rPr>
              <w:instrText xml:space="preserve"> PAGEREF _Toc152948647 \h </w:instrText>
            </w:r>
            <w:r w:rsidR="000B7733">
              <w:rPr>
                <w:noProof/>
                <w:webHidden/>
              </w:rPr>
            </w:r>
            <w:r w:rsidR="000B7733">
              <w:rPr>
                <w:noProof/>
                <w:webHidden/>
              </w:rPr>
              <w:fldChar w:fldCharType="separate"/>
            </w:r>
            <w:r w:rsidR="00536597">
              <w:rPr>
                <w:noProof/>
                <w:webHidden/>
              </w:rPr>
              <w:t>51</w:t>
            </w:r>
            <w:r w:rsidR="000B7733">
              <w:rPr>
                <w:noProof/>
                <w:webHidden/>
              </w:rPr>
              <w:fldChar w:fldCharType="end"/>
            </w:r>
          </w:hyperlink>
        </w:p>
        <w:p w14:paraId="4FB9BBE8" w14:textId="35B0B4F4" w:rsidR="000B7733" w:rsidRDefault="00000000">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948648" w:history="1">
            <w:r w:rsidR="000B7733" w:rsidRPr="00865BE5">
              <w:rPr>
                <w:rStyle w:val="Hyperlink"/>
                <w:noProof/>
              </w:rPr>
              <w:t>6.3.1. GANTT Chart</w:t>
            </w:r>
            <w:r w:rsidR="000B7733">
              <w:rPr>
                <w:noProof/>
                <w:webHidden/>
              </w:rPr>
              <w:tab/>
            </w:r>
            <w:r w:rsidR="000B7733">
              <w:rPr>
                <w:noProof/>
                <w:webHidden/>
              </w:rPr>
              <w:fldChar w:fldCharType="begin"/>
            </w:r>
            <w:r w:rsidR="000B7733">
              <w:rPr>
                <w:noProof/>
                <w:webHidden/>
              </w:rPr>
              <w:instrText xml:space="preserve"> PAGEREF _Toc152948648 \h </w:instrText>
            </w:r>
            <w:r w:rsidR="000B7733">
              <w:rPr>
                <w:noProof/>
                <w:webHidden/>
              </w:rPr>
            </w:r>
            <w:r w:rsidR="000B7733">
              <w:rPr>
                <w:noProof/>
                <w:webHidden/>
              </w:rPr>
              <w:fldChar w:fldCharType="separate"/>
            </w:r>
            <w:r w:rsidR="00536597">
              <w:rPr>
                <w:noProof/>
                <w:webHidden/>
              </w:rPr>
              <w:t>52</w:t>
            </w:r>
            <w:r w:rsidR="000B7733">
              <w:rPr>
                <w:noProof/>
                <w:webHidden/>
              </w:rPr>
              <w:fldChar w:fldCharType="end"/>
            </w:r>
          </w:hyperlink>
        </w:p>
        <w:p w14:paraId="236A92D1" w14:textId="3662650B" w:rsidR="000B7733" w:rsidRDefault="00000000">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948649" w:history="1">
            <w:r w:rsidR="000B7733" w:rsidRPr="00865BE5">
              <w:rPr>
                <w:rStyle w:val="Hyperlink"/>
                <w:noProof/>
              </w:rPr>
              <w:t>Bibliography</w:t>
            </w:r>
            <w:r w:rsidR="000B7733">
              <w:rPr>
                <w:noProof/>
                <w:webHidden/>
              </w:rPr>
              <w:tab/>
            </w:r>
            <w:r w:rsidR="000B7733">
              <w:rPr>
                <w:noProof/>
                <w:webHidden/>
              </w:rPr>
              <w:fldChar w:fldCharType="begin"/>
            </w:r>
            <w:r w:rsidR="000B7733">
              <w:rPr>
                <w:noProof/>
                <w:webHidden/>
              </w:rPr>
              <w:instrText xml:space="preserve"> PAGEREF _Toc152948649 \h </w:instrText>
            </w:r>
            <w:r w:rsidR="000B7733">
              <w:rPr>
                <w:noProof/>
                <w:webHidden/>
              </w:rPr>
            </w:r>
            <w:r w:rsidR="000B7733">
              <w:rPr>
                <w:noProof/>
                <w:webHidden/>
              </w:rPr>
              <w:fldChar w:fldCharType="separate"/>
            </w:r>
            <w:r w:rsidR="00536597">
              <w:rPr>
                <w:noProof/>
                <w:webHidden/>
              </w:rPr>
              <w:t>53</w:t>
            </w:r>
            <w:r w:rsidR="000B7733">
              <w:rPr>
                <w:noProof/>
                <w:webHidden/>
              </w:rPr>
              <w:fldChar w:fldCharType="end"/>
            </w:r>
          </w:hyperlink>
        </w:p>
        <w:p w14:paraId="276C8495" w14:textId="4A8F261B" w:rsidR="008B3C50" w:rsidRDefault="000B7733">
          <w:pPr>
            <w:rPr>
              <w:rFonts w:cstheme="minorHAnsi"/>
              <w:caps/>
              <w:noProof/>
              <w:sz w:val="24"/>
              <w:szCs w:val="24"/>
            </w:rPr>
          </w:pPr>
          <w:r>
            <w:rPr>
              <w:rFonts w:cstheme="minorHAnsi"/>
              <w:caps/>
              <w:noProof/>
              <w:sz w:val="24"/>
              <w:szCs w:val="24"/>
            </w:rPr>
            <w:fldChar w:fldCharType="end"/>
          </w:r>
        </w:p>
        <w:p w14:paraId="3A74D99D" w14:textId="77777777" w:rsidR="008B3C50" w:rsidRDefault="008B3C50">
          <w:pPr>
            <w:rPr>
              <w:rFonts w:cstheme="minorHAnsi"/>
              <w:caps/>
              <w:noProof/>
              <w:sz w:val="24"/>
              <w:szCs w:val="24"/>
            </w:rPr>
          </w:pPr>
        </w:p>
        <w:p w14:paraId="69E5B9A8" w14:textId="09270EF1" w:rsidR="009B697E" w:rsidRDefault="00000000"/>
      </w:sdtContent>
    </w:sdt>
    <w:p w14:paraId="702B11F0" w14:textId="77777777" w:rsidR="008B3C50" w:rsidRDefault="008B3C50" w:rsidP="009B697E">
      <w:pPr>
        <w:pStyle w:val="Heading1"/>
      </w:pPr>
    </w:p>
    <w:p w14:paraId="4CA22570" w14:textId="77777777" w:rsidR="008B3C50" w:rsidRDefault="008B3C50" w:rsidP="009B697E">
      <w:pPr>
        <w:pStyle w:val="Heading1"/>
      </w:pPr>
    </w:p>
    <w:p w14:paraId="442E7BD9" w14:textId="77777777" w:rsidR="00C9597C" w:rsidRDefault="00C9597C" w:rsidP="00C9597C"/>
    <w:p w14:paraId="53F79BC3" w14:textId="77777777" w:rsidR="00C9597C" w:rsidRDefault="00C9597C" w:rsidP="00C9597C"/>
    <w:p w14:paraId="16C82F56" w14:textId="77777777" w:rsidR="00C9597C" w:rsidRDefault="00C9597C" w:rsidP="00C9597C"/>
    <w:p w14:paraId="6D3E497E" w14:textId="77777777" w:rsidR="00DB5EB2" w:rsidRDefault="00DB5EB2" w:rsidP="00C9597C"/>
    <w:p w14:paraId="5E481D4F" w14:textId="77777777" w:rsidR="00DB5EB2" w:rsidRDefault="00DB5EB2" w:rsidP="00C9597C"/>
    <w:p w14:paraId="091AFCF1" w14:textId="77777777" w:rsidR="00DB5EB2" w:rsidRDefault="00DB5EB2" w:rsidP="00C9597C"/>
    <w:p w14:paraId="740C6CC3" w14:textId="6963C59E" w:rsidR="00C9597C" w:rsidRDefault="00C9597C" w:rsidP="00C9597C"/>
    <w:p w14:paraId="22FA16D3" w14:textId="244183EB" w:rsidR="00C9597C" w:rsidRDefault="00C9597C" w:rsidP="001E3F22">
      <w:pPr>
        <w:pStyle w:val="Heading1"/>
      </w:pPr>
      <w:bookmarkStart w:id="1" w:name="_Toc152948577"/>
      <w:r>
        <w:lastRenderedPageBreak/>
        <w:t>Table of Figures</w:t>
      </w:r>
      <w:bookmarkEnd w:id="1"/>
    </w:p>
    <w:p w14:paraId="3988AE05" w14:textId="1D1F9464" w:rsidR="009D35EA" w:rsidRDefault="00C9597C">
      <w:pPr>
        <w:pStyle w:val="TableofFigures"/>
        <w:tabs>
          <w:tab w:val="right" w:leader="dot" w:pos="9016"/>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52928734" w:history="1">
        <w:r w:rsidR="009D35EA" w:rsidRPr="005C6DDC">
          <w:rPr>
            <w:rStyle w:val="Hyperlink"/>
            <w:noProof/>
          </w:rPr>
          <w:t xml:space="preserve">Figure 1 - Quenza Mobile App Screenshots </w:t>
        </w:r>
        <w:r w:rsidR="009D35EA" w:rsidRPr="005C6DDC">
          <w:rPr>
            <w:rStyle w:val="Hyperlink"/>
            <w:rFonts w:ascii="Calibri" w:hAnsi="Calibri" w:cs="Calibri"/>
            <w:noProof/>
          </w:rPr>
          <w:t>(3)</w:t>
        </w:r>
        <w:r w:rsidR="009D35EA">
          <w:rPr>
            <w:noProof/>
            <w:webHidden/>
          </w:rPr>
          <w:tab/>
        </w:r>
        <w:r w:rsidR="009D35EA">
          <w:rPr>
            <w:noProof/>
            <w:webHidden/>
          </w:rPr>
          <w:fldChar w:fldCharType="begin"/>
        </w:r>
        <w:r w:rsidR="009D35EA">
          <w:rPr>
            <w:noProof/>
            <w:webHidden/>
          </w:rPr>
          <w:instrText xml:space="preserve"> PAGEREF _Toc152928734 \h </w:instrText>
        </w:r>
        <w:r w:rsidR="009D35EA">
          <w:rPr>
            <w:noProof/>
            <w:webHidden/>
          </w:rPr>
        </w:r>
        <w:r w:rsidR="009D35EA">
          <w:rPr>
            <w:noProof/>
            <w:webHidden/>
          </w:rPr>
          <w:fldChar w:fldCharType="separate"/>
        </w:r>
        <w:r w:rsidR="00536597">
          <w:rPr>
            <w:noProof/>
            <w:webHidden/>
          </w:rPr>
          <w:t>12</w:t>
        </w:r>
        <w:r w:rsidR="009D35EA">
          <w:rPr>
            <w:noProof/>
            <w:webHidden/>
          </w:rPr>
          <w:fldChar w:fldCharType="end"/>
        </w:r>
      </w:hyperlink>
    </w:p>
    <w:p w14:paraId="4B88B6B4" w14:textId="2D823222" w:rsidR="009D35EA" w:rsidRDefault="00000000">
      <w:pPr>
        <w:pStyle w:val="TableofFigures"/>
        <w:tabs>
          <w:tab w:val="right" w:leader="dot" w:pos="9016"/>
        </w:tabs>
        <w:rPr>
          <w:rFonts w:eastAsiaTheme="minorEastAsia"/>
          <w:noProof/>
          <w:kern w:val="2"/>
          <w:lang w:eastAsia="en-IE"/>
          <w14:ligatures w14:val="standardContextual"/>
        </w:rPr>
      </w:pPr>
      <w:hyperlink w:anchor="_Toc152928735" w:history="1">
        <w:r w:rsidR="009D35EA" w:rsidRPr="005C6DDC">
          <w:rPr>
            <w:rStyle w:val="Hyperlink"/>
            <w:noProof/>
          </w:rPr>
          <w:t xml:space="preserve">Figure 2 - Daylio Mobile App Screenshots </w:t>
        </w:r>
        <w:r w:rsidR="009D35EA" w:rsidRPr="005C6DDC">
          <w:rPr>
            <w:rStyle w:val="Hyperlink"/>
            <w:rFonts w:ascii="Calibri" w:hAnsi="Calibri" w:cs="Calibri"/>
            <w:noProof/>
          </w:rPr>
          <w:t>(5)</w:t>
        </w:r>
        <w:r w:rsidR="009D35EA">
          <w:rPr>
            <w:noProof/>
            <w:webHidden/>
          </w:rPr>
          <w:tab/>
        </w:r>
        <w:r w:rsidR="009D35EA">
          <w:rPr>
            <w:noProof/>
            <w:webHidden/>
          </w:rPr>
          <w:fldChar w:fldCharType="begin"/>
        </w:r>
        <w:r w:rsidR="009D35EA">
          <w:rPr>
            <w:noProof/>
            <w:webHidden/>
          </w:rPr>
          <w:instrText xml:space="preserve"> PAGEREF _Toc152928735 \h </w:instrText>
        </w:r>
        <w:r w:rsidR="009D35EA">
          <w:rPr>
            <w:noProof/>
            <w:webHidden/>
          </w:rPr>
        </w:r>
        <w:r w:rsidR="009D35EA">
          <w:rPr>
            <w:noProof/>
            <w:webHidden/>
          </w:rPr>
          <w:fldChar w:fldCharType="separate"/>
        </w:r>
        <w:r w:rsidR="00536597">
          <w:rPr>
            <w:noProof/>
            <w:webHidden/>
          </w:rPr>
          <w:t>13</w:t>
        </w:r>
        <w:r w:rsidR="009D35EA">
          <w:rPr>
            <w:noProof/>
            <w:webHidden/>
          </w:rPr>
          <w:fldChar w:fldCharType="end"/>
        </w:r>
      </w:hyperlink>
    </w:p>
    <w:p w14:paraId="56D5FCC4" w14:textId="4254F939" w:rsidR="009D35EA" w:rsidRDefault="00000000">
      <w:pPr>
        <w:pStyle w:val="TableofFigures"/>
        <w:tabs>
          <w:tab w:val="right" w:leader="dot" w:pos="9016"/>
        </w:tabs>
        <w:rPr>
          <w:rFonts w:eastAsiaTheme="minorEastAsia"/>
          <w:noProof/>
          <w:kern w:val="2"/>
          <w:lang w:eastAsia="en-IE"/>
          <w14:ligatures w14:val="standardContextual"/>
        </w:rPr>
      </w:pPr>
      <w:hyperlink w:anchor="_Toc152928736" w:history="1">
        <w:r w:rsidR="009D35EA" w:rsidRPr="005C6DDC">
          <w:rPr>
            <w:rStyle w:val="Hyperlink"/>
            <w:noProof/>
          </w:rPr>
          <w:t xml:space="preserve">Figure 3 - Moodnotes Mobile App Screenshots </w:t>
        </w:r>
        <w:r w:rsidR="009D35EA" w:rsidRPr="005C6DDC">
          <w:rPr>
            <w:rStyle w:val="Hyperlink"/>
            <w:rFonts w:ascii="Calibri" w:hAnsi="Calibri" w:cs="Calibri"/>
            <w:noProof/>
          </w:rPr>
          <w:t>(7)</w:t>
        </w:r>
        <w:r w:rsidR="009D35EA">
          <w:rPr>
            <w:noProof/>
            <w:webHidden/>
          </w:rPr>
          <w:tab/>
        </w:r>
        <w:r w:rsidR="009D35EA">
          <w:rPr>
            <w:noProof/>
            <w:webHidden/>
          </w:rPr>
          <w:fldChar w:fldCharType="begin"/>
        </w:r>
        <w:r w:rsidR="009D35EA">
          <w:rPr>
            <w:noProof/>
            <w:webHidden/>
          </w:rPr>
          <w:instrText xml:space="preserve"> PAGEREF _Toc152928736 \h </w:instrText>
        </w:r>
        <w:r w:rsidR="009D35EA">
          <w:rPr>
            <w:noProof/>
            <w:webHidden/>
          </w:rPr>
        </w:r>
        <w:r w:rsidR="009D35EA">
          <w:rPr>
            <w:noProof/>
            <w:webHidden/>
          </w:rPr>
          <w:fldChar w:fldCharType="separate"/>
        </w:r>
        <w:r w:rsidR="00536597">
          <w:rPr>
            <w:noProof/>
            <w:webHidden/>
          </w:rPr>
          <w:t>14</w:t>
        </w:r>
        <w:r w:rsidR="009D35EA">
          <w:rPr>
            <w:noProof/>
            <w:webHidden/>
          </w:rPr>
          <w:fldChar w:fldCharType="end"/>
        </w:r>
      </w:hyperlink>
    </w:p>
    <w:p w14:paraId="6A4EE230" w14:textId="36E6DA8C" w:rsidR="009D35EA" w:rsidRDefault="00000000">
      <w:pPr>
        <w:pStyle w:val="TableofFigures"/>
        <w:tabs>
          <w:tab w:val="right" w:leader="dot" w:pos="9016"/>
        </w:tabs>
        <w:rPr>
          <w:rFonts w:eastAsiaTheme="minorEastAsia"/>
          <w:noProof/>
          <w:kern w:val="2"/>
          <w:lang w:eastAsia="en-IE"/>
          <w14:ligatures w14:val="standardContextual"/>
        </w:rPr>
      </w:pPr>
      <w:hyperlink w:anchor="_Toc152928737" w:history="1">
        <w:r w:rsidR="009D35EA" w:rsidRPr="005C6DDC">
          <w:rPr>
            <w:rStyle w:val="Hyperlink"/>
            <w:noProof/>
          </w:rPr>
          <w:t xml:space="preserve">Figure 4 - eMoods Mobile App Screenshots </w:t>
        </w:r>
        <w:r w:rsidR="009D35EA" w:rsidRPr="005C6DDC">
          <w:rPr>
            <w:rStyle w:val="Hyperlink"/>
            <w:rFonts w:ascii="Calibri" w:hAnsi="Calibri" w:cs="Calibri"/>
            <w:noProof/>
          </w:rPr>
          <w:t>(9)</w:t>
        </w:r>
        <w:r w:rsidR="009D35EA">
          <w:rPr>
            <w:noProof/>
            <w:webHidden/>
          </w:rPr>
          <w:tab/>
        </w:r>
        <w:r w:rsidR="009D35EA">
          <w:rPr>
            <w:noProof/>
            <w:webHidden/>
          </w:rPr>
          <w:fldChar w:fldCharType="begin"/>
        </w:r>
        <w:r w:rsidR="009D35EA">
          <w:rPr>
            <w:noProof/>
            <w:webHidden/>
          </w:rPr>
          <w:instrText xml:space="preserve"> PAGEREF _Toc152928737 \h </w:instrText>
        </w:r>
        <w:r w:rsidR="009D35EA">
          <w:rPr>
            <w:noProof/>
            <w:webHidden/>
          </w:rPr>
        </w:r>
        <w:r w:rsidR="009D35EA">
          <w:rPr>
            <w:noProof/>
            <w:webHidden/>
          </w:rPr>
          <w:fldChar w:fldCharType="separate"/>
        </w:r>
        <w:r w:rsidR="00536597">
          <w:rPr>
            <w:noProof/>
            <w:webHidden/>
          </w:rPr>
          <w:t>15</w:t>
        </w:r>
        <w:r w:rsidR="009D35EA">
          <w:rPr>
            <w:noProof/>
            <w:webHidden/>
          </w:rPr>
          <w:fldChar w:fldCharType="end"/>
        </w:r>
      </w:hyperlink>
    </w:p>
    <w:p w14:paraId="6F48365C" w14:textId="2D30C649" w:rsidR="009D35EA" w:rsidRDefault="00000000">
      <w:pPr>
        <w:pStyle w:val="TableofFigures"/>
        <w:tabs>
          <w:tab w:val="right" w:leader="dot" w:pos="9016"/>
        </w:tabs>
        <w:rPr>
          <w:rFonts w:eastAsiaTheme="minorEastAsia"/>
          <w:noProof/>
          <w:kern w:val="2"/>
          <w:lang w:eastAsia="en-IE"/>
          <w14:ligatures w14:val="standardContextual"/>
        </w:rPr>
      </w:pPr>
      <w:hyperlink w:anchor="_Toc152928738" w:history="1">
        <w:r w:rsidR="009D35EA" w:rsidRPr="005C6DDC">
          <w:rPr>
            <w:rStyle w:val="Hyperlink"/>
            <w:noProof/>
          </w:rPr>
          <w:t xml:space="preserve">Figure 5 - Theratrak App Screenshots </w:t>
        </w:r>
        <w:r w:rsidR="009D35EA" w:rsidRPr="005C6DDC">
          <w:rPr>
            <w:rStyle w:val="Hyperlink"/>
            <w:rFonts w:ascii="Calibri" w:hAnsi="Calibri" w:cs="Calibri"/>
            <w:noProof/>
          </w:rPr>
          <w:t>(11)</w:t>
        </w:r>
        <w:r w:rsidR="009D35EA">
          <w:rPr>
            <w:noProof/>
            <w:webHidden/>
          </w:rPr>
          <w:tab/>
        </w:r>
        <w:r w:rsidR="009D35EA">
          <w:rPr>
            <w:noProof/>
            <w:webHidden/>
          </w:rPr>
          <w:fldChar w:fldCharType="begin"/>
        </w:r>
        <w:r w:rsidR="009D35EA">
          <w:rPr>
            <w:noProof/>
            <w:webHidden/>
          </w:rPr>
          <w:instrText xml:space="preserve"> PAGEREF _Toc152928738 \h </w:instrText>
        </w:r>
        <w:r w:rsidR="009D35EA">
          <w:rPr>
            <w:noProof/>
            <w:webHidden/>
          </w:rPr>
        </w:r>
        <w:r w:rsidR="009D35EA">
          <w:rPr>
            <w:noProof/>
            <w:webHidden/>
          </w:rPr>
          <w:fldChar w:fldCharType="separate"/>
        </w:r>
        <w:r w:rsidR="00536597">
          <w:rPr>
            <w:noProof/>
            <w:webHidden/>
          </w:rPr>
          <w:t>16</w:t>
        </w:r>
        <w:r w:rsidR="009D35EA">
          <w:rPr>
            <w:noProof/>
            <w:webHidden/>
          </w:rPr>
          <w:fldChar w:fldCharType="end"/>
        </w:r>
      </w:hyperlink>
    </w:p>
    <w:p w14:paraId="405A48FB" w14:textId="30574890" w:rsidR="009D35EA" w:rsidRDefault="00000000">
      <w:pPr>
        <w:pStyle w:val="TableofFigures"/>
        <w:tabs>
          <w:tab w:val="right" w:leader="dot" w:pos="9016"/>
        </w:tabs>
        <w:rPr>
          <w:rFonts w:eastAsiaTheme="minorEastAsia"/>
          <w:noProof/>
          <w:kern w:val="2"/>
          <w:lang w:eastAsia="en-IE"/>
          <w14:ligatures w14:val="standardContextual"/>
        </w:rPr>
      </w:pPr>
      <w:hyperlink w:anchor="_Toc152928739" w:history="1">
        <w:r w:rsidR="009D35EA" w:rsidRPr="005C6DDC">
          <w:rPr>
            <w:rStyle w:val="Hyperlink"/>
            <w:noProof/>
          </w:rPr>
          <w:t xml:space="preserve">Figure 6 - Desktop Operating System Market Share Worldwide </w:t>
        </w:r>
        <w:r w:rsidR="009D35EA" w:rsidRPr="005C6DDC">
          <w:rPr>
            <w:rStyle w:val="Hyperlink"/>
            <w:rFonts w:ascii="Calibri" w:hAnsi="Calibri" w:cs="Calibri"/>
            <w:noProof/>
          </w:rPr>
          <w:t>(16)</w:t>
        </w:r>
        <w:r w:rsidR="009D35EA">
          <w:rPr>
            <w:noProof/>
            <w:webHidden/>
          </w:rPr>
          <w:tab/>
        </w:r>
        <w:r w:rsidR="009D35EA">
          <w:rPr>
            <w:noProof/>
            <w:webHidden/>
          </w:rPr>
          <w:fldChar w:fldCharType="begin"/>
        </w:r>
        <w:r w:rsidR="009D35EA">
          <w:rPr>
            <w:noProof/>
            <w:webHidden/>
          </w:rPr>
          <w:instrText xml:space="preserve"> PAGEREF _Toc152928739 \h </w:instrText>
        </w:r>
        <w:r w:rsidR="009D35EA">
          <w:rPr>
            <w:noProof/>
            <w:webHidden/>
          </w:rPr>
        </w:r>
        <w:r w:rsidR="009D35EA">
          <w:rPr>
            <w:noProof/>
            <w:webHidden/>
          </w:rPr>
          <w:fldChar w:fldCharType="separate"/>
        </w:r>
        <w:r w:rsidR="00536597">
          <w:rPr>
            <w:noProof/>
            <w:webHidden/>
          </w:rPr>
          <w:t>18</w:t>
        </w:r>
        <w:r w:rsidR="009D35EA">
          <w:rPr>
            <w:noProof/>
            <w:webHidden/>
          </w:rPr>
          <w:fldChar w:fldCharType="end"/>
        </w:r>
      </w:hyperlink>
    </w:p>
    <w:p w14:paraId="62AE8BD7" w14:textId="2E8FB3BD" w:rsidR="009D35EA" w:rsidRDefault="00000000">
      <w:pPr>
        <w:pStyle w:val="TableofFigures"/>
        <w:tabs>
          <w:tab w:val="right" w:leader="dot" w:pos="9016"/>
        </w:tabs>
        <w:rPr>
          <w:rFonts w:eastAsiaTheme="minorEastAsia"/>
          <w:noProof/>
          <w:kern w:val="2"/>
          <w:lang w:eastAsia="en-IE"/>
          <w14:ligatures w14:val="standardContextual"/>
        </w:rPr>
      </w:pPr>
      <w:hyperlink w:anchor="_Toc152928740" w:history="1">
        <w:r w:rsidR="009D35EA" w:rsidRPr="005C6DDC">
          <w:rPr>
            <w:rStyle w:val="Hyperlink"/>
            <w:noProof/>
          </w:rPr>
          <w:t xml:space="preserve">Figure 7 - Cloud Firestore Data Organization </w:t>
        </w:r>
        <w:r w:rsidR="009D35EA" w:rsidRPr="005C6DDC">
          <w:rPr>
            <w:rStyle w:val="Hyperlink"/>
            <w:rFonts w:ascii="Calibri" w:hAnsi="Calibri" w:cs="Calibri"/>
            <w:noProof/>
          </w:rPr>
          <w:t>(17)</w:t>
        </w:r>
        <w:r w:rsidR="009D35EA">
          <w:rPr>
            <w:noProof/>
            <w:webHidden/>
          </w:rPr>
          <w:tab/>
        </w:r>
        <w:r w:rsidR="009D35EA">
          <w:rPr>
            <w:noProof/>
            <w:webHidden/>
          </w:rPr>
          <w:fldChar w:fldCharType="begin"/>
        </w:r>
        <w:r w:rsidR="009D35EA">
          <w:rPr>
            <w:noProof/>
            <w:webHidden/>
          </w:rPr>
          <w:instrText xml:space="preserve"> PAGEREF _Toc152928740 \h </w:instrText>
        </w:r>
        <w:r w:rsidR="009D35EA">
          <w:rPr>
            <w:noProof/>
            <w:webHidden/>
          </w:rPr>
        </w:r>
        <w:r w:rsidR="009D35EA">
          <w:rPr>
            <w:noProof/>
            <w:webHidden/>
          </w:rPr>
          <w:fldChar w:fldCharType="separate"/>
        </w:r>
        <w:r w:rsidR="00536597">
          <w:rPr>
            <w:noProof/>
            <w:webHidden/>
          </w:rPr>
          <w:t>19</w:t>
        </w:r>
        <w:r w:rsidR="009D35EA">
          <w:rPr>
            <w:noProof/>
            <w:webHidden/>
          </w:rPr>
          <w:fldChar w:fldCharType="end"/>
        </w:r>
      </w:hyperlink>
    </w:p>
    <w:p w14:paraId="5D379BF5" w14:textId="47D9CFB5" w:rsidR="009D35EA" w:rsidRDefault="00000000">
      <w:pPr>
        <w:pStyle w:val="TableofFigures"/>
        <w:tabs>
          <w:tab w:val="right" w:leader="dot" w:pos="9016"/>
        </w:tabs>
        <w:rPr>
          <w:rFonts w:eastAsiaTheme="minorEastAsia"/>
          <w:noProof/>
          <w:kern w:val="2"/>
          <w:lang w:eastAsia="en-IE"/>
          <w14:ligatures w14:val="standardContextual"/>
        </w:rPr>
      </w:pPr>
      <w:hyperlink w:anchor="_Toc152928741" w:history="1">
        <w:r w:rsidR="009D35EA" w:rsidRPr="005C6DDC">
          <w:rPr>
            <w:rStyle w:val="Hyperlink"/>
            <w:noProof/>
          </w:rPr>
          <w:t>Figure 8 - Agile Development Workflow</w:t>
        </w:r>
        <w:r w:rsidR="009D35EA" w:rsidRPr="005C6DDC">
          <w:rPr>
            <w:rStyle w:val="Hyperlink"/>
            <w:rFonts w:ascii="Calibri" w:hAnsi="Calibri" w:cs="Calibri"/>
            <w:noProof/>
          </w:rPr>
          <w:t>(41)</w:t>
        </w:r>
        <w:r w:rsidR="009D35EA">
          <w:rPr>
            <w:noProof/>
            <w:webHidden/>
          </w:rPr>
          <w:tab/>
        </w:r>
        <w:r w:rsidR="009D35EA">
          <w:rPr>
            <w:noProof/>
            <w:webHidden/>
          </w:rPr>
          <w:fldChar w:fldCharType="begin"/>
        </w:r>
        <w:r w:rsidR="009D35EA">
          <w:rPr>
            <w:noProof/>
            <w:webHidden/>
          </w:rPr>
          <w:instrText xml:space="preserve"> PAGEREF _Toc152928741 \h </w:instrText>
        </w:r>
        <w:r w:rsidR="009D35EA">
          <w:rPr>
            <w:noProof/>
            <w:webHidden/>
          </w:rPr>
        </w:r>
        <w:r w:rsidR="009D35EA">
          <w:rPr>
            <w:noProof/>
            <w:webHidden/>
          </w:rPr>
          <w:fldChar w:fldCharType="separate"/>
        </w:r>
        <w:r w:rsidR="00536597">
          <w:rPr>
            <w:noProof/>
            <w:webHidden/>
          </w:rPr>
          <w:t>28</w:t>
        </w:r>
        <w:r w:rsidR="009D35EA">
          <w:rPr>
            <w:noProof/>
            <w:webHidden/>
          </w:rPr>
          <w:fldChar w:fldCharType="end"/>
        </w:r>
      </w:hyperlink>
    </w:p>
    <w:p w14:paraId="3966F293" w14:textId="10E88FB9" w:rsidR="009D35EA" w:rsidRDefault="00000000">
      <w:pPr>
        <w:pStyle w:val="TableofFigures"/>
        <w:tabs>
          <w:tab w:val="right" w:leader="dot" w:pos="9016"/>
        </w:tabs>
        <w:rPr>
          <w:rFonts w:eastAsiaTheme="minorEastAsia"/>
          <w:noProof/>
          <w:kern w:val="2"/>
          <w:lang w:eastAsia="en-IE"/>
          <w14:ligatures w14:val="standardContextual"/>
        </w:rPr>
      </w:pPr>
      <w:hyperlink w:anchor="_Toc152928742" w:history="1">
        <w:r w:rsidR="009D35EA" w:rsidRPr="005C6DDC">
          <w:rPr>
            <w:rStyle w:val="Hyperlink"/>
            <w:noProof/>
          </w:rPr>
          <w:t xml:space="preserve">Figure 9 - DevOps lifecycle </w:t>
        </w:r>
        <w:r w:rsidR="009D35EA" w:rsidRPr="005C6DDC">
          <w:rPr>
            <w:rStyle w:val="Hyperlink"/>
            <w:rFonts w:ascii="Calibri" w:hAnsi="Calibri" w:cs="Calibri"/>
            <w:noProof/>
          </w:rPr>
          <w:t>(52)</w:t>
        </w:r>
        <w:r w:rsidR="009D35EA">
          <w:rPr>
            <w:noProof/>
            <w:webHidden/>
          </w:rPr>
          <w:tab/>
        </w:r>
        <w:r w:rsidR="009D35EA">
          <w:rPr>
            <w:noProof/>
            <w:webHidden/>
          </w:rPr>
          <w:fldChar w:fldCharType="begin"/>
        </w:r>
        <w:r w:rsidR="009D35EA">
          <w:rPr>
            <w:noProof/>
            <w:webHidden/>
          </w:rPr>
          <w:instrText xml:space="preserve"> PAGEREF _Toc152928742 \h </w:instrText>
        </w:r>
        <w:r w:rsidR="009D35EA">
          <w:rPr>
            <w:noProof/>
            <w:webHidden/>
          </w:rPr>
        </w:r>
        <w:r w:rsidR="009D35EA">
          <w:rPr>
            <w:noProof/>
            <w:webHidden/>
          </w:rPr>
          <w:fldChar w:fldCharType="separate"/>
        </w:r>
        <w:r w:rsidR="00536597">
          <w:rPr>
            <w:noProof/>
            <w:webHidden/>
          </w:rPr>
          <w:t>29</w:t>
        </w:r>
        <w:r w:rsidR="009D35EA">
          <w:rPr>
            <w:noProof/>
            <w:webHidden/>
          </w:rPr>
          <w:fldChar w:fldCharType="end"/>
        </w:r>
      </w:hyperlink>
    </w:p>
    <w:p w14:paraId="3D74D2CF" w14:textId="204362AF" w:rsidR="009D35EA" w:rsidRDefault="00000000">
      <w:pPr>
        <w:pStyle w:val="TableofFigures"/>
        <w:tabs>
          <w:tab w:val="right" w:leader="dot" w:pos="9016"/>
        </w:tabs>
        <w:rPr>
          <w:rFonts w:eastAsiaTheme="minorEastAsia"/>
          <w:noProof/>
          <w:kern w:val="2"/>
          <w:lang w:eastAsia="en-IE"/>
          <w14:ligatures w14:val="standardContextual"/>
        </w:rPr>
      </w:pPr>
      <w:hyperlink w:anchor="_Toc152928743" w:history="1">
        <w:r w:rsidR="009D35EA" w:rsidRPr="005C6DDC">
          <w:rPr>
            <w:rStyle w:val="Hyperlink"/>
            <w:noProof/>
          </w:rPr>
          <w:t xml:space="preserve">Figure 10 - Agile DevOps lifecycle </w:t>
        </w:r>
        <w:r w:rsidR="009D35EA" w:rsidRPr="005C6DDC">
          <w:rPr>
            <w:rStyle w:val="Hyperlink"/>
            <w:rFonts w:ascii="Calibri" w:hAnsi="Calibri" w:cs="Calibri"/>
            <w:noProof/>
          </w:rPr>
          <w:t>(52)</w:t>
        </w:r>
        <w:r w:rsidR="009D35EA">
          <w:rPr>
            <w:noProof/>
            <w:webHidden/>
          </w:rPr>
          <w:tab/>
        </w:r>
        <w:r w:rsidR="009D35EA">
          <w:rPr>
            <w:noProof/>
            <w:webHidden/>
          </w:rPr>
          <w:fldChar w:fldCharType="begin"/>
        </w:r>
        <w:r w:rsidR="009D35EA">
          <w:rPr>
            <w:noProof/>
            <w:webHidden/>
          </w:rPr>
          <w:instrText xml:space="preserve"> PAGEREF _Toc152928743 \h </w:instrText>
        </w:r>
        <w:r w:rsidR="009D35EA">
          <w:rPr>
            <w:noProof/>
            <w:webHidden/>
          </w:rPr>
        </w:r>
        <w:r w:rsidR="009D35EA">
          <w:rPr>
            <w:noProof/>
            <w:webHidden/>
          </w:rPr>
          <w:fldChar w:fldCharType="separate"/>
        </w:r>
        <w:r w:rsidR="00536597">
          <w:rPr>
            <w:noProof/>
            <w:webHidden/>
          </w:rPr>
          <w:t>30</w:t>
        </w:r>
        <w:r w:rsidR="009D35EA">
          <w:rPr>
            <w:noProof/>
            <w:webHidden/>
          </w:rPr>
          <w:fldChar w:fldCharType="end"/>
        </w:r>
      </w:hyperlink>
    </w:p>
    <w:p w14:paraId="45C82E22" w14:textId="716951FA" w:rsidR="009D35EA" w:rsidRDefault="00000000">
      <w:pPr>
        <w:pStyle w:val="TableofFigures"/>
        <w:tabs>
          <w:tab w:val="right" w:leader="dot" w:pos="9016"/>
        </w:tabs>
        <w:rPr>
          <w:rFonts w:eastAsiaTheme="minorEastAsia"/>
          <w:noProof/>
          <w:kern w:val="2"/>
          <w:lang w:eastAsia="en-IE"/>
          <w14:ligatures w14:val="standardContextual"/>
        </w:rPr>
      </w:pPr>
      <w:hyperlink w:anchor="_Toc152928744" w:history="1">
        <w:r w:rsidR="009D35EA" w:rsidRPr="005C6DDC">
          <w:rPr>
            <w:rStyle w:val="Hyperlink"/>
            <w:noProof/>
          </w:rPr>
          <w:t>Figure 11 - High Level Architecture Map</w:t>
        </w:r>
        <w:r w:rsidR="009D35EA">
          <w:rPr>
            <w:noProof/>
            <w:webHidden/>
          </w:rPr>
          <w:tab/>
        </w:r>
        <w:r w:rsidR="009D35EA">
          <w:rPr>
            <w:noProof/>
            <w:webHidden/>
          </w:rPr>
          <w:fldChar w:fldCharType="begin"/>
        </w:r>
        <w:r w:rsidR="009D35EA">
          <w:rPr>
            <w:noProof/>
            <w:webHidden/>
          </w:rPr>
          <w:instrText xml:space="preserve"> PAGEREF _Toc152928744 \h </w:instrText>
        </w:r>
        <w:r w:rsidR="009D35EA">
          <w:rPr>
            <w:noProof/>
            <w:webHidden/>
          </w:rPr>
        </w:r>
        <w:r w:rsidR="009D35EA">
          <w:rPr>
            <w:noProof/>
            <w:webHidden/>
          </w:rPr>
          <w:fldChar w:fldCharType="separate"/>
        </w:r>
        <w:r w:rsidR="00536597">
          <w:rPr>
            <w:noProof/>
            <w:webHidden/>
          </w:rPr>
          <w:t>31</w:t>
        </w:r>
        <w:r w:rsidR="009D35EA">
          <w:rPr>
            <w:noProof/>
            <w:webHidden/>
          </w:rPr>
          <w:fldChar w:fldCharType="end"/>
        </w:r>
      </w:hyperlink>
    </w:p>
    <w:p w14:paraId="2B9EAD83" w14:textId="3653C2E0" w:rsidR="009D35EA" w:rsidRDefault="00000000">
      <w:pPr>
        <w:pStyle w:val="TableofFigures"/>
        <w:tabs>
          <w:tab w:val="right" w:leader="dot" w:pos="9016"/>
        </w:tabs>
        <w:rPr>
          <w:rFonts w:eastAsiaTheme="minorEastAsia"/>
          <w:noProof/>
          <w:kern w:val="2"/>
          <w:lang w:eastAsia="en-IE"/>
          <w14:ligatures w14:val="standardContextual"/>
        </w:rPr>
      </w:pPr>
      <w:hyperlink w:anchor="_Toc152928745" w:history="1">
        <w:r w:rsidR="009D35EA" w:rsidRPr="005C6DDC">
          <w:rPr>
            <w:rStyle w:val="Hyperlink"/>
            <w:noProof/>
          </w:rPr>
          <w:t>Figure 12 - Class Diagram</w:t>
        </w:r>
        <w:r w:rsidR="009D35EA">
          <w:rPr>
            <w:noProof/>
            <w:webHidden/>
          </w:rPr>
          <w:tab/>
        </w:r>
        <w:r w:rsidR="009D35EA">
          <w:rPr>
            <w:noProof/>
            <w:webHidden/>
          </w:rPr>
          <w:fldChar w:fldCharType="begin"/>
        </w:r>
        <w:r w:rsidR="009D35EA">
          <w:rPr>
            <w:noProof/>
            <w:webHidden/>
          </w:rPr>
          <w:instrText xml:space="preserve"> PAGEREF _Toc152928745 \h </w:instrText>
        </w:r>
        <w:r w:rsidR="009D35EA">
          <w:rPr>
            <w:noProof/>
            <w:webHidden/>
          </w:rPr>
        </w:r>
        <w:r w:rsidR="009D35EA">
          <w:rPr>
            <w:noProof/>
            <w:webHidden/>
          </w:rPr>
          <w:fldChar w:fldCharType="separate"/>
        </w:r>
        <w:r w:rsidR="00536597">
          <w:rPr>
            <w:noProof/>
            <w:webHidden/>
          </w:rPr>
          <w:t>33</w:t>
        </w:r>
        <w:r w:rsidR="009D35EA">
          <w:rPr>
            <w:noProof/>
            <w:webHidden/>
          </w:rPr>
          <w:fldChar w:fldCharType="end"/>
        </w:r>
      </w:hyperlink>
    </w:p>
    <w:p w14:paraId="0173484B" w14:textId="18D197AD" w:rsidR="009D35EA" w:rsidRDefault="00000000">
      <w:pPr>
        <w:pStyle w:val="TableofFigures"/>
        <w:tabs>
          <w:tab w:val="right" w:leader="dot" w:pos="9016"/>
        </w:tabs>
        <w:rPr>
          <w:rFonts w:eastAsiaTheme="minorEastAsia"/>
          <w:noProof/>
          <w:kern w:val="2"/>
          <w:lang w:eastAsia="en-IE"/>
          <w14:ligatures w14:val="standardContextual"/>
        </w:rPr>
      </w:pPr>
      <w:hyperlink w:anchor="_Toc152928746" w:history="1">
        <w:r w:rsidR="009D35EA" w:rsidRPr="005C6DDC">
          <w:rPr>
            <w:rStyle w:val="Hyperlink"/>
            <w:noProof/>
          </w:rPr>
          <w:t>Figure 13 – Cloud Firestore Database Schema Diagram</w:t>
        </w:r>
        <w:r w:rsidR="009D35EA">
          <w:rPr>
            <w:noProof/>
            <w:webHidden/>
          </w:rPr>
          <w:tab/>
        </w:r>
        <w:r w:rsidR="009D35EA">
          <w:rPr>
            <w:noProof/>
            <w:webHidden/>
          </w:rPr>
          <w:fldChar w:fldCharType="begin"/>
        </w:r>
        <w:r w:rsidR="009D35EA">
          <w:rPr>
            <w:noProof/>
            <w:webHidden/>
          </w:rPr>
          <w:instrText xml:space="preserve"> PAGEREF _Toc152928746 \h </w:instrText>
        </w:r>
        <w:r w:rsidR="009D35EA">
          <w:rPr>
            <w:noProof/>
            <w:webHidden/>
          </w:rPr>
        </w:r>
        <w:r w:rsidR="009D35EA">
          <w:rPr>
            <w:noProof/>
            <w:webHidden/>
          </w:rPr>
          <w:fldChar w:fldCharType="separate"/>
        </w:r>
        <w:r w:rsidR="00536597">
          <w:rPr>
            <w:noProof/>
            <w:webHidden/>
          </w:rPr>
          <w:t>34</w:t>
        </w:r>
        <w:r w:rsidR="009D35EA">
          <w:rPr>
            <w:noProof/>
            <w:webHidden/>
          </w:rPr>
          <w:fldChar w:fldCharType="end"/>
        </w:r>
      </w:hyperlink>
    </w:p>
    <w:p w14:paraId="3EA92695" w14:textId="168CE996" w:rsidR="009D35EA" w:rsidRDefault="00000000">
      <w:pPr>
        <w:pStyle w:val="TableofFigures"/>
        <w:tabs>
          <w:tab w:val="right" w:leader="dot" w:pos="9016"/>
        </w:tabs>
        <w:rPr>
          <w:rFonts w:eastAsiaTheme="minorEastAsia"/>
          <w:noProof/>
          <w:kern w:val="2"/>
          <w:lang w:eastAsia="en-IE"/>
          <w14:ligatures w14:val="standardContextual"/>
        </w:rPr>
      </w:pPr>
      <w:hyperlink w:anchor="_Toc152928747" w:history="1">
        <w:r w:rsidR="009D35EA" w:rsidRPr="005C6DDC">
          <w:rPr>
            <w:rStyle w:val="Hyperlink"/>
            <w:noProof/>
          </w:rPr>
          <w:t>Figure 14 - Use Case Diagram</w:t>
        </w:r>
        <w:r w:rsidR="009D35EA">
          <w:rPr>
            <w:noProof/>
            <w:webHidden/>
          </w:rPr>
          <w:tab/>
        </w:r>
        <w:r w:rsidR="009D35EA">
          <w:rPr>
            <w:noProof/>
            <w:webHidden/>
          </w:rPr>
          <w:fldChar w:fldCharType="begin"/>
        </w:r>
        <w:r w:rsidR="009D35EA">
          <w:rPr>
            <w:noProof/>
            <w:webHidden/>
          </w:rPr>
          <w:instrText xml:space="preserve"> PAGEREF _Toc152928747 \h </w:instrText>
        </w:r>
        <w:r w:rsidR="009D35EA">
          <w:rPr>
            <w:noProof/>
            <w:webHidden/>
          </w:rPr>
        </w:r>
        <w:r w:rsidR="009D35EA">
          <w:rPr>
            <w:noProof/>
            <w:webHidden/>
          </w:rPr>
          <w:fldChar w:fldCharType="separate"/>
        </w:r>
        <w:r w:rsidR="00536597">
          <w:rPr>
            <w:noProof/>
            <w:webHidden/>
          </w:rPr>
          <w:t>35</w:t>
        </w:r>
        <w:r w:rsidR="009D35EA">
          <w:rPr>
            <w:noProof/>
            <w:webHidden/>
          </w:rPr>
          <w:fldChar w:fldCharType="end"/>
        </w:r>
      </w:hyperlink>
    </w:p>
    <w:p w14:paraId="7A3A0AF4" w14:textId="43270794" w:rsidR="009D35EA" w:rsidRDefault="00000000">
      <w:pPr>
        <w:pStyle w:val="TableofFigures"/>
        <w:tabs>
          <w:tab w:val="right" w:leader="dot" w:pos="9016"/>
        </w:tabs>
        <w:rPr>
          <w:rFonts w:eastAsiaTheme="minorEastAsia"/>
          <w:noProof/>
          <w:kern w:val="2"/>
          <w:lang w:eastAsia="en-IE"/>
          <w14:ligatures w14:val="standardContextual"/>
        </w:rPr>
      </w:pPr>
      <w:hyperlink w:anchor="_Toc152928748" w:history="1">
        <w:r w:rsidR="009D35EA" w:rsidRPr="005C6DDC">
          <w:rPr>
            <w:rStyle w:val="Hyperlink"/>
            <w:noProof/>
          </w:rPr>
          <w:t>Figure 15 - Sequence Diagram</w:t>
        </w:r>
        <w:r w:rsidR="009D35EA">
          <w:rPr>
            <w:noProof/>
            <w:webHidden/>
          </w:rPr>
          <w:tab/>
        </w:r>
        <w:r w:rsidR="009D35EA">
          <w:rPr>
            <w:noProof/>
            <w:webHidden/>
          </w:rPr>
          <w:fldChar w:fldCharType="begin"/>
        </w:r>
        <w:r w:rsidR="009D35EA">
          <w:rPr>
            <w:noProof/>
            <w:webHidden/>
          </w:rPr>
          <w:instrText xml:space="preserve"> PAGEREF _Toc152928748 \h </w:instrText>
        </w:r>
        <w:r w:rsidR="009D35EA">
          <w:rPr>
            <w:noProof/>
            <w:webHidden/>
          </w:rPr>
        </w:r>
        <w:r w:rsidR="009D35EA">
          <w:rPr>
            <w:noProof/>
            <w:webHidden/>
          </w:rPr>
          <w:fldChar w:fldCharType="separate"/>
        </w:r>
        <w:r w:rsidR="00536597">
          <w:rPr>
            <w:noProof/>
            <w:webHidden/>
          </w:rPr>
          <w:t>36</w:t>
        </w:r>
        <w:r w:rsidR="009D35EA">
          <w:rPr>
            <w:noProof/>
            <w:webHidden/>
          </w:rPr>
          <w:fldChar w:fldCharType="end"/>
        </w:r>
      </w:hyperlink>
    </w:p>
    <w:p w14:paraId="1FC31C5E" w14:textId="69CBB79A" w:rsidR="009D35EA" w:rsidRDefault="00000000">
      <w:pPr>
        <w:pStyle w:val="TableofFigures"/>
        <w:tabs>
          <w:tab w:val="right" w:leader="dot" w:pos="9016"/>
        </w:tabs>
        <w:rPr>
          <w:rFonts w:eastAsiaTheme="minorEastAsia"/>
          <w:noProof/>
          <w:kern w:val="2"/>
          <w:lang w:eastAsia="en-IE"/>
          <w14:ligatures w14:val="standardContextual"/>
        </w:rPr>
      </w:pPr>
      <w:hyperlink w:anchor="_Toc152928749" w:history="1">
        <w:r w:rsidR="009D35EA" w:rsidRPr="005C6DDC">
          <w:rPr>
            <w:rStyle w:val="Hyperlink"/>
            <w:noProof/>
          </w:rPr>
          <w:t xml:space="preserve">Figure 16 - Nielsens 10 Heuristics </w:t>
        </w:r>
        <w:r w:rsidR="009D35EA" w:rsidRPr="005C6DDC">
          <w:rPr>
            <w:rStyle w:val="Hyperlink"/>
            <w:rFonts w:ascii="Calibri" w:hAnsi="Calibri" w:cs="Calibri"/>
            <w:noProof/>
          </w:rPr>
          <w:t>(55)</w:t>
        </w:r>
        <w:r w:rsidR="009D35EA">
          <w:rPr>
            <w:noProof/>
            <w:webHidden/>
          </w:rPr>
          <w:tab/>
        </w:r>
        <w:r w:rsidR="009D35EA">
          <w:rPr>
            <w:noProof/>
            <w:webHidden/>
          </w:rPr>
          <w:fldChar w:fldCharType="begin"/>
        </w:r>
        <w:r w:rsidR="009D35EA">
          <w:rPr>
            <w:noProof/>
            <w:webHidden/>
          </w:rPr>
          <w:instrText xml:space="preserve"> PAGEREF _Toc152928749 \h </w:instrText>
        </w:r>
        <w:r w:rsidR="009D35EA">
          <w:rPr>
            <w:noProof/>
            <w:webHidden/>
          </w:rPr>
        </w:r>
        <w:r w:rsidR="009D35EA">
          <w:rPr>
            <w:noProof/>
            <w:webHidden/>
          </w:rPr>
          <w:fldChar w:fldCharType="separate"/>
        </w:r>
        <w:r w:rsidR="00536597">
          <w:rPr>
            <w:noProof/>
            <w:webHidden/>
          </w:rPr>
          <w:t>38</w:t>
        </w:r>
        <w:r w:rsidR="009D35EA">
          <w:rPr>
            <w:noProof/>
            <w:webHidden/>
          </w:rPr>
          <w:fldChar w:fldCharType="end"/>
        </w:r>
      </w:hyperlink>
    </w:p>
    <w:p w14:paraId="1B240104" w14:textId="51BABBE8" w:rsidR="009D35EA" w:rsidRDefault="00000000">
      <w:pPr>
        <w:pStyle w:val="TableofFigures"/>
        <w:tabs>
          <w:tab w:val="right" w:leader="dot" w:pos="9016"/>
        </w:tabs>
        <w:rPr>
          <w:rFonts w:eastAsiaTheme="minorEastAsia"/>
          <w:noProof/>
          <w:kern w:val="2"/>
          <w:lang w:eastAsia="en-IE"/>
          <w14:ligatures w14:val="standardContextual"/>
        </w:rPr>
      </w:pPr>
      <w:hyperlink w:anchor="_Toc152928750" w:history="1">
        <w:r w:rsidR="009D35EA" w:rsidRPr="005C6DDC">
          <w:rPr>
            <w:rStyle w:val="Hyperlink"/>
            <w:noProof/>
          </w:rPr>
          <w:t>Figure 17 - Login Class Code Snippet</w:t>
        </w:r>
        <w:r w:rsidR="009D35EA">
          <w:rPr>
            <w:noProof/>
            <w:webHidden/>
          </w:rPr>
          <w:tab/>
        </w:r>
        <w:r w:rsidR="009D35EA">
          <w:rPr>
            <w:noProof/>
            <w:webHidden/>
          </w:rPr>
          <w:fldChar w:fldCharType="begin"/>
        </w:r>
        <w:r w:rsidR="009D35EA">
          <w:rPr>
            <w:noProof/>
            <w:webHidden/>
          </w:rPr>
          <w:instrText xml:space="preserve"> PAGEREF _Toc152928750 \h </w:instrText>
        </w:r>
        <w:r w:rsidR="009D35EA">
          <w:rPr>
            <w:noProof/>
            <w:webHidden/>
          </w:rPr>
        </w:r>
        <w:r w:rsidR="009D35EA">
          <w:rPr>
            <w:noProof/>
            <w:webHidden/>
          </w:rPr>
          <w:fldChar w:fldCharType="separate"/>
        </w:r>
        <w:r w:rsidR="00536597">
          <w:rPr>
            <w:noProof/>
            <w:webHidden/>
          </w:rPr>
          <w:t>41</w:t>
        </w:r>
        <w:r w:rsidR="009D35EA">
          <w:rPr>
            <w:noProof/>
            <w:webHidden/>
          </w:rPr>
          <w:fldChar w:fldCharType="end"/>
        </w:r>
      </w:hyperlink>
    </w:p>
    <w:p w14:paraId="4F47B924" w14:textId="1C5D8ED4" w:rsidR="009D35EA" w:rsidRDefault="00000000">
      <w:pPr>
        <w:pStyle w:val="TableofFigures"/>
        <w:tabs>
          <w:tab w:val="right" w:leader="dot" w:pos="9016"/>
        </w:tabs>
        <w:rPr>
          <w:rFonts w:eastAsiaTheme="minorEastAsia"/>
          <w:noProof/>
          <w:kern w:val="2"/>
          <w:lang w:eastAsia="en-IE"/>
          <w14:ligatures w14:val="standardContextual"/>
        </w:rPr>
      </w:pPr>
      <w:hyperlink w:anchor="_Toc152928751" w:history="1">
        <w:r w:rsidR="009D35EA" w:rsidRPr="005C6DDC">
          <w:rPr>
            <w:rStyle w:val="Hyperlink"/>
            <w:noProof/>
          </w:rPr>
          <w:t>Figure 18 - Authentication Service Code Snippet</w:t>
        </w:r>
        <w:r w:rsidR="009D35EA">
          <w:rPr>
            <w:noProof/>
            <w:webHidden/>
          </w:rPr>
          <w:tab/>
        </w:r>
        <w:r w:rsidR="009D35EA">
          <w:rPr>
            <w:noProof/>
            <w:webHidden/>
          </w:rPr>
          <w:fldChar w:fldCharType="begin"/>
        </w:r>
        <w:r w:rsidR="009D35EA">
          <w:rPr>
            <w:noProof/>
            <w:webHidden/>
          </w:rPr>
          <w:instrText xml:space="preserve"> PAGEREF _Toc152928751 \h </w:instrText>
        </w:r>
        <w:r w:rsidR="009D35EA">
          <w:rPr>
            <w:noProof/>
            <w:webHidden/>
          </w:rPr>
        </w:r>
        <w:r w:rsidR="009D35EA">
          <w:rPr>
            <w:noProof/>
            <w:webHidden/>
          </w:rPr>
          <w:fldChar w:fldCharType="separate"/>
        </w:r>
        <w:r w:rsidR="00536597">
          <w:rPr>
            <w:noProof/>
            <w:webHidden/>
          </w:rPr>
          <w:t>42</w:t>
        </w:r>
        <w:r w:rsidR="009D35EA">
          <w:rPr>
            <w:noProof/>
            <w:webHidden/>
          </w:rPr>
          <w:fldChar w:fldCharType="end"/>
        </w:r>
      </w:hyperlink>
    </w:p>
    <w:p w14:paraId="0D9666E2" w14:textId="6030691D" w:rsidR="009D35EA" w:rsidRDefault="00000000">
      <w:pPr>
        <w:pStyle w:val="TableofFigures"/>
        <w:tabs>
          <w:tab w:val="right" w:leader="dot" w:pos="9016"/>
        </w:tabs>
        <w:rPr>
          <w:rFonts w:eastAsiaTheme="minorEastAsia"/>
          <w:noProof/>
          <w:kern w:val="2"/>
          <w:lang w:eastAsia="en-IE"/>
          <w14:ligatures w14:val="standardContextual"/>
        </w:rPr>
      </w:pPr>
      <w:hyperlink w:anchor="_Toc152928752" w:history="1">
        <w:r w:rsidR="009D35EA" w:rsidRPr="005C6DDC">
          <w:rPr>
            <w:rStyle w:val="Hyperlink"/>
            <w:noProof/>
          </w:rPr>
          <w:t>Figure 19 - RegisterAccount Class Code Snippet</w:t>
        </w:r>
        <w:r w:rsidR="009D35EA">
          <w:rPr>
            <w:noProof/>
            <w:webHidden/>
          </w:rPr>
          <w:tab/>
        </w:r>
        <w:r w:rsidR="009D35EA">
          <w:rPr>
            <w:noProof/>
            <w:webHidden/>
          </w:rPr>
          <w:fldChar w:fldCharType="begin"/>
        </w:r>
        <w:r w:rsidR="009D35EA">
          <w:rPr>
            <w:noProof/>
            <w:webHidden/>
          </w:rPr>
          <w:instrText xml:space="preserve"> PAGEREF _Toc152928752 \h </w:instrText>
        </w:r>
        <w:r w:rsidR="009D35EA">
          <w:rPr>
            <w:noProof/>
            <w:webHidden/>
          </w:rPr>
        </w:r>
        <w:r w:rsidR="009D35EA">
          <w:rPr>
            <w:noProof/>
            <w:webHidden/>
          </w:rPr>
          <w:fldChar w:fldCharType="separate"/>
        </w:r>
        <w:r w:rsidR="00536597">
          <w:rPr>
            <w:noProof/>
            <w:webHidden/>
          </w:rPr>
          <w:t>43</w:t>
        </w:r>
        <w:r w:rsidR="009D35EA">
          <w:rPr>
            <w:noProof/>
            <w:webHidden/>
          </w:rPr>
          <w:fldChar w:fldCharType="end"/>
        </w:r>
      </w:hyperlink>
    </w:p>
    <w:p w14:paraId="5DF5A68B" w14:textId="191146C1" w:rsidR="009D35EA" w:rsidRDefault="00000000">
      <w:pPr>
        <w:pStyle w:val="TableofFigures"/>
        <w:tabs>
          <w:tab w:val="right" w:leader="dot" w:pos="9016"/>
        </w:tabs>
        <w:rPr>
          <w:rFonts w:eastAsiaTheme="minorEastAsia"/>
          <w:noProof/>
          <w:kern w:val="2"/>
          <w:lang w:eastAsia="en-IE"/>
          <w14:ligatures w14:val="standardContextual"/>
        </w:rPr>
      </w:pPr>
      <w:hyperlink w:anchor="_Toc152928753" w:history="1">
        <w:r w:rsidR="009D35EA" w:rsidRPr="005C6DDC">
          <w:rPr>
            <w:rStyle w:val="Hyperlink"/>
            <w:noProof/>
          </w:rPr>
          <w:t>Figure 20 - Account Homepage Code Snippet</w:t>
        </w:r>
        <w:r w:rsidR="009D35EA">
          <w:rPr>
            <w:noProof/>
            <w:webHidden/>
          </w:rPr>
          <w:tab/>
        </w:r>
        <w:r w:rsidR="009D35EA">
          <w:rPr>
            <w:noProof/>
            <w:webHidden/>
          </w:rPr>
          <w:fldChar w:fldCharType="begin"/>
        </w:r>
        <w:r w:rsidR="009D35EA">
          <w:rPr>
            <w:noProof/>
            <w:webHidden/>
          </w:rPr>
          <w:instrText xml:space="preserve"> PAGEREF _Toc152928753 \h </w:instrText>
        </w:r>
        <w:r w:rsidR="009D35EA">
          <w:rPr>
            <w:noProof/>
            <w:webHidden/>
          </w:rPr>
        </w:r>
        <w:r w:rsidR="009D35EA">
          <w:rPr>
            <w:noProof/>
            <w:webHidden/>
          </w:rPr>
          <w:fldChar w:fldCharType="separate"/>
        </w:r>
        <w:r w:rsidR="00536597">
          <w:rPr>
            <w:noProof/>
            <w:webHidden/>
          </w:rPr>
          <w:t>44</w:t>
        </w:r>
        <w:r w:rsidR="009D35EA">
          <w:rPr>
            <w:noProof/>
            <w:webHidden/>
          </w:rPr>
          <w:fldChar w:fldCharType="end"/>
        </w:r>
      </w:hyperlink>
    </w:p>
    <w:p w14:paraId="34031669" w14:textId="54083E43" w:rsidR="009D35EA" w:rsidRDefault="00000000">
      <w:pPr>
        <w:pStyle w:val="TableofFigures"/>
        <w:tabs>
          <w:tab w:val="right" w:leader="dot" w:pos="9016"/>
        </w:tabs>
        <w:rPr>
          <w:rFonts w:eastAsiaTheme="minorEastAsia"/>
          <w:noProof/>
          <w:kern w:val="2"/>
          <w:lang w:eastAsia="en-IE"/>
          <w14:ligatures w14:val="standardContextual"/>
        </w:rPr>
      </w:pPr>
      <w:hyperlink w:anchor="_Toc152928754" w:history="1">
        <w:r w:rsidR="009D35EA" w:rsidRPr="005C6DDC">
          <w:rPr>
            <w:rStyle w:val="Hyperlink"/>
            <w:noProof/>
          </w:rPr>
          <w:t>Figure 21 - Emotional Sentiment API Code Snippet</w:t>
        </w:r>
        <w:r w:rsidR="009D35EA">
          <w:rPr>
            <w:noProof/>
            <w:webHidden/>
          </w:rPr>
          <w:tab/>
        </w:r>
        <w:r w:rsidR="009D35EA">
          <w:rPr>
            <w:noProof/>
            <w:webHidden/>
          </w:rPr>
          <w:fldChar w:fldCharType="begin"/>
        </w:r>
        <w:r w:rsidR="009D35EA">
          <w:rPr>
            <w:noProof/>
            <w:webHidden/>
          </w:rPr>
          <w:instrText xml:space="preserve"> PAGEREF _Toc152928754 \h </w:instrText>
        </w:r>
        <w:r w:rsidR="009D35EA">
          <w:rPr>
            <w:noProof/>
            <w:webHidden/>
          </w:rPr>
        </w:r>
        <w:r w:rsidR="009D35EA">
          <w:rPr>
            <w:noProof/>
            <w:webHidden/>
          </w:rPr>
          <w:fldChar w:fldCharType="separate"/>
        </w:r>
        <w:r w:rsidR="00536597">
          <w:rPr>
            <w:noProof/>
            <w:webHidden/>
          </w:rPr>
          <w:t>45</w:t>
        </w:r>
        <w:r w:rsidR="009D35EA">
          <w:rPr>
            <w:noProof/>
            <w:webHidden/>
          </w:rPr>
          <w:fldChar w:fldCharType="end"/>
        </w:r>
      </w:hyperlink>
    </w:p>
    <w:p w14:paraId="757F93E8" w14:textId="2CBA1E85" w:rsidR="009D35EA" w:rsidRDefault="00000000">
      <w:pPr>
        <w:pStyle w:val="TableofFigures"/>
        <w:tabs>
          <w:tab w:val="right" w:leader="dot" w:pos="9016"/>
        </w:tabs>
        <w:rPr>
          <w:rFonts w:eastAsiaTheme="minorEastAsia"/>
          <w:noProof/>
          <w:kern w:val="2"/>
          <w:lang w:eastAsia="en-IE"/>
          <w14:ligatures w14:val="standardContextual"/>
        </w:rPr>
      </w:pPr>
      <w:hyperlink w:anchor="_Toc152928755" w:history="1">
        <w:r w:rsidR="009D35EA" w:rsidRPr="005C6DDC">
          <w:rPr>
            <w:rStyle w:val="Hyperlink"/>
            <w:noProof/>
          </w:rPr>
          <w:t>Figure 22 - Emotional Sentiment Prediction Code Snippet</w:t>
        </w:r>
        <w:r w:rsidR="009D35EA">
          <w:rPr>
            <w:noProof/>
            <w:webHidden/>
          </w:rPr>
          <w:tab/>
        </w:r>
        <w:r w:rsidR="009D35EA">
          <w:rPr>
            <w:noProof/>
            <w:webHidden/>
          </w:rPr>
          <w:fldChar w:fldCharType="begin"/>
        </w:r>
        <w:r w:rsidR="009D35EA">
          <w:rPr>
            <w:noProof/>
            <w:webHidden/>
          </w:rPr>
          <w:instrText xml:space="preserve"> PAGEREF _Toc152928755 \h </w:instrText>
        </w:r>
        <w:r w:rsidR="009D35EA">
          <w:rPr>
            <w:noProof/>
            <w:webHidden/>
          </w:rPr>
        </w:r>
        <w:r w:rsidR="009D35EA">
          <w:rPr>
            <w:noProof/>
            <w:webHidden/>
          </w:rPr>
          <w:fldChar w:fldCharType="separate"/>
        </w:r>
        <w:r w:rsidR="00536597">
          <w:rPr>
            <w:noProof/>
            <w:webHidden/>
          </w:rPr>
          <w:t>46</w:t>
        </w:r>
        <w:r w:rsidR="009D35EA">
          <w:rPr>
            <w:noProof/>
            <w:webHidden/>
          </w:rPr>
          <w:fldChar w:fldCharType="end"/>
        </w:r>
      </w:hyperlink>
    </w:p>
    <w:p w14:paraId="3A5A1C59" w14:textId="3918E70D" w:rsidR="009D35EA" w:rsidRDefault="00000000">
      <w:pPr>
        <w:pStyle w:val="TableofFigures"/>
        <w:tabs>
          <w:tab w:val="right" w:leader="dot" w:pos="9016"/>
        </w:tabs>
        <w:rPr>
          <w:rFonts w:eastAsiaTheme="minorEastAsia"/>
          <w:noProof/>
          <w:kern w:val="2"/>
          <w:lang w:eastAsia="en-IE"/>
          <w14:ligatures w14:val="standardContextual"/>
        </w:rPr>
      </w:pPr>
      <w:hyperlink w:anchor="_Toc152928756" w:history="1">
        <w:r w:rsidR="009D35EA" w:rsidRPr="005C6DDC">
          <w:rPr>
            <w:rStyle w:val="Hyperlink"/>
            <w:noProof/>
          </w:rPr>
          <w:t>Figure 23 - Login Page Screenshot</w:t>
        </w:r>
        <w:r w:rsidR="009D35EA">
          <w:rPr>
            <w:noProof/>
            <w:webHidden/>
          </w:rPr>
          <w:tab/>
        </w:r>
        <w:r w:rsidR="009D35EA">
          <w:rPr>
            <w:noProof/>
            <w:webHidden/>
          </w:rPr>
          <w:fldChar w:fldCharType="begin"/>
        </w:r>
        <w:r w:rsidR="009D35EA">
          <w:rPr>
            <w:noProof/>
            <w:webHidden/>
          </w:rPr>
          <w:instrText xml:space="preserve"> PAGEREF _Toc152928756 \h </w:instrText>
        </w:r>
        <w:r w:rsidR="009D35EA">
          <w:rPr>
            <w:noProof/>
            <w:webHidden/>
          </w:rPr>
        </w:r>
        <w:r w:rsidR="009D35EA">
          <w:rPr>
            <w:noProof/>
            <w:webHidden/>
          </w:rPr>
          <w:fldChar w:fldCharType="separate"/>
        </w:r>
        <w:r w:rsidR="00536597">
          <w:rPr>
            <w:noProof/>
            <w:webHidden/>
          </w:rPr>
          <w:t>47</w:t>
        </w:r>
        <w:r w:rsidR="009D35EA">
          <w:rPr>
            <w:noProof/>
            <w:webHidden/>
          </w:rPr>
          <w:fldChar w:fldCharType="end"/>
        </w:r>
      </w:hyperlink>
    </w:p>
    <w:p w14:paraId="2DFE5FEB" w14:textId="33754EE1" w:rsidR="009D35EA" w:rsidRDefault="00000000">
      <w:pPr>
        <w:pStyle w:val="TableofFigures"/>
        <w:tabs>
          <w:tab w:val="right" w:leader="dot" w:pos="9016"/>
        </w:tabs>
        <w:rPr>
          <w:rFonts w:eastAsiaTheme="minorEastAsia"/>
          <w:noProof/>
          <w:kern w:val="2"/>
          <w:lang w:eastAsia="en-IE"/>
          <w14:ligatures w14:val="standardContextual"/>
        </w:rPr>
      </w:pPr>
      <w:hyperlink w:anchor="_Toc152928757" w:history="1">
        <w:r w:rsidR="009D35EA" w:rsidRPr="005C6DDC">
          <w:rPr>
            <w:rStyle w:val="Hyperlink"/>
            <w:noProof/>
          </w:rPr>
          <w:t>Figure 24 - Registration Page Screenshot</w:t>
        </w:r>
        <w:r w:rsidR="009D35EA">
          <w:rPr>
            <w:noProof/>
            <w:webHidden/>
          </w:rPr>
          <w:tab/>
        </w:r>
        <w:r w:rsidR="009D35EA">
          <w:rPr>
            <w:noProof/>
            <w:webHidden/>
          </w:rPr>
          <w:fldChar w:fldCharType="begin"/>
        </w:r>
        <w:r w:rsidR="009D35EA">
          <w:rPr>
            <w:noProof/>
            <w:webHidden/>
          </w:rPr>
          <w:instrText xml:space="preserve"> PAGEREF _Toc152928757 \h </w:instrText>
        </w:r>
        <w:r w:rsidR="009D35EA">
          <w:rPr>
            <w:noProof/>
            <w:webHidden/>
          </w:rPr>
        </w:r>
        <w:r w:rsidR="009D35EA">
          <w:rPr>
            <w:noProof/>
            <w:webHidden/>
          </w:rPr>
          <w:fldChar w:fldCharType="separate"/>
        </w:r>
        <w:r w:rsidR="00536597">
          <w:rPr>
            <w:noProof/>
            <w:webHidden/>
          </w:rPr>
          <w:t>48</w:t>
        </w:r>
        <w:r w:rsidR="009D35EA">
          <w:rPr>
            <w:noProof/>
            <w:webHidden/>
          </w:rPr>
          <w:fldChar w:fldCharType="end"/>
        </w:r>
      </w:hyperlink>
    </w:p>
    <w:p w14:paraId="12B28F31" w14:textId="17F92DCD" w:rsidR="009D35EA" w:rsidRDefault="00000000">
      <w:pPr>
        <w:pStyle w:val="TableofFigures"/>
        <w:tabs>
          <w:tab w:val="right" w:leader="dot" w:pos="9016"/>
        </w:tabs>
        <w:rPr>
          <w:rFonts w:eastAsiaTheme="minorEastAsia"/>
          <w:noProof/>
          <w:kern w:val="2"/>
          <w:lang w:eastAsia="en-IE"/>
          <w14:ligatures w14:val="standardContextual"/>
        </w:rPr>
      </w:pPr>
      <w:hyperlink w:anchor="_Toc152928758" w:history="1">
        <w:r w:rsidR="009D35EA" w:rsidRPr="005C6DDC">
          <w:rPr>
            <w:rStyle w:val="Hyperlink"/>
            <w:noProof/>
          </w:rPr>
          <w:t>Figure 25 - Account Dashboard Screenshot</w:t>
        </w:r>
        <w:r w:rsidR="009D35EA">
          <w:rPr>
            <w:noProof/>
            <w:webHidden/>
          </w:rPr>
          <w:tab/>
        </w:r>
        <w:r w:rsidR="009D35EA">
          <w:rPr>
            <w:noProof/>
            <w:webHidden/>
          </w:rPr>
          <w:fldChar w:fldCharType="begin"/>
        </w:r>
        <w:r w:rsidR="009D35EA">
          <w:rPr>
            <w:noProof/>
            <w:webHidden/>
          </w:rPr>
          <w:instrText xml:space="preserve"> PAGEREF _Toc152928758 \h </w:instrText>
        </w:r>
        <w:r w:rsidR="009D35EA">
          <w:rPr>
            <w:noProof/>
            <w:webHidden/>
          </w:rPr>
        </w:r>
        <w:r w:rsidR="009D35EA">
          <w:rPr>
            <w:noProof/>
            <w:webHidden/>
          </w:rPr>
          <w:fldChar w:fldCharType="separate"/>
        </w:r>
        <w:r w:rsidR="00536597">
          <w:rPr>
            <w:noProof/>
            <w:webHidden/>
          </w:rPr>
          <w:t>49</w:t>
        </w:r>
        <w:r w:rsidR="009D35EA">
          <w:rPr>
            <w:noProof/>
            <w:webHidden/>
          </w:rPr>
          <w:fldChar w:fldCharType="end"/>
        </w:r>
      </w:hyperlink>
    </w:p>
    <w:p w14:paraId="672C15F4" w14:textId="4C343C38" w:rsidR="009D35EA" w:rsidRDefault="00000000">
      <w:pPr>
        <w:pStyle w:val="TableofFigures"/>
        <w:tabs>
          <w:tab w:val="right" w:leader="dot" w:pos="9016"/>
        </w:tabs>
        <w:rPr>
          <w:rFonts w:eastAsiaTheme="minorEastAsia"/>
          <w:noProof/>
          <w:kern w:val="2"/>
          <w:lang w:eastAsia="en-IE"/>
          <w14:ligatures w14:val="standardContextual"/>
        </w:rPr>
      </w:pPr>
      <w:hyperlink w:anchor="_Toc152928759" w:history="1">
        <w:r w:rsidR="009D35EA" w:rsidRPr="005C6DDC">
          <w:rPr>
            <w:rStyle w:val="Hyperlink"/>
            <w:noProof/>
          </w:rPr>
          <w:t>Figure 26 - Interim GANTT Chart</w:t>
        </w:r>
        <w:r w:rsidR="009D35EA">
          <w:rPr>
            <w:noProof/>
            <w:webHidden/>
          </w:rPr>
          <w:tab/>
        </w:r>
        <w:r w:rsidR="009D35EA">
          <w:rPr>
            <w:noProof/>
            <w:webHidden/>
          </w:rPr>
          <w:fldChar w:fldCharType="begin"/>
        </w:r>
        <w:r w:rsidR="009D35EA">
          <w:rPr>
            <w:noProof/>
            <w:webHidden/>
          </w:rPr>
          <w:instrText xml:space="preserve"> PAGEREF _Toc152928759 \h </w:instrText>
        </w:r>
        <w:r w:rsidR="009D35EA">
          <w:rPr>
            <w:noProof/>
            <w:webHidden/>
          </w:rPr>
        </w:r>
        <w:r w:rsidR="009D35EA">
          <w:rPr>
            <w:noProof/>
            <w:webHidden/>
          </w:rPr>
          <w:fldChar w:fldCharType="separate"/>
        </w:r>
        <w:r w:rsidR="00536597">
          <w:rPr>
            <w:noProof/>
            <w:webHidden/>
          </w:rPr>
          <w:t>52</w:t>
        </w:r>
        <w:r w:rsidR="009D35EA">
          <w:rPr>
            <w:noProof/>
            <w:webHidden/>
          </w:rPr>
          <w:fldChar w:fldCharType="end"/>
        </w:r>
      </w:hyperlink>
    </w:p>
    <w:p w14:paraId="2153129A" w14:textId="426B3D74" w:rsidR="009D35EA" w:rsidRDefault="00000000">
      <w:pPr>
        <w:pStyle w:val="TableofFigures"/>
        <w:tabs>
          <w:tab w:val="right" w:leader="dot" w:pos="9016"/>
        </w:tabs>
        <w:rPr>
          <w:rFonts w:eastAsiaTheme="minorEastAsia"/>
          <w:noProof/>
          <w:kern w:val="2"/>
          <w:lang w:eastAsia="en-IE"/>
          <w14:ligatures w14:val="standardContextual"/>
        </w:rPr>
      </w:pPr>
      <w:hyperlink w:anchor="_Toc152928760" w:history="1">
        <w:r w:rsidR="009D35EA" w:rsidRPr="005C6DDC">
          <w:rPr>
            <w:rStyle w:val="Hyperlink"/>
            <w:noProof/>
          </w:rPr>
          <w:t>Figure 27 - Final GANTT Chart</w:t>
        </w:r>
        <w:r w:rsidR="009D35EA">
          <w:rPr>
            <w:noProof/>
            <w:webHidden/>
          </w:rPr>
          <w:tab/>
        </w:r>
        <w:r w:rsidR="009D35EA">
          <w:rPr>
            <w:noProof/>
            <w:webHidden/>
          </w:rPr>
          <w:fldChar w:fldCharType="begin"/>
        </w:r>
        <w:r w:rsidR="009D35EA">
          <w:rPr>
            <w:noProof/>
            <w:webHidden/>
          </w:rPr>
          <w:instrText xml:space="preserve"> PAGEREF _Toc152928760 \h </w:instrText>
        </w:r>
        <w:r w:rsidR="009D35EA">
          <w:rPr>
            <w:noProof/>
            <w:webHidden/>
          </w:rPr>
        </w:r>
        <w:r w:rsidR="009D35EA">
          <w:rPr>
            <w:noProof/>
            <w:webHidden/>
          </w:rPr>
          <w:fldChar w:fldCharType="separate"/>
        </w:r>
        <w:r w:rsidR="00536597">
          <w:rPr>
            <w:noProof/>
            <w:webHidden/>
          </w:rPr>
          <w:t>52</w:t>
        </w:r>
        <w:r w:rsidR="009D35EA">
          <w:rPr>
            <w:noProof/>
            <w:webHidden/>
          </w:rPr>
          <w:fldChar w:fldCharType="end"/>
        </w:r>
      </w:hyperlink>
    </w:p>
    <w:p w14:paraId="5DA80B92" w14:textId="0AFD5313" w:rsidR="00C9597C" w:rsidRPr="00C9597C" w:rsidRDefault="00C9597C" w:rsidP="00C9597C">
      <w:r>
        <w:fldChar w:fldCharType="end"/>
      </w:r>
    </w:p>
    <w:p w14:paraId="6B4EE2AF" w14:textId="77777777" w:rsidR="000063CC" w:rsidRDefault="000063CC" w:rsidP="009B697E">
      <w:pPr>
        <w:pStyle w:val="Heading1"/>
      </w:pPr>
    </w:p>
    <w:p w14:paraId="632053B3" w14:textId="77777777" w:rsidR="000063CC" w:rsidRDefault="000063CC" w:rsidP="000063CC"/>
    <w:p w14:paraId="7F87A69D" w14:textId="77777777" w:rsidR="000063CC" w:rsidRDefault="000063CC" w:rsidP="000063CC"/>
    <w:p w14:paraId="01DC54B6" w14:textId="77777777" w:rsidR="000063CC" w:rsidRDefault="000063CC" w:rsidP="000063CC"/>
    <w:p w14:paraId="327EAEF5" w14:textId="77777777" w:rsidR="000063CC" w:rsidRDefault="000063CC" w:rsidP="000063CC"/>
    <w:p w14:paraId="523F4363" w14:textId="77777777" w:rsidR="000063CC" w:rsidRDefault="000063CC" w:rsidP="000063CC"/>
    <w:p w14:paraId="54E9A36C" w14:textId="77777777" w:rsidR="000063CC" w:rsidRDefault="000063CC" w:rsidP="000063CC"/>
    <w:p w14:paraId="0A2165EC" w14:textId="77777777" w:rsidR="000063CC" w:rsidRDefault="000063CC" w:rsidP="000063CC"/>
    <w:p w14:paraId="5AFEFCE7" w14:textId="77777777" w:rsidR="000063CC" w:rsidRDefault="000063CC" w:rsidP="000063CC"/>
    <w:p w14:paraId="3EC1EA98" w14:textId="77777777" w:rsidR="000063CC" w:rsidRPr="000063CC" w:rsidRDefault="000063CC" w:rsidP="000063CC"/>
    <w:p w14:paraId="2D103F3E" w14:textId="26CEEC60" w:rsidR="009B697E" w:rsidRDefault="009B697E" w:rsidP="009B697E">
      <w:pPr>
        <w:pStyle w:val="Heading1"/>
      </w:pPr>
      <w:bookmarkStart w:id="2" w:name="_Toc152948578"/>
      <w:r>
        <w:lastRenderedPageBreak/>
        <w:t>1. Introduction</w:t>
      </w:r>
      <w:bookmarkEnd w:id="2"/>
    </w:p>
    <w:p w14:paraId="66BA30C1" w14:textId="77777777" w:rsidR="005E552F" w:rsidRPr="005E552F" w:rsidRDefault="005E552F" w:rsidP="00604B8B">
      <w:pPr>
        <w:rPr>
          <w:bCs/>
        </w:rPr>
      </w:pPr>
    </w:p>
    <w:p w14:paraId="477BB814" w14:textId="77777777" w:rsidR="009B697E" w:rsidRDefault="009B697E" w:rsidP="009B697E"/>
    <w:p w14:paraId="7051C45C" w14:textId="582D0DA4" w:rsidR="009B697E" w:rsidRDefault="009B697E" w:rsidP="007B01AD">
      <w:pPr>
        <w:pStyle w:val="Heading2"/>
        <w:numPr>
          <w:ilvl w:val="1"/>
          <w:numId w:val="1"/>
        </w:numPr>
      </w:pPr>
      <w:bookmarkStart w:id="3" w:name="_Toc152948579"/>
      <w:r>
        <w:t>Project Background</w:t>
      </w:r>
      <w:bookmarkEnd w:id="3"/>
    </w:p>
    <w:p w14:paraId="73ECD6C3" w14:textId="3CDC5D41" w:rsidR="005B25F9" w:rsidRDefault="005B25F9" w:rsidP="005B25F9">
      <w:pPr>
        <w:pStyle w:val="Heading2"/>
        <w:spacing w:line="240" w:lineRule="auto"/>
        <w:rPr>
          <w:rFonts w:asciiTheme="minorHAnsi" w:eastAsiaTheme="minorHAnsi" w:hAnsiTheme="minorHAnsi" w:cstheme="minorBidi"/>
          <w:color w:val="auto"/>
          <w:sz w:val="22"/>
          <w:szCs w:val="22"/>
        </w:rPr>
      </w:pPr>
    </w:p>
    <w:p w14:paraId="16429FDE" w14:textId="46E3E767" w:rsidR="005B25F9" w:rsidRDefault="005B25F9" w:rsidP="00E228CA">
      <w:pPr>
        <w:spacing w:line="240" w:lineRule="auto"/>
      </w:pPr>
      <w:r w:rsidRPr="00524C46">
        <w:t>In a 2018 publication from the National Library of Medicine, it is noted that the potential of mobile apps in providing effective mental health interventions is considerable. With a shortage of psychiatrists globally and limited access to mental health care in rural areas, these apps have emerged as a practical solution to address the treatment gap in mental health. The utilization of technology has the capacity to revolutionize the delivery and accessibility of mental health treatment, emphasizing the need for the combined mobilization of science, regulation, and design to facilitate this transformative process.</w:t>
      </w:r>
      <w:r>
        <w:t xml:space="preserve"> </w:t>
      </w:r>
      <w:r w:rsidRPr="00690A2D">
        <w:fldChar w:fldCharType="begin"/>
      </w:r>
      <w:r w:rsidRPr="00690A2D">
        <w:instrText xml:space="preserve"> ADDIN ZOTERO_ITEM CSL_CITATION {"citationID":"skGhS7P8","properties":{"formattedCitation":"(1)","plainCitation":"(1)","noteIndex":0},"citationItems":[{"id":88,"uris":["http://zotero.org/groups/5237466/items/ABWVLKH5"],"itemData":{"id":88,"type":"article-journal","container-title":"mHealth","DOI":"10.21037/mhealth.2018.03.02","ISSN":"2306-9740","journalAbbreviation":"Mhealth","note":"PMID: 29682510\nPMCID: PMC5897664","page":"6","source":"PubMed Central","title":"Do mental health mobile apps work: evidence and recommendations for designing high-efficacy mental health mobile apps","title-short":"Do mental health mobile apps work","volume":"4","author":[{"family":"Chandrashekar","given":"Pooja"}],"issued":{"date-parts":[["2018",3,23]]}}}],"schema":"https://github.com/citation-style-language/schema/raw/master/csl-citation.json"} </w:instrText>
      </w:r>
      <w:r w:rsidRPr="00690A2D">
        <w:fldChar w:fldCharType="separate"/>
      </w:r>
      <w:r w:rsidRPr="00690A2D">
        <w:t>(1)</w:t>
      </w:r>
      <w:r w:rsidRPr="00690A2D">
        <w:fldChar w:fldCharType="end"/>
      </w:r>
    </w:p>
    <w:p w14:paraId="0B0845BC" w14:textId="4D398DD6" w:rsidR="00E228CA" w:rsidRPr="00E228CA" w:rsidRDefault="00E228CA" w:rsidP="00E228CA">
      <w:pPr>
        <w:spacing w:line="240" w:lineRule="auto"/>
      </w:pPr>
      <w:r>
        <w:t xml:space="preserve">The concept for MyTherapyPal emerged from insightful conversations with two significant figures in my life—my mother, a seasoned psychotherapist, and my partner, an expert in psychology. These discussions shed light on the crucial need for clients to actively monitor their progress and work towards their goals within and beyond traditional therapy sessions. While traditional therapy undeniably has its merits, maintaining client engagement between appointments can be challenging. MyTherapyPal steps in to bridge this gap, providing a dynamic, interactive platform that empowers clients to take charge of their mental health journey and cultivate a personal sense of responsibility. </w:t>
      </w:r>
    </w:p>
    <w:p w14:paraId="1AF4C608" w14:textId="015A919C" w:rsidR="00E228CA" w:rsidRPr="00E228CA" w:rsidRDefault="00E228CA" w:rsidP="00E228CA">
      <w:pPr>
        <w:spacing w:line="240" w:lineRule="auto"/>
      </w:pPr>
      <w:r>
        <w:t>The timeliness and importance of this project are underscored by the growing demand for accessible mental health care and the widespread prevalence of mental health challenges. In our modern, tech-savvy world, where smartphones are practically an extension of ourselves, the development of a therapy app like MyTherapyPal feels not just relevant but essential. It's a response to the evolving needs of individuals seeking effective and user-friendly mental health support.</w:t>
      </w:r>
    </w:p>
    <w:p w14:paraId="2B0D1009" w14:textId="77777777" w:rsidR="00283BF4" w:rsidRPr="00283BF4" w:rsidRDefault="00283BF4" w:rsidP="00283BF4"/>
    <w:p w14:paraId="7FE66276" w14:textId="77777777" w:rsidR="009B697E" w:rsidRDefault="009B697E" w:rsidP="007B63DE">
      <w:pPr>
        <w:pStyle w:val="Heading2"/>
        <w:numPr>
          <w:ilvl w:val="1"/>
          <w:numId w:val="1"/>
        </w:numPr>
      </w:pPr>
      <w:bookmarkStart w:id="4" w:name="_Toc152948580"/>
      <w:r>
        <w:t>Project Description</w:t>
      </w:r>
      <w:bookmarkEnd w:id="4"/>
    </w:p>
    <w:p w14:paraId="445C3A29" w14:textId="77777777" w:rsidR="007B63DE" w:rsidRDefault="007B63DE" w:rsidP="007B63DE"/>
    <w:p w14:paraId="7A685A94" w14:textId="3EA8761D" w:rsidR="0047114A" w:rsidRDefault="00D86E35" w:rsidP="007B63DE">
      <w:r>
        <w:t xml:space="preserve">The MyTherapyPal project sets out to serve as a solution </w:t>
      </w:r>
      <w:r w:rsidR="0011602A">
        <w:t>for</w:t>
      </w:r>
      <w:r>
        <w:t xml:space="preserve"> the need for improved client engagement between therapy sessions and to utilize modern technology to improve patient well-being and outcomes. The application will be accessible through multiple platforms such as mobile (</w:t>
      </w:r>
      <w:r w:rsidR="0047114A">
        <w:t>Android</w:t>
      </w:r>
      <w:r>
        <w:t xml:space="preserve"> &amp; iOS), web and desktop (Windows &amp; MacOS) to ensure that the service is accessible to as many users as possible. The project aims to achieve this goal by using the frontend development framework Flutter</w:t>
      </w:r>
      <w:r w:rsidR="00ED2FF7">
        <w:t>,</w:t>
      </w:r>
      <w:r>
        <w:t xml:space="preserve"> which is a</w:t>
      </w:r>
      <w:r w:rsidR="00ED2FF7">
        <w:t xml:space="preserve"> frontend UI</w:t>
      </w:r>
      <w:r>
        <w:t xml:space="preserve"> framework developed by Google </w:t>
      </w:r>
      <w:r w:rsidR="00ED2FF7">
        <w:t>that natively compiles applications for mobile, web and desktop from a single codebase written in</w:t>
      </w:r>
      <w:r>
        <w:t xml:space="preserve"> </w:t>
      </w:r>
      <w:r w:rsidR="00ED2FF7">
        <w:t>Dart programming language</w:t>
      </w:r>
      <w:r>
        <w:t xml:space="preserve">. </w:t>
      </w:r>
    </w:p>
    <w:p w14:paraId="79A0DA83" w14:textId="77777777" w:rsidR="0047114A" w:rsidRDefault="0047114A" w:rsidP="007B63DE"/>
    <w:p w14:paraId="76B5C6CC" w14:textId="34033870" w:rsidR="000B2EA3" w:rsidRDefault="007D2393" w:rsidP="007B63DE">
      <w:r>
        <w:t>The application will provide features such as user accounts with secure authentication and account creation, progress tracking by way of journaling/note taking functionality tied to a calendar, day to day mood tracking</w:t>
      </w:r>
      <w:r w:rsidR="0047114A">
        <w:t>,</w:t>
      </w:r>
      <w:r>
        <w:t xml:space="preserve"> which the user will </w:t>
      </w:r>
      <w:r w:rsidR="0047114A">
        <w:t>self-report</w:t>
      </w:r>
      <w:r>
        <w:t xml:space="preserve">, therapist listings with extensive information on therapists available in locality, mapping function to find and display local therapists, secure end-to-end encrypted chat for communication between client and therapist, secure video/phone calling for virtual therapy sessions, payment processing so clients can pay their therapists through the application, </w:t>
      </w:r>
      <w:r w:rsidR="000B2EA3">
        <w:t xml:space="preserve">the ability for therapists to review clients notes, assign tasks and provide feedback, </w:t>
      </w:r>
      <w:r>
        <w:lastRenderedPageBreak/>
        <w:t>natural language processing models for two features, the first being text summarization and classification from clients notes so that a therapist can see a short summary of their clients weekly notes and any inferences from those notes that the NLP model may detect</w:t>
      </w:r>
      <w:r w:rsidR="000B2EA3">
        <w:t xml:space="preserve">, and the other feature being a note expansion feature for therapists who may write notes in short hand during therapy sessions. </w:t>
      </w:r>
    </w:p>
    <w:p w14:paraId="651BDB71" w14:textId="7A98F787" w:rsidR="0047114A" w:rsidRDefault="000B2EA3" w:rsidP="007B63DE">
      <w:r w:rsidRPr="000B2EA3">
        <w:t>The application</w:t>
      </w:r>
      <w:r>
        <w:t xml:space="preserve"> will need to have a strong emphasis on security</w:t>
      </w:r>
      <w:r w:rsidRPr="000B2EA3">
        <w:t xml:space="preserve">, especially in the realm of healthcare where maintaining the </w:t>
      </w:r>
      <w:r>
        <w:t>strict</w:t>
      </w:r>
      <w:r w:rsidRPr="000B2EA3">
        <w:t xml:space="preserve"> confidentiality is</w:t>
      </w:r>
      <w:r>
        <w:t xml:space="preserve"> essential</w:t>
      </w:r>
      <w:r w:rsidRPr="000B2EA3">
        <w:t>. By prioritizing security measures, the goal is not only to safeguard sensitive medical information but also to ensure compliance with GDPR regulations. This includes robust encryption protocols</w:t>
      </w:r>
      <w:r>
        <w:t>,</w:t>
      </w:r>
      <w:r w:rsidRPr="000B2EA3">
        <w:t xml:space="preserve"> access controls</w:t>
      </w:r>
      <w:r>
        <w:t xml:space="preserve"> and authentication software</w:t>
      </w:r>
      <w:r w:rsidRPr="000B2EA3">
        <w:t xml:space="preserve"> to create a robust defence against any potential threats. </w:t>
      </w:r>
    </w:p>
    <w:p w14:paraId="05D3485F" w14:textId="595CE3E3" w:rsidR="00D86E35" w:rsidRDefault="0047114A" w:rsidP="0073018A">
      <w:r>
        <w:t>There will be an emphasis on a user-centric approach, prioritizing the user experience, incorporating feedback, and evaluating accessibility and ease of use. Evaluation will be conducted by providing working prototypes to mental healthcare professionals to test and provide feedback through the use of google forms to discover any flaws in the user experience.</w:t>
      </w:r>
    </w:p>
    <w:p w14:paraId="4694609A" w14:textId="51FB6013" w:rsidR="007B01AD" w:rsidRDefault="007B01AD" w:rsidP="009B697E">
      <w:pPr>
        <w:pStyle w:val="Heading2"/>
      </w:pPr>
    </w:p>
    <w:p w14:paraId="454AC9F7" w14:textId="77777777" w:rsidR="009B697E" w:rsidRDefault="009B697E" w:rsidP="007B63DE">
      <w:pPr>
        <w:pStyle w:val="Heading2"/>
        <w:numPr>
          <w:ilvl w:val="1"/>
          <w:numId w:val="1"/>
        </w:numPr>
      </w:pPr>
      <w:bookmarkStart w:id="5" w:name="_Toc152948581"/>
      <w:r>
        <w:t>Project Aims and Objectives</w:t>
      </w:r>
      <w:bookmarkEnd w:id="5"/>
    </w:p>
    <w:p w14:paraId="6132D049" w14:textId="77777777" w:rsidR="007B63DE" w:rsidRDefault="007B63DE" w:rsidP="007B63DE"/>
    <w:p w14:paraId="6EC7470D" w14:textId="489D4309" w:rsidR="00F77FE7" w:rsidRDefault="007B63DE" w:rsidP="0047114A">
      <w:r>
        <w:t>Overall aim and some milestones along the way to achieve the aim</w:t>
      </w:r>
    </w:p>
    <w:p w14:paraId="7409642F" w14:textId="59F8EEAE" w:rsidR="0047114A" w:rsidRDefault="0047114A" w:rsidP="0047114A">
      <w:pPr>
        <w:pStyle w:val="ListParagraph"/>
        <w:numPr>
          <w:ilvl w:val="0"/>
          <w:numId w:val="4"/>
        </w:numPr>
      </w:pPr>
      <w:r>
        <w:t>Build a cross-platform application that is accessible and user-friendly.</w:t>
      </w:r>
    </w:p>
    <w:p w14:paraId="02BC1393" w14:textId="29186944" w:rsidR="0047114A" w:rsidRDefault="0047114A" w:rsidP="0047114A">
      <w:pPr>
        <w:pStyle w:val="ListParagraph"/>
        <w:numPr>
          <w:ilvl w:val="0"/>
          <w:numId w:val="4"/>
        </w:numPr>
      </w:pPr>
      <w:r>
        <w:t xml:space="preserve">Progress tracking features (daily notes, </w:t>
      </w:r>
      <w:r w:rsidR="00DD4EBF">
        <w:t>mood tracking).</w:t>
      </w:r>
    </w:p>
    <w:p w14:paraId="470FA21C" w14:textId="357BB68C" w:rsidR="00DD4EBF" w:rsidRDefault="00DD4EBF" w:rsidP="0047114A">
      <w:pPr>
        <w:pStyle w:val="ListParagraph"/>
        <w:numPr>
          <w:ilvl w:val="0"/>
          <w:numId w:val="4"/>
        </w:numPr>
      </w:pPr>
      <w:r>
        <w:t>User accounts.</w:t>
      </w:r>
    </w:p>
    <w:p w14:paraId="080B6896" w14:textId="7F16FDF0" w:rsidR="00DD4EBF" w:rsidRDefault="00DD4EBF" w:rsidP="00DD4EBF">
      <w:pPr>
        <w:pStyle w:val="ListParagraph"/>
        <w:numPr>
          <w:ilvl w:val="0"/>
          <w:numId w:val="4"/>
        </w:numPr>
      </w:pPr>
      <w:r>
        <w:t>Therapist listings.</w:t>
      </w:r>
    </w:p>
    <w:p w14:paraId="43938307" w14:textId="30BF3708" w:rsidR="00DD4EBF" w:rsidRDefault="00DD4EBF" w:rsidP="00DD4EBF">
      <w:pPr>
        <w:pStyle w:val="ListParagraph"/>
        <w:numPr>
          <w:ilvl w:val="0"/>
          <w:numId w:val="4"/>
        </w:numPr>
      </w:pPr>
      <w:r>
        <w:t>Therapist Map (find local therapists).</w:t>
      </w:r>
    </w:p>
    <w:p w14:paraId="7BC10A7C" w14:textId="065FD4C3" w:rsidR="00DD4EBF" w:rsidRDefault="00DD4EBF" w:rsidP="00DD4EBF">
      <w:pPr>
        <w:pStyle w:val="ListParagraph"/>
        <w:numPr>
          <w:ilvl w:val="0"/>
          <w:numId w:val="4"/>
        </w:numPr>
      </w:pPr>
      <w:r>
        <w:t>Secure text chat.</w:t>
      </w:r>
    </w:p>
    <w:p w14:paraId="257B90A7" w14:textId="464A0B8E" w:rsidR="00DD4EBF" w:rsidRDefault="00DD4EBF" w:rsidP="00DD4EBF">
      <w:pPr>
        <w:pStyle w:val="ListParagraph"/>
        <w:numPr>
          <w:ilvl w:val="0"/>
          <w:numId w:val="4"/>
        </w:numPr>
      </w:pPr>
      <w:r>
        <w:t>Secure video/phone calling (virtual therapy sessions).</w:t>
      </w:r>
    </w:p>
    <w:p w14:paraId="4BEE6531" w14:textId="67397D40" w:rsidR="00DD4EBF" w:rsidRDefault="00DD4EBF" w:rsidP="00DD4EBF">
      <w:pPr>
        <w:pStyle w:val="ListParagraph"/>
        <w:numPr>
          <w:ilvl w:val="0"/>
          <w:numId w:val="4"/>
        </w:numPr>
      </w:pPr>
      <w:r>
        <w:t>Payment processing.</w:t>
      </w:r>
    </w:p>
    <w:p w14:paraId="75E79AF3" w14:textId="07F34BDC" w:rsidR="00B72283" w:rsidRDefault="00DD4EBF" w:rsidP="0073018A">
      <w:pPr>
        <w:pStyle w:val="ListParagraph"/>
        <w:numPr>
          <w:ilvl w:val="0"/>
          <w:numId w:val="4"/>
        </w:numPr>
      </w:pPr>
      <w:r>
        <w:t>Natural language processing models making use of AI technology to summarize client notes and expand therapist notes.</w:t>
      </w:r>
    </w:p>
    <w:p w14:paraId="46B7B3AC" w14:textId="77777777" w:rsidR="00B72283" w:rsidRPr="007B63DE" w:rsidRDefault="00B72283" w:rsidP="00DD4EBF">
      <w:pPr>
        <w:pStyle w:val="ListParagraph"/>
      </w:pPr>
    </w:p>
    <w:p w14:paraId="6DFD9FBB" w14:textId="77777777" w:rsidR="009B697E" w:rsidRDefault="00151300" w:rsidP="007B63DE">
      <w:pPr>
        <w:pStyle w:val="Heading2"/>
        <w:numPr>
          <w:ilvl w:val="1"/>
          <w:numId w:val="1"/>
        </w:numPr>
      </w:pPr>
      <w:bookmarkStart w:id="6" w:name="_Toc152948582"/>
      <w:r>
        <w:t>Project Scope</w:t>
      </w:r>
      <w:bookmarkEnd w:id="6"/>
    </w:p>
    <w:p w14:paraId="35E5A9F7" w14:textId="77777777" w:rsidR="007B63DE" w:rsidRDefault="007B63DE" w:rsidP="007B63DE"/>
    <w:p w14:paraId="055E451C" w14:textId="69994A40" w:rsidR="003556C9" w:rsidRDefault="003556C9" w:rsidP="007B63DE">
      <w:r w:rsidRPr="003556C9">
        <w:t>Th</w:t>
      </w:r>
      <w:r>
        <w:t>is</w:t>
      </w:r>
      <w:r w:rsidRPr="003556C9">
        <w:t xml:space="preserve"> project does not intend to replace traditional therapy</w:t>
      </w:r>
      <w:r w:rsidR="00F05C85">
        <w:t>,</w:t>
      </w:r>
      <w:r w:rsidRPr="003556C9">
        <w:t xml:space="preserve"> instead, it complements and enhances the therapeutic process by addressing the challenge of maintaining client engagement between sessions. MyTherapyPal is not a diagnostic tool and does not aim to replace professional medical advice. It does not seek to replace the role of therapists but rather empower them with tools for more effective communication and engagement with their clients. </w:t>
      </w:r>
    </w:p>
    <w:p w14:paraId="766FDBEB" w14:textId="77777777" w:rsidR="003556C9" w:rsidRDefault="003556C9" w:rsidP="007B63DE">
      <w:r w:rsidRPr="003556C9">
        <w:t xml:space="preserve">While the application incorporates natural language processing models, it is not a substitute for the nuanced understanding and empathy provided by human therapists. MyTherapyPal does not compromise on security and confidentiality, ensuring the protection of sensitive medical information, but it is not a comprehensive cybersecurity system beyond the scope of healthcare data. The project is not a one-size-fits-all solution, acknowledging that mental health needs are diverse, and individualized therapeutic approaches remain crucial. </w:t>
      </w:r>
    </w:p>
    <w:p w14:paraId="5A721DB5" w14:textId="1BAEC303" w:rsidR="007B63DE" w:rsidRDefault="003556C9" w:rsidP="007B63DE">
      <w:r w:rsidRPr="003556C9">
        <w:lastRenderedPageBreak/>
        <w:t>MyTherapyPal is not static</w:t>
      </w:r>
      <w:r>
        <w:t>,</w:t>
      </w:r>
      <w:r w:rsidRPr="003556C9">
        <w:t xml:space="preserve"> it recognizes the need for continuous improvement based on user feedback but is not designed to replace the ongoing evolution and adaptability inherent in the field of mental health care.</w:t>
      </w:r>
    </w:p>
    <w:p w14:paraId="25F164DA" w14:textId="77777777" w:rsidR="003556C9" w:rsidRPr="007B63DE" w:rsidRDefault="003556C9" w:rsidP="007B63DE"/>
    <w:p w14:paraId="66EA96D2" w14:textId="77777777" w:rsidR="009B697E" w:rsidRDefault="009B697E" w:rsidP="007B63DE">
      <w:pPr>
        <w:pStyle w:val="Heading2"/>
        <w:numPr>
          <w:ilvl w:val="1"/>
          <w:numId w:val="1"/>
        </w:numPr>
      </w:pPr>
      <w:bookmarkStart w:id="7" w:name="_Toc152948583"/>
      <w:r>
        <w:t>Thesis Roadmap</w:t>
      </w:r>
      <w:bookmarkEnd w:id="7"/>
    </w:p>
    <w:p w14:paraId="50A8EFF9" w14:textId="77777777" w:rsidR="007B63DE" w:rsidRDefault="007B63DE" w:rsidP="007B63DE"/>
    <w:p w14:paraId="5F1EF705" w14:textId="77777777" w:rsidR="008D252E" w:rsidRDefault="008D252E" w:rsidP="007B63DE">
      <w:r>
        <w:t xml:space="preserve">The following report starts with literature review which provides a comprehensive survey of the existing research and technologies relevant to the MyTherapyPal project, establishing the context and justifying the necessity of the project. The next chapter is about the system design, and it outlines the architectural design of the MyTherapyPal system, detailing software and hardware component selection, their interactions, and the design rationales. The testing and evaluation chapter presents the methodologies used for testing the system’s functionality and performance, along with a thorough evaluation of the test results. </w:t>
      </w:r>
    </w:p>
    <w:p w14:paraId="7C0AFCB1" w14:textId="482218D1" w:rsidR="007B63DE" w:rsidRPr="007B63DE" w:rsidRDefault="008D252E" w:rsidP="007B63DE">
      <w:r>
        <w:t>This is followed by the prototype development section which describes the process of developing a working prototype of the MyTherapyPal system and the implementation of a primitive proof-of-concept for the artificial intelligence features of the application along with the challenges encountered. The final chapter focuses on the limitations and challenges faced during the course of the interim stage of this project and proposes potential improvements and directions for future work.</w:t>
      </w: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8" w:name="_Toc152948584"/>
      <w:r>
        <w:lastRenderedPageBreak/>
        <w:t>Literature Review</w:t>
      </w:r>
      <w:bookmarkEnd w:id="8"/>
    </w:p>
    <w:p w14:paraId="683CC692" w14:textId="77777777" w:rsidR="009B697E" w:rsidRDefault="009B697E" w:rsidP="009B697E"/>
    <w:p w14:paraId="75508724" w14:textId="1442DC86" w:rsidR="009B697E" w:rsidRDefault="009B697E" w:rsidP="008E5EA4">
      <w:pPr>
        <w:pStyle w:val="Heading2"/>
        <w:numPr>
          <w:ilvl w:val="1"/>
          <w:numId w:val="1"/>
        </w:numPr>
      </w:pPr>
      <w:bookmarkStart w:id="9" w:name="_Toc152948585"/>
      <w:r>
        <w:t>Introduction</w:t>
      </w:r>
      <w:bookmarkEnd w:id="9"/>
    </w:p>
    <w:p w14:paraId="2D5D6305" w14:textId="77777777" w:rsidR="007B63DE" w:rsidRDefault="007B63DE" w:rsidP="007B63DE"/>
    <w:p w14:paraId="51EED981" w14:textId="71EDB8CB" w:rsidR="00A1282C" w:rsidRDefault="00A1282C" w:rsidP="007B63DE">
      <w:r w:rsidRPr="00A1282C">
        <w:t xml:space="preserve">In this chapter, we delve into a comprehensive exploration of existing solutions and research within the realm of mental health interventions and technology applications. The purpose is to </w:t>
      </w:r>
      <w:r>
        <w:t>gain</w:t>
      </w:r>
      <w:r w:rsidRPr="00A1282C">
        <w:t xml:space="preserve"> valuable insights and inform the development of MyTherapyPal, recognizing the significance of building upon established knowledge and experiences. </w:t>
      </w:r>
    </w:p>
    <w:p w14:paraId="056E25DD" w14:textId="77777777" w:rsidR="00A1282C" w:rsidRDefault="00A1282C" w:rsidP="007B63DE">
      <w:r w:rsidRPr="00A1282C">
        <w:t xml:space="preserve">By critically examining the current landscape, we aim to identify gaps, successes, and potential pitfalls in the existing literature. This exploration serves as a foundation for shaping the innovative features and functionalities of our application. In navigating the expansive terrain of mental health technology, we seek to understand the strengths and limitations of prior endeavours, providing a context for the unique contributions MyTherapyPal aspires to make. </w:t>
      </w:r>
    </w:p>
    <w:p w14:paraId="5F25667F" w14:textId="4E0A8A72" w:rsidR="007B63DE" w:rsidRDefault="00A1282C" w:rsidP="007B63DE">
      <w:r w:rsidRPr="00A1282C">
        <w:t>Through this literature review, we aim to not only acknowledge the strides made in the field but also to pinpoint areas where our project can offer novel solutions and foster advancements in mental health care technology.</w:t>
      </w:r>
    </w:p>
    <w:p w14:paraId="761FD5D7" w14:textId="77777777" w:rsidR="00A1282C" w:rsidRPr="007B63DE" w:rsidRDefault="00A1282C" w:rsidP="007B63DE"/>
    <w:p w14:paraId="38DA0D0C" w14:textId="60B06264" w:rsidR="009B697E" w:rsidRDefault="00604B8B" w:rsidP="008E5EA4">
      <w:pPr>
        <w:pStyle w:val="Heading2"/>
        <w:numPr>
          <w:ilvl w:val="1"/>
          <w:numId w:val="1"/>
        </w:numPr>
      </w:pPr>
      <w:bookmarkStart w:id="10" w:name="_Toc152948586"/>
      <w:r w:rsidRPr="00604B8B">
        <w:t xml:space="preserve">Alternative Existing </w:t>
      </w:r>
      <w:r w:rsidR="00EF1D7D">
        <w:t>Mental Health Assistance Applications</w:t>
      </w:r>
      <w:bookmarkEnd w:id="10"/>
    </w:p>
    <w:p w14:paraId="20336951" w14:textId="77777777" w:rsidR="007B63DE" w:rsidRDefault="007B63DE" w:rsidP="009B697E">
      <w:pPr>
        <w:pStyle w:val="Heading2"/>
      </w:pPr>
    </w:p>
    <w:p w14:paraId="38A1CA28" w14:textId="1AEB16F2" w:rsidR="00604B8B" w:rsidRDefault="00A1282C" w:rsidP="00604B8B">
      <w:r>
        <w:t>Some alternative existing applications that focus on mental health and in particular progress and mood tracking I have found include:</w:t>
      </w:r>
    </w:p>
    <w:p w14:paraId="34DA4A10" w14:textId="77777777" w:rsidR="00274FA1" w:rsidRDefault="00274FA1" w:rsidP="00604B8B"/>
    <w:p w14:paraId="4998D5D2" w14:textId="0213F964" w:rsidR="00A1282C" w:rsidRDefault="00A1282C" w:rsidP="00A1282C">
      <w:pPr>
        <w:pStyle w:val="ListParagraph"/>
        <w:numPr>
          <w:ilvl w:val="0"/>
          <w:numId w:val="5"/>
        </w:numPr>
      </w:pPr>
      <w:r>
        <w:t xml:space="preserve">Quenza – A </w:t>
      </w:r>
      <w:r w:rsidRPr="004724A6">
        <w:t>digital health solution that helps therapists administer assessments and track patient progress over time.</w:t>
      </w:r>
    </w:p>
    <w:p w14:paraId="04D0B2E5" w14:textId="7F56D311" w:rsidR="00A1282C" w:rsidRDefault="00A1282C" w:rsidP="00A1282C">
      <w:pPr>
        <w:pStyle w:val="ListParagraph"/>
        <w:numPr>
          <w:ilvl w:val="0"/>
          <w:numId w:val="5"/>
        </w:numPr>
      </w:pPr>
      <w:r>
        <w:t>Daylio – A mood tracker and micro-diary with statistics and charts for mood trends.</w:t>
      </w:r>
    </w:p>
    <w:p w14:paraId="4119FAF3" w14:textId="25AA8EEC" w:rsidR="00A1282C" w:rsidRDefault="00A1282C" w:rsidP="00A1282C">
      <w:pPr>
        <w:pStyle w:val="ListParagraph"/>
        <w:numPr>
          <w:ilvl w:val="0"/>
          <w:numId w:val="5"/>
        </w:numPr>
      </w:pPr>
      <w:r>
        <w:t>Moodnotes – A thought journal and mood diary with insights into mood patterns and incorporating CBT (Cognitive Behavioural Therapy) principles.</w:t>
      </w:r>
    </w:p>
    <w:p w14:paraId="0F82A0C4" w14:textId="1DA35E87" w:rsidR="00A1282C" w:rsidRDefault="00A1282C" w:rsidP="00A1282C">
      <w:pPr>
        <w:pStyle w:val="ListParagraph"/>
        <w:numPr>
          <w:ilvl w:val="0"/>
          <w:numId w:val="5"/>
        </w:numPr>
      </w:pPr>
      <w:r>
        <w:t xml:space="preserve">eMoods </w:t>
      </w:r>
      <w:r w:rsidR="006D1841">
        <w:t>–</w:t>
      </w:r>
      <w:r>
        <w:t xml:space="preserve"> </w:t>
      </w:r>
      <w:r w:rsidR="006D1841">
        <w:t>Mood tracking application for people with bipolar disorder.</w:t>
      </w:r>
    </w:p>
    <w:p w14:paraId="5D7D7F55" w14:textId="728B176D" w:rsidR="006D1841" w:rsidRDefault="006D1841" w:rsidP="00A1282C">
      <w:pPr>
        <w:pStyle w:val="ListParagraph"/>
        <w:numPr>
          <w:ilvl w:val="0"/>
          <w:numId w:val="5"/>
        </w:numPr>
      </w:pPr>
      <w:r>
        <w:t xml:space="preserve">Theratrak </w:t>
      </w:r>
      <w:r w:rsidR="00192921">
        <w:t>–</w:t>
      </w:r>
      <w:r>
        <w:t xml:space="preserve"> </w:t>
      </w:r>
      <w:r w:rsidR="00192921">
        <w:t xml:space="preserve">A </w:t>
      </w:r>
      <w:r w:rsidR="00192921" w:rsidRPr="00192921">
        <w:t>digital platform enabling allied health therapists to track participant progress in between face-to-face sessions.</w:t>
      </w:r>
    </w:p>
    <w:p w14:paraId="4CA991A9" w14:textId="77777777" w:rsidR="00274FA1" w:rsidRDefault="00274FA1" w:rsidP="00192921"/>
    <w:p w14:paraId="6FEF2C28" w14:textId="631AB770" w:rsidR="00192921" w:rsidRDefault="00EF1D7D" w:rsidP="00DF1F15">
      <w:pPr>
        <w:pStyle w:val="Heading3"/>
      </w:pPr>
      <w:bookmarkStart w:id="11" w:name="_Toc152948587"/>
      <w:r w:rsidRPr="00EF1D7D">
        <w:t>2.2.1</w:t>
      </w:r>
      <w:r>
        <w:t>.</w:t>
      </w:r>
      <w:r w:rsidRPr="00EF1D7D">
        <w:t xml:space="preserve"> </w:t>
      </w:r>
      <w:r w:rsidR="00192921" w:rsidRPr="00EF1D7D">
        <w:t>Quenza</w:t>
      </w:r>
      <w:bookmarkEnd w:id="11"/>
    </w:p>
    <w:p w14:paraId="1FB868D9" w14:textId="77777777" w:rsidR="00C02439" w:rsidRPr="00C02439" w:rsidRDefault="00C02439" w:rsidP="00C02439"/>
    <w:p w14:paraId="5AB19C71" w14:textId="4FE3E356" w:rsidR="00192921" w:rsidRDefault="00233612" w:rsidP="00192921">
      <w:pPr>
        <w:rPr>
          <w:rFonts w:ascii="Calibri" w:eastAsiaTheme="majorEastAsia" w:hAnsi="Calibri" w:cs="Calibri"/>
          <w:color w:val="2E74B5" w:themeColor="accent1" w:themeShade="BF"/>
          <w:szCs w:val="26"/>
        </w:rPr>
      </w:pPr>
      <w:r w:rsidRPr="00233612">
        <w:t>Quenza is a tool designed for professionals in fields like therapy, coaching, counselling, and social work. It</w:t>
      </w:r>
      <w:r>
        <w:t>s goal is to</w:t>
      </w:r>
      <w:r w:rsidRPr="00233612">
        <w:t xml:space="preserve"> make it easy for them to create various engaging activities such as worksheets, exercises, and surveys, which can be shared digitally with</w:t>
      </w:r>
      <w:r>
        <w:t xml:space="preserve"> their</w:t>
      </w:r>
      <w:r w:rsidRPr="00233612">
        <w:t xml:space="preserve"> clients. These activities can be grouped into care pathways—timed series of interactive exercises sent to clients via email or in-app notifications with automated reminders. The client dashboard allows practitioners to keep track of client progress. The </w:t>
      </w:r>
      <w:r>
        <w:t>of the main objectives of the</w:t>
      </w:r>
      <w:r w:rsidRPr="00233612">
        <w:t xml:space="preserve"> Quenza</w:t>
      </w:r>
      <w:r>
        <w:t xml:space="preserve"> application</w:t>
      </w:r>
      <w:r w:rsidRPr="00233612">
        <w:t xml:space="preserve"> is to keep clients involved between sessions, providing them with personalized homework, reflections, meditations, and </w:t>
      </w:r>
      <w:r w:rsidRPr="00233612">
        <w:lastRenderedPageBreak/>
        <w:t>interventions. Other use</w:t>
      </w:r>
      <w:r>
        <w:t xml:space="preserve"> cases</w:t>
      </w:r>
      <w:r w:rsidRPr="00233612">
        <w:t xml:space="preserve"> include educating and onboarding clients, evaluating progress or session effectiveness, and offering inspiration.</w:t>
      </w:r>
      <w:r w:rsidR="00192921" w:rsidRPr="00CE6395">
        <w:fldChar w:fldCharType="begin"/>
      </w:r>
      <w:r w:rsidR="00192921" w:rsidRPr="00CE6395">
        <w:instrText xml:space="preserve"> ADDIN ZOTERO_ITEM CSL_CITATION {"citationID":"gKoVW5av","properties":{"formattedCitation":"(2)","plainCitation":"(2)","noteIndex":0},"citationItems":[{"id":92,"uris":["http://zotero.org/groups/5237466/items/5F8PNR38"],"itemData":{"id":92,"type":"webpage","abstract":"Digitally engage, assess, and educate your clients with Quenza.","language":"en","title":"Quenza - Apps on Google Play","URL":"https://play.google.com/store/apps/details?id=com.quenza.app&amp;hl=en","accessed":{"date-parts":[["2023",11,28]]}}}],"schema":"https://github.com/citation-style-language/schema/raw/master/csl-citation.json"} </w:instrText>
      </w:r>
      <w:r w:rsidR="00192921" w:rsidRPr="00CE6395">
        <w:fldChar w:fldCharType="separate"/>
      </w:r>
      <w:r w:rsidR="00192921" w:rsidRPr="00CE6395">
        <w:t>(2)</w:t>
      </w:r>
      <w:r w:rsidR="00192921" w:rsidRPr="00CE6395">
        <w:fldChar w:fldCharType="end"/>
      </w:r>
    </w:p>
    <w:p w14:paraId="2C4141F4" w14:textId="77777777" w:rsidR="00867E30" w:rsidRDefault="00867E30" w:rsidP="00192921">
      <w:pPr>
        <w:rPr>
          <w:rFonts w:ascii="Calibri" w:eastAsiaTheme="majorEastAsia" w:hAnsi="Calibri" w:cs="Calibri"/>
          <w:color w:val="2E74B5" w:themeColor="accent1" w:themeShade="BF"/>
          <w:szCs w:val="26"/>
        </w:rPr>
      </w:pPr>
    </w:p>
    <w:p w14:paraId="3AFCA2E5" w14:textId="77777777" w:rsidR="00867E30" w:rsidRDefault="00867E30" w:rsidP="00192921">
      <w:pPr>
        <w:rPr>
          <w:rFonts w:ascii="Calibri" w:eastAsiaTheme="majorEastAsia" w:hAnsi="Calibri" w:cs="Calibri"/>
          <w:color w:val="2E74B5" w:themeColor="accent1" w:themeShade="BF"/>
          <w:szCs w:val="26"/>
        </w:rPr>
      </w:pPr>
    </w:p>
    <w:p w14:paraId="2AE1741A" w14:textId="77777777" w:rsidR="00867E30" w:rsidRDefault="00867E30" w:rsidP="00192921">
      <w:pPr>
        <w:rPr>
          <w:rFonts w:ascii="Calibri" w:eastAsiaTheme="majorEastAsia" w:hAnsi="Calibri" w:cs="Calibri"/>
          <w:color w:val="2E74B5" w:themeColor="accent1" w:themeShade="BF"/>
          <w:szCs w:val="26"/>
        </w:rPr>
      </w:pPr>
    </w:p>
    <w:p w14:paraId="08CB89A8" w14:textId="55748D85" w:rsidR="002C4644" w:rsidRDefault="00867E30" w:rsidP="00867E30">
      <w:pPr>
        <w:jc w:val="center"/>
      </w:pPr>
      <w:r>
        <w:rPr>
          <w:noProof/>
        </w:rPr>
        <w:drawing>
          <wp:inline distT="0" distB="0" distL="0" distR="0" wp14:anchorId="563788DD" wp14:editId="6EC241E3">
            <wp:extent cx="5731510" cy="3785870"/>
            <wp:effectExtent l="0" t="0" r="2540" b="5080"/>
            <wp:docPr id="534910116" name="Picture 1" descr="A screenshot of a phone and a screenshot of a contact 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910116" name="Picture 1" descr="A screenshot of a phone and a screenshot of a contact us&#10;&#10;Description automatically generated"/>
                    <pic:cNvPicPr/>
                  </pic:nvPicPr>
                  <pic:blipFill>
                    <a:blip r:embed="rId11"/>
                    <a:stretch>
                      <a:fillRect/>
                    </a:stretch>
                  </pic:blipFill>
                  <pic:spPr>
                    <a:xfrm>
                      <a:off x="0" y="0"/>
                      <a:ext cx="5731510" cy="3785870"/>
                    </a:xfrm>
                    <a:prstGeom prst="rect">
                      <a:avLst/>
                    </a:prstGeom>
                  </pic:spPr>
                </pic:pic>
              </a:graphicData>
            </a:graphic>
          </wp:inline>
        </w:drawing>
      </w:r>
    </w:p>
    <w:p w14:paraId="4BFB26B0" w14:textId="1E7B8395" w:rsidR="002C4644" w:rsidRDefault="002C4644" w:rsidP="00867E30">
      <w:pPr>
        <w:pStyle w:val="Caption"/>
        <w:jc w:val="center"/>
        <w:rPr>
          <w:rFonts w:ascii="Calibri" w:eastAsiaTheme="majorEastAsia" w:hAnsi="Calibri" w:cs="Calibri"/>
          <w:color w:val="2E74B5" w:themeColor="accent1" w:themeShade="BF"/>
          <w:szCs w:val="26"/>
        </w:rPr>
      </w:pPr>
      <w:bookmarkStart w:id="12" w:name="_Toc152928734"/>
      <w:r>
        <w:t xml:space="preserve">Figure </w:t>
      </w:r>
      <w:fldSimple w:instr=" SEQ Figure \* ARABIC ">
        <w:r w:rsidR="00536597">
          <w:rPr>
            <w:noProof/>
          </w:rPr>
          <w:t>1</w:t>
        </w:r>
      </w:fldSimple>
      <w:r>
        <w:t xml:space="preserve"> - Quenza Mobile App Screenshots</w:t>
      </w:r>
      <w:r w:rsidR="00867E30">
        <w:t xml:space="preserve"> </w:t>
      </w:r>
      <w:r w:rsidR="00CE6395">
        <w:fldChar w:fldCharType="begin"/>
      </w:r>
      <w:r w:rsidR="00CE6395">
        <w:instrText xml:space="preserve"> ADDIN ZOTERO_ITEM CSL_CITATION {"citationID":"nwsK9fHn","properties":{"formattedCitation":"(3)","plainCitation":"(3)","noteIndex":0},"citationItems":[{"id":146,"uris":["http://zotero.org/groups/5237466/items/5PXDVC9W"],"itemData":{"id":146,"type":"webpage","abstract":"Quenza client engagement platform allows you to be of value to clients beyond your one-on-one sessions and scale your practice by digitally supporting clients. HIPAA &amp; GDPR-compliant.","language":"en","title":"Quenza™ - Craft Your Care - #1 Online Tool For Coaches","URL":"https://quenza.com/","accessed":{"date-parts":[["2023",12,3]]}}}],"schema":"https://github.com/citation-style-language/schema/raw/master/csl-citation.json"} </w:instrText>
      </w:r>
      <w:r w:rsidR="00CE6395">
        <w:fldChar w:fldCharType="separate"/>
      </w:r>
      <w:r w:rsidR="00CE6395" w:rsidRPr="00CE6395">
        <w:rPr>
          <w:rFonts w:ascii="Calibri" w:hAnsi="Calibri" w:cs="Calibri"/>
        </w:rPr>
        <w:t>(3)</w:t>
      </w:r>
      <w:bookmarkEnd w:id="12"/>
      <w:r w:rsidR="00CE6395">
        <w:fldChar w:fldCharType="end"/>
      </w:r>
    </w:p>
    <w:p w14:paraId="71B02F44" w14:textId="77777777" w:rsidR="002C4644" w:rsidRDefault="002C4644" w:rsidP="00192921">
      <w:pPr>
        <w:rPr>
          <w:rFonts w:ascii="Calibri" w:eastAsiaTheme="majorEastAsia" w:hAnsi="Calibri" w:cs="Calibri"/>
          <w:color w:val="2E74B5" w:themeColor="accent1" w:themeShade="BF"/>
          <w:szCs w:val="26"/>
        </w:rPr>
      </w:pPr>
    </w:p>
    <w:p w14:paraId="16CE4D26" w14:textId="77777777" w:rsidR="002C4644" w:rsidRDefault="002C4644" w:rsidP="00192921">
      <w:pPr>
        <w:rPr>
          <w:rFonts w:ascii="Calibri" w:eastAsiaTheme="majorEastAsia" w:hAnsi="Calibri" w:cs="Calibri"/>
          <w:color w:val="2E74B5" w:themeColor="accent1" w:themeShade="BF"/>
          <w:szCs w:val="26"/>
        </w:rPr>
      </w:pPr>
    </w:p>
    <w:p w14:paraId="55640428" w14:textId="77777777" w:rsidR="002C4644" w:rsidRDefault="002C4644" w:rsidP="00192921">
      <w:pPr>
        <w:rPr>
          <w:rFonts w:ascii="Calibri" w:eastAsiaTheme="majorEastAsia" w:hAnsi="Calibri" w:cs="Calibri"/>
          <w:color w:val="2E74B5" w:themeColor="accent1" w:themeShade="BF"/>
          <w:szCs w:val="26"/>
        </w:rPr>
      </w:pPr>
    </w:p>
    <w:p w14:paraId="493FDE69" w14:textId="5582A7A0" w:rsidR="002C4644" w:rsidRDefault="002C4644" w:rsidP="00192921">
      <w:pPr>
        <w:rPr>
          <w:rFonts w:ascii="Calibri" w:eastAsiaTheme="majorEastAsia" w:hAnsi="Calibri" w:cs="Calibri"/>
          <w:color w:val="2E74B5" w:themeColor="accent1" w:themeShade="BF"/>
          <w:szCs w:val="26"/>
        </w:rPr>
      </w:pPr>
    </w:p>
    <w:p w14:paraId="7EF6ACA9" w14:textId="733F11D9" w:rsidR="00274FA1" w:rsidRDefault="00EF1D7D" w:rsidP="00DF1F15">
      <w:pPr>
        <w:pStyle w:val="Heading3"/>
      </w:pPr>
      <w:bookmarkStart w:id="13" w:name="_Toc152948588"/>
      <w:r w:rsidRPr="00EF1D7D">
        <w:t xml:space="preserve">2.2.2. </w:t>
      </w:r>
      <w:r w:rsidR="00274FA1" w:rsidRPr="00EF1D7D">
        <w:t>Daylio</w:t>
      </w:r>
      <w:bookmarkEnd w:id="13"/>
    </w:p>
    <w:p w14:paraId="5816A976" w14:textId="77777777" w:rsidR="00C02439" w:rsidRPr="00C02439" w:rsidRDefault="00C02439" w:rsidP="00C02439"/>
    <w:p w14:paraId="101BFE78" w14:textId="77777777" w:rsidR="00274FA1" w:rsidRDefault="00274FA1" w:rsidP="00274FA1">
      <w:r>
        <w:t>Daylio is a versatile micro-diary app designed to assist users in tracking various aspects of their lives effortlessly. Acting as a personal companion for goals such as fitness, mental health, nutrition, and gratitude, the app allows users to record daily activities and moods without the need for extensive typing. Its three guiding principles include promoting mindfulness for happiness and self-improvement, validating the impact of new habits, and providing a seamless, obstacle-free user experience.</w:t>
      </w:r>
    </w:p>
    <w:p w14:paraId="1CFDEFE7" w14:textId="77777777" w:rsidR="00274FA1" w:rsidRDefault="00274FA1" w:rsidP="00274FA1"/>
    <w:p w14:paraId="54E92E22" w14:textId="77777777" w:rsidR="00274FA1" w:rsidRDefault="00274FA1" w:rsidP="00274FA1">
      <w:r>
        <w:lastRenderedPageBreak/>
        <w:t>Functionality-wise, Daylio operates on a simple two-step entry process, enabling users to pick their mood, add activities, and include optional notes. The app then compiles this data into statistics and a calendar, facilitating a better understanding of daily habits. Users can review their entries through charts and calendars, sharing them with friends if desired. The app offers features such as a large icon database for personalized activities, customizable moods using emojis, and in-depth statistics on a weekly, monthly, or yearly basis.</w:t>
      </w:r>
    </w:p>
    <w:p w14:paraId="109BB78E" w14:textId="77777777" w:rsidR="00274FA1" w:rsidRDefault="00274FA1" w:rsidP="00274FA1"/>
    <w:p w14:paraId="613CD63B" w14:textId="11FEEE46" w:rsidR="00274FA1" w:rsidRDefault="00274FA1" w:rsidP="00274FA1">
      <w:pPr>
        <w:rPr>
          <w:rFonts w:ascii="Calibri" w:eastAsiaTheme="majorEastAsia" w:hAnsi="Calibri" w:cs="Calibri"/>
          <w:color w:val="2E74B5" w:themeColor="accent1" w:themeShade="BF"/>
          <w:szCs w:val="26"/>
        </w:rPr>
      </w:pPr>
      <w:r>
        <w:t>Daylio encourages the development of reflection as a daily habit, helping users discover what brings them happiness. With customizable colour themes, dark mode, and the option to set reminders, the app strives to make journaling a seamless and enjoyable experience. Privacy and security are prioritized, with data stored locally on the user's phone and optional backups to private cloud storage. The app's commitment to transparency ensures that users maintain control over their data, and measures such as PIN lock and encrypted channels for backups contribute to a secure journaling environment.</w:t>
      </w:r>
      <w:r w:rsidR="00930394">
        <w:t xml:space="preserve"> </w:t>
      </w:r>
      <w:r w:rsidR="00930394" w:rsidRPr="00930394">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Brev12ZP","properties":{"formattedCitation":"(4)","plainCitation":"(4)","noteIndex":0},"citationItems":[{"id":94,"uris":["http://zotero.org/groups/5237466/items/GGUDF3QD"],"itemData":{"id":94,"type":"webpage","title":"About - Daylio Knowledge Base","URL":"https://faq.daylio.net/category/23-about","accessed":{"date-parts":[["2023",11,28]]}}}],"schema":"https://github.com/citation-style-language/schema/raw/master/csl-citation.json"} </w:instrText>
      </w:r>
      <w:r w:rsidR="00930394" w:rsidRPr="00930394">
        <w:rPr>
          <w:rFonts w:ascii="Calibri" w:eastAsiaTheme="majorEastAsia" w:hAnsi="Calibri" w:cs="Calibri"/>
          <w:color w:val="2E74B5" w:themeColor="accent1" w:themeShade="BF"/>
          <w:szCs w:val="26"/>
        </w:rPr>
        <w:fldChar w:fldCharType="separate"/>
      </w:r>
      <w:r w:rsidR="00CE6395" w:rsidRPr="00CE6395">
        <w:rPr>
          <w:rFonts w:ascii="Calibri" w:hAnsi="Calibri" w:cs="Calibri"/>
        </w:rPr>
        <w:t>(4)</w:t>
      </w:r>
      <w:r w:rsidR="00930394" w:rsidRPr="00930394">
        <w:rPr>
          <w:rFonts w:ascii="Calibri" w:eastAsiaTheme="majorEastAsia" w:hAnsi="Calibri" w:cs="Calibri"/>
          <w:color w:val="2E74B5" w:themeColor="accent1" w:themeShade="BF"/>
          <w:szCs w:val="26"/>
        </w:rPr>
        <w:fldChar w:fldCharType="end"/>
      </w:r>
    </w:p>
    <w:p w14:paraId="243433D5" w14:textId="77777777" w:rsidR="002C4644" w:rsidRDefault="002C4644" w:rsidP="00274FA1">
      <w:pPr>
        <w:rPr>
          <w:rFonts w:ascii="Calibri" w:eastAsiaTheme="majorEastAsia" w:hAnsi="Calibri" w:cs="Calibri"/>
          <w:color w:val="2E74B5" w:themeColor="accent1" w:themeShade="BF"/>
          <w:szCs w:val="26"/>
        </w:rPr>
      </w:pPr>
    </w:p>
    <w:p w14:paraId="613C7C7B" w14:textId="77777777" w:rsidR="002C4644" w:rsidRDefault="002C4644" w:rsidP="002C4644">
      <w:pPr>
        <w:keepNext/>
        <w:jc w:val="center"/>
      </w:pPr>
      <w:r>
        <w:rPr>
          <w:noProof/>
        </w:rPr>
        <w:drawing>
          <wp:inline distT="0" distB="0" distL="0" distR="0" wp14:anchorId="09408B41" wp14:editId="474380DB">
            <wp:extent cx="5731510" cy="3020695"/>
            <wp:effectExtent l="0" t="0" r="2540" b="8255"/>
            <wp:docPr id="620867490" name="Picture 23" descr="A screenshot of a smart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867490" name="Picture 23" descr="A screenshot of a smartpho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020695"/>
                    </a:xfrm>
                    <a:prstGeom prst="rect">
                      <a:avLst/>
                    </a:prstGeom>
                    <a:noFill/>
                    <a:ln>
                      <a:noFill/>
                    </a:ln>
                  </pic:spPr>
                </pic:pic>
              </a:graphicData>
            </a:graphic>
          </wp:inline>
        </w:drawing>
      </w:r>
    </w:p>
    <w:p w14:paraId="297845EE" w14:textId="46DDB099" w:rsidR="002C4644" w:rsidRDefault="002C4644" w:rsidP="002C4644">
      <w:pPr>
        <w:pStyle w:val="Caption"/>
        <w:jc w:val="center"/>
        <w:rPr>
          <w:rFonts w:ascii="Calibri" w:eastAsiaTheme="majorEastAsia" w:hAnsi="Calibri" w:cs="Calibri"/>
          <w:color w:val="2E74B5" w:themeColor="accent1" w:themeShade="BF"/>
          <w:szCs w:val="26"/>
        </w:rPr>
      </w:pPr>
      <w:bookmarkStart w:id="14" w:name="_Toc152928735"/>
      <w:r>
        <w:t xml:space="preserve">Figure </w:t>
      </w:r>
      <w:fldSimple w:instr=" SEQ Figure \* ARABIC ">
        <w:r w:rsidR="00536597">
          <w:rPr>
            <w:noProof/>
          </w:rPr>
          <w:t>2</w:t>
        </w:r>
      </w:fldSimple>
      <w:r>
        <w:t xml:space="preserve"> - Daylio Mobile App Screenshots </w:t>
      </w:r>
      <w:r>
        <w:fldChar w:fldCharType="begin"/>
      </w:r>
      <w:r w:rsidR="00CE6395">
        <w:instrText xml:space="preserve"> ADDIN ZOTERO_ITEM CSL_CITATION {"citationID":"VWcNSjGD","properties":{"formattedCitation":"(5)","plainCitation":"(5)","noteIndex":0},"citationItems":[{"id":138,"uris":["http://zotero.org/groups/5237466/items/GQ7RHZUY"],"itemData":{"id":138,"type":"webpage","abstract":"- AHEAD","container-title":"AHEAD","language":"en-GB","note":"publisher: AHEAD","title":"Daylio - Wellbeing App","URL":"https://ahead.ie/daylio","accessed":{"date-parts":[["2023",12,3]]}}}],"schema":"https://github.com/citation-style-language/schema/raw/master/csl-citation.json"} </w:instrText>
      </w:r>
      <w:r>
        <w:fldChar w:fldCharType="separate"/>
      </w:r>
      <w:r w:rsidR="00CE6395" w:rsidRPr="00CE6395">
        <w:rPr>
          <w:rFonts w:ascii="Calibri" w:hAnsi="Calibri" w:cs="Calibri"/>
        </w:rPr>
        <w:t>(5)</w:t>
      </w:r>
      <w:bookmarkEnd w:id="14"/>
      <w:r>
        <w:fldChar w:fldCharType="end"/>
      </w:r>
    </w:p>
    <w:p w14:paraId="1C05884C" w14:textId="77777777" w:rsidR="00274FA1" w:rsidRDefault="00274FA1" w:rsidP="00192921">
      <w:pPr>
        <w:rPr>
          <w:rFonts w:ascii="Calibri" w:eastAsiaTheme="majorEastAsia" w:hAnsi="Calibri" w:cs="Calibri"/>
          <w:color w:val="2E74B5" w:themeColor="accent1" w:themeShade="BF"/>
          <w:szCs w:val="26"/>
        </w:rPr>
      </w:pPr>
    </w:p>
    <w:p w14:paraId="4ACDF410" w14:textId="7008A520" w:rsidR="00274FA1" w:rsidRDefault="00EF1D7D" w:rsidP="00DF1F15">
      <w:pPr>
        <w:pStyle w:val="Heading3"/>
      </w:pPr>
      <w:bookmarkStart w:id="15" w:name="_Toc152948589"/>
      <w:r w:rsidRPr="00EF1D7D">
        <w:t xml:space="preserve">2.2.3. </w:t>
      </w:r>
      <w:r w:rsidR="00274FA1" w:rsidRPr="00EF1D7D">
        <w:t>Moodnotes</w:t>
      </w:r>
      <w:bookmarkEnd w:id="15"/>
    </w:p>
    <w:p w14:paraId="7ACDE111" w14:textId="77777777" w:rsidR="00C02439" w:rsidRPr="00C02439" w:rsidRDefault="00C02439" w:rsidP="00C02439"/>
    <w:p w14:paraId="40AE0ACD" w14:textId="2200231E" w:rsidR="00274FA1" w:rsidRDefault="00274FA1" w:rsidP="00274FA1">
      <w:r>
        <w:t>Moodnotes is a user-friendly mood tracker and journaling app designed to capture and enhance user moods while promoting positive thinking habits. Developed by design experts and clinical psychologists, the app draws on the scientifically supported principles of cognitive behaviour therapy (CBT) and positive psychology to empower users in tracking their moods, identifying triggers, and fostering well-being.</w:t>
      </w:r>
    </w:p>
    <w:p w14:paraId="6B64A3BF" w14:textId="77777777" w:rsidR="00274FA1" w:rsidRDefault="00274FA1" w:rsidP="00274FA1"/>
    <w:p w14:paraId="6FE1240D" w14:textId="77777777" w:rsidR="00274FA1" w:rsidRDefault="00274FA1" w:rsidP="00274FA1">
      <w:r>
        <w:lastRenderedPageBreak/>
        <w:t>Key features of Moodnotes include the ability to track moods over time, automatic face scanning using the device camera, memory preservation through photos or images, and access to self-awareness articles crafted by mental health experts. The app facilitates the development of healthier thinking habits by educating users about common thinking traps and providing tools to avoid them. Additionally, Moodnotes aims to reduce anxiety, enhance well-being, and bring new, constructive perspectives to various situations.</w:t>
      </w:r>
    </w:p>
    <w:p w14:paraId="2B30EECD" w14:textId="77777777" w:rsidR="00274FA1" w:rsidRDefault="00274FA1" w:rsidP="00274FA1"/>
    <w:p w14:paraId="13D2027A" w14:textId="555B5F22" w:rsidR="00274FA1" w:rsidRDefault="00274FA1" w:rsidP="00274FA1">
      <w:pPr>
        <w:rPr>
          <w:rFonts w:ascii="Calibri" w:eastAsiaTheme="majorEastAsia" w:hAnsi="Calibri" w:cs="Calibri"/>
          <w:color w:val="2E74B5" w:themeColor="accent1" w:themeShade="BF"/>
          <w:szCs w:val="26"/>
        </w:rPr>
      </w:pPr>
      <w:r>
        <w:t>Moodnotes Premium, available for members, unlocks additional features such as the ability to make unlimited entries per day, monitor personal statistics and mood insights, add notes to enrich entries, access the "Notable insights" section for a deeper understanding of moods, and discover more full-text articles for self-reflection.</w:t>
      </w:r>
      <w:r w:rsidR="00930394">
        <w:t xml:space="preserve"> </w:t>
      </w:r>
      <w:r w:rsidR="00930394" w:rsidRPr="00930394">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Sp738I6C","properties":{"formattedCitation":"(6)","plainCitation":"(6)","noteIndex":0},"citationItems":[{"id":98,"uris":["http://zotero.org/groups/5237466/items/6ZFUJHEK"],"itemData":{"id":98,"type":"webpage","abstract":"‎Don’t let your mood affect your life. Take control over it!\n\nMeet Moodnotes - a super easy mood tracker &amp; journaling app to capture your mood and help you improve your thinking habits. Moodnotes empowers you to track your mood over time, avoid common thinking traps, and develop perspectives associat…","container-title":"App Store","language":"en-US","title":"‎Moodnotes - Mood Tracker","URL":"https://apps.apple.com/us/app/moodnotes-mood-tracker/id1019230398","accessed":{"date-parts":[["2023",11,28]]},"issued":{"date-parts":[["2021",8,23]]}}}],"schema":"https://github.com/citation-style-language/schema/raw/master/csl-citation.json"} </w:instrText>
      </w:r>
      <w:r w:rsidR="00930394" w:rsidRPr="00930394">
        <w:rPr>
          <w:rFonts w:ascii="Calibri" w:eastAsiaTheme="majorEastAsia" w:hAnsi="Calibri" w:cs="Calibri"/>
          <w:color w:val="2E74B5" w:themeColor="accent1" w:themeShade="BF"/>
          <w:szCs w:val="26"/>
        </w:rPr>
        <w:fldChar w:fldCharType="separate"/>
      </w:r>
      <w:r w:rsidR="00CE6395" w:rsidRPr="00CE6395">
        <w:rPr>
          <w:rFonts w:ascii="Calibri" w:hAnsi="Calibri" w:cs="Calibri"/>
        </w:rPr>
        <w:t>(6)</w:t>
      </w:r>
      <w:r w:rsidR="00930394" w:rsidRPr="00930394">
        <w:rPr>
          <w:rFonts w:ascii="Calibri" w:eastAsiaTheme="majorEastAsia" w:hAnsi="Calibri" w:cs="Calibri"/>
          <w:color w:val="2E74B5" w:themeColor="accent1" w:themeShade="BF"/>
          <w:szCs w:val="26"/>
        </w:rPr>
        <w:fldChar w:fldCharType="end"/>
      </w:r>
    </w:p>
    <w:p w14:paraId="4EE1212B" w14:textId="77777777" w:rsidR="002C4644" w:rsidRDefault="002C4644" w:rsidP="00274FA1">
      <w:pPr>
        <w:rPr>
          <w:rFonts w:ascii="Calibri" w:eastAsiaTheme="majorEastAsia" w:hAnsi="Calibri" w:cs="Calibri"/>
          <w:color w:val="2E74B5" w:themeColor="accent1" w:themeShade="BF"/>
          <w:szCs w:val="26"/>
        </w:rPr>
      </w:pPr>
    </w:p>
    <w:p w14:paraId="7AEBFC6E" w14:textId="77777777" w:rsidR="002C4644" w:rsidRDefault="002C4644" w:rsidP="002C4644">
      <w:pPr>
        <w:keepNext/>
        <w:jc w:val="center"/>
      </w:pPr>
      <w:r>
        <w:rPr>
          <w:noProof/>
        </w:rPr>
        <w:drawing>
          <wp:inline distT="0" distB="0" distL="0" distR="0" wp14:anchorId="173EA3CE" wp14:editId="5D63E574">
            <wp:extent cx="5731510" cy="3221990"/>
            <wp:effectExtent l="0" t="0" r="2540" b="0"/>
            <wp:docPr id="1548809153" name="Picture 24" descr="A screenshot of a smart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09153" name="Picture 24" descr="A screenshot of a smartpho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221990"/>
                    </a:xfrm>
                    <a:prstGeom prst="rect">
                      <a:avLst/>
                    </a:prstGeom>
                    <a:noFill/>
                    <a:ln>
                      <a:noFill/>
                    </a:ln>
                  </pic:spPr>
                </pic:pic>
              </a:graphicData>
            </a:graphic>
          </wp:inline>
        </w:drawing>
      </w:r>
    </w:p>
    <w:p w14:paraId="14598666" w14:textId="5C85C27A" w:rsidR="002C4644" w:rsidRDefault="002C4644" w:rsidP="002C4644">
      <w:pPr>
        <w:pStyle w:val="Caption"/>
        <w:jc w:val="center"/>
      </w:pPr>
      <w:bookmarkStart w:id="16" w:name="_Toc152928736"/>
      <w:r>
        <w:t xml:space="preserve">Figure </w:t>
      </w:r>
      <w:fldSimple w:instr=" SEQ Figure \* ARABIC ">
        <w:r w:rsidR="00536597">
          <w:rPr>
            <w:noProof/>
          </w:rPr>
          <w:t>3</w:t>
        </w:r>
      </w:fldSimple>
      <w:r>
        <w:t xml:space="preserve"> - Moodnotes Mobile App Screenshots </w:t>
      </w:r>
      <w:r>
        <w:fldChar w:fldCharType="begin"/>
      </w:r>
      <w:r w:rsidR="00CE6395">
        <w:instrText xml:space="preserve"> ADDIN ZOTERO_ITEM CSL_CITATION {"citationID":"gRoqqz6O","properties":{"formattedCitation":"(7)","plainCitation":"(7)","noteIndex":0},"citationItems":[{"id":140,"uris":["http://zotero.org/groups/5237466/items/G79XJVCY"],"itemData":{"id":140,"type":"webpage","container-title":"One Mind PsyberGuide","language":"en-US","title":"Moodnotes - CBT &amp; Mood Tracker","URL":"https://onemindpsyberguide.org/apps/moodnotes-cbt-mood-tracker/","accessed":{"date-parts":[["2023",12,3]]}}}],"schema":"https://github.com/citation-style-language/schema/raw/master/csl-citation.json"} </w:instrText>
      </w:r>
      <w:r>
        <w:fldChar w:fldCharType="separate"/>
      </w:r>
      <w:r w:rsidR="00CE6395" w:rsidRPr="00CE6395">
        <w:rPr>
          <w:rFonts w:ascii="Calibri" w:hAnsi="Calibri" w:cs="Calibri"/>
        </w:rPr>
        <w:t>(7)</w:t>
      </w:r>
      <w:bookmarkEnd w:id="16"/>
      <w:r>
        <w:fldChar w:fldCharType="end"/>
      </w:r>
    </w:p>
    <w:p w14:paraId="5C6511D0" w14:textId="77777777" w:rsidR="00274FA1" w:rsidRDefault="00274FA1" w:rsidP="00274FA1"/>
    <w:p w14:paraId="42101F67" w14:textId="77777777" w:rsidR="002C4644" w:rsidRDefault="002C4644" w:rsidP="00274FA1"/>
    <w:p w14:paraId="475146B9" w14:textId="37DC11C0" w:rsidR="00930394" w:rsidRDefault="00EF1D7D" w:rsidP="00DF1F15">
      <w:pPr>
        <w:pStyle w:val="Heading3"/>
      </w:pPr>
      <w:bookmarkStart w:id="17" w:name="_Toc152948590"/>
      <w:r>
        <w:t xml:space="preserve">2.2.4. </w:t>
      </w:r>
      <w:r w:rsidR="00274FA1" w:rsidRPr="00EF1D7D">
        <w:t>eMoods</w:t>
      </w:r>
      <w:bookmarkEnd w:id="17"/>
    </w:p>
    <w:p w14:paraId="05550222" w14:textId="77777777" w:rsidR="00C02439" w:rsidRPr="00C02439" w:rsidRDefault="00C02439" w:rsidP="00C02439"/>
    <w:p w14:paraId="1412FEA7" w14:textId="6CDC59D9" w:rsidR="00930394" w:rsidRDefault="00930394" w:rsidP="00930394">
      <w:r>
        <w:t>eMoods is a highly rated mood tracking app designed for individuals managing Bipolar, Anxiety, and Depression. The app prioritizes user privacy by exclusively storing data on the device and avoiding cloud storage or external connections without explicit consent. It facilitates easy tracking of daily mood variations, sleep patterns, medications, and other symptoms associated with mood disorders. Notably, eMoods allows users to track medication changes, providing insights for informed discussions with healthcare professionals.</w:t>
      </w:r>
    </w:p>
    <w:p w14:paraId="37BFFF2C" w14:textId="77777777" w:rsidR="00930394" w:rsidRDefault="00930394" w:rsidP="00930394"/>
    <w:p w14:paraId="5BACFECB" w14:textId="77777777" w:rsidR="00930394" w:rsidRDefault="00930394" w:rsidP="00930394">
      <w:r>
        <w:lastRenderedPageBreak/>
        <w:t>An essential feature of eMoods is its capacity to generate monthly PDF reports for users to share with their healthcare providers. This aids in communication and collaboration to identify triggers or events contributing to mood episodes or relapses. The app also includes in-app graphs and printable charts, enabling users to visualize trends and patterns for a deeper understanding of their symptoms between appointments. Customization options, such as adding emojis or language characters to medication names and free-form notes, enhance user flexibility.</w:t>
      </w:r>
    </w:p>
    <w:p w14:paraId="16B79A59" w14:textId="77777777" w:rsidR="00930394" w:rsidRDefault="00930394" w:rsidP="00930394"/>
    <w:p w14:paraId="32664321" w14:textId="7215B445" w:rsidR="00274FA1" w:rsidRDefault="00930394" w:rsidP="00930394">
      <w:pPr>
        <w:rPr>
          <w:rFonts w:ascii="Calibri" w:eastAsiaTheme="majorEastAsia" w:hAnsi="Calibri" w:cs="Calibri"/>
          <w:color w:val="2E74B5" w:themeColor="accent1" w:themeShade="BF"/>
          <w:szCs w:val="26"/>
        </w:rPr>
      </w:pPr>
      <w:r>
        <w:t xml:space="preserve">Privacy is a core focus, with eMoods ensuring that all logged information remains securely stored on the user's device. For those seeking additional functionalities, the optional Pro version offers features like tracking custom symptoms and storing multiple timestamped notes per day through auto-renewing subscriptions with transparent terms. The app's commitment to user satisfaction and flexibility is evident in its clear subscription model, allowing users to cancel at any time. In summary, eMoods serves as a comprehensive and privacy-conscious tool for effective mood tracking and management. </w:t>
      </w:r>
      <w:r w:rsidRPr="00930394">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APB9YqOv","properties":{"formattedCitation":"(8)","plainCitation":"(8)","noteIndex":0},"citationItems":[{"id":96,"uris":["http://zotero.org/groups/5237466/items/XZHIBQ74"],"itemData":{"id":96,"type":"webpage","abstract":"‎~~~ EASY &amp; PRIVATE MOOD TRACKER ~~~\n\nYour privacy matters! eMoods never stores any of your data in the cloud or connects to any APIs. No data leaves your phone without your explicit action.\n\neMoods is a mood tracking and charting journal perfect for logging Bipolar I, Bipolar II, Depression, Anxiety…","container-title":"App Store","language":"en-US","title":"‎eMoods Bipolar Mood Tracker","URL":"https://apps.apple.com/us/app/emoods-bipolar-mood-tracker/id1184456130","accessed":{"date-parts":[["2023",11,28]]},"issued":{"date-parts":[["2023",5,30]]}}}],"schema":"https://github.com/citation-style-language/schema/raw/master/csl-citation.json"} </w:instrText>
      </w:r>
      <w:r w:rsidRPr="00930394">
        <w:rPr>
          <w:rFonts w:ascii="Calibri" w:eastAsiaTheme="majorEastAsia" w:hAnsi="Calibri" w:cs="Calibri"/>
          <w:color w:val="2E74B5" w:themeColor="accent1" w:themeShade="BF"/>
          <w:szCs w:val="26"/>
        </w:rPr>
        <w:fldChar w:fldCharType="separate"/>
      </w:r>
      <w:r w:rsidR="00CE6395" w:rsidRPr="00CE6395">
        <w:rPr>
          <w:rFonts w:ascii="Calibri" w:hAnsi="Calibri" w:cs="Calibri"/>
        </w:rPr>
        <w:t>(8)</w:t>
      </w:r>
      <w:r w:rsidRPr="00930394">
        <w:rPr>
          <w:rFonts w:ascii="Calibri" w:eastAsiaTheme="majorEastAsia" w:hAnsi="Calibri" w:cs="Calibri"/>
          <w:color w:val="2E74B5" w:themeColor="accent1" w:themeShade="BF"/>
          <w:szCs w:val="26"/>
        </w:rPr>
        <w:fldChar w:fldCharType="end"/>
      </w:r>
    </w:p>
    <w:p w14:paraId="0CCD1C84" w14:textId="77777777" w:rsidR="002C4644" w:rsidRDefault="002C4644" w:rsidP="00930394">
      <w:pPr>
        <w:rPr>
          <w:rFonts w:ascii="Calibri" w:eastAsiaTheme="majorEastAsia" w:hAnsi="Calibri" w:cs="Calibri"/>
          <w:color w:val="2E74B5" w:themeColor="accent1" w:themeShade="BF"/>
          <w:szCs w:val="26"/>
        </w:rPr>
      </w:pPr>
    </w:p>
    <w:p w14:paraId="2DDE28E3" w14:textId="77777777" w:rsidR="00D86E15" w:rsidRDefault="00D86E15" w:rsidP="00D86E15">
      <w:pPr>
        <w:keepNext/>
        <w:jc w:val="center"/>
      </w:pPr>
      <w:r>
        <w:rPr>
          <w:rFonts w:ascii="Calibri" w:eastAsiaTheme="majorEastAsia" w:hAnsi="Calibri" w:cs="Calibri"/>
          <w:noProof/>
          <w:color w:val="2E74B5" w:themeColor="accent1" w:themeShade="BF"/>
          <w:szCs w:val="26"/>
        </w:rPr>
        <w:drawing>
          <wp:inline distT="0" distB="0" distL="0" distR="0" wp14:anchorId="6788D614" wp14:editId="11D737A8">
            <wp:extent cx="5728335" cy="3237230"/>
            <wp:effectExtent l="0" t="0" r="5715" b="1270"/>
            <wp:docPr id="94295900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8335" cy="3237230"/>
                    </a:xfrm>
                    <a:prstGeom prst="rect">
                      <a:avLst/>
                    </a:prstGeom>
                    <a:noFill/>
                    <a:ln>
                      <a:noFill/>
                    </a:ln>
                  </pic:spPr>
                </pic:pic>
              </a:graphicData>
            </a:graphic>
          </wp:inline>
        </w:drawing>
      </w:r>
    </w:p>
    <w:p w14:paraId="03BBFC75" w14:textId="145F8ACD" w:rsidR="002C4644" w:rsidRDefault="00D86E15" w:rsidP="00D86E15">
      <w:pPr>
        <w:pStyle w:val="Caption"/>
        <w:jc w:val="center"/>
      </w:pPr>
      <w:bookmarkStart w:id="18" w:name="_Toc152928737"/>
      <w:r>
        <w:t xml:space="preserve">Figure </w:t>
      </w:r>
      <w:fldSimple w:instr=" SEQ Figure \* ARABIC ">
        <w:r w:rsidR="00536597">
          <w:rPr>
            <w:noProof/>
          </w:rPr>
          <w:t>4</w:t>
        </w:r>
      </w:fldSimple>
      <w:r>
        <w:t xml:space="preserve"> - eMoods Mobile App Screenshots </w:t>
      </w:r>
      <w:r>
        <w:fldChar w:fldCharType="begin"/>
      </w:r>
      <w:r w:rsidR="00CE6395">
        <w:instrText xml:space="preserve"> ADDIN ZOTERO_ITEM CSL_CITATION {"citationID":"NAPt4QON","properties":{"formattedCitation":"(9)","plainCitation":"(9)","noteIndex":0},"citationItems":[{"id":142,"uris":["http://zotero.org/groups/5237466/items/6S2YNNIB"],"itemData":{"id":142,"type":"webpage","abstract":"eMoods Bipolar Mood Tracker is designed to help users to keep track of their moods. Every day, users record their mood, anxiety, and other important information.","container-title":"One Mind PsyberGuide","language":"en-US","title":"eMoods Bipolar Mood Tracker","URL":"https://onemindpsyberguide.org/apps/emoods-bipolar-mood-tracker/","accessed":{"date-parts":[["2023",12,3]]}}}],"schema":"https://github.com/citation-style-language/schema/raw/master/csl-citation.json"} </w:instrText>
      </w:r>
      <w:r>
        <w:fldChar w:fldCharType="separate"/>
      </w:r>
      <w:r w:rsidR="00CE6395" w:rsidRPr="00CE6395">
        <w:rPr>
          <w:rFonts w:ascii="Calibri" w:hAnsi="Calibri" w:cs="Calibri"/>
        </w:rPr>
        <w:t>(9)</w:t>
      </w:r>
      <w:bookmarkEnd w:id="18"/>
      <w:r>
        <w:fldChar w:fldCharType="end"/>
      </w:r>
    </w:p>
    <w:p w14:paraId="7929C1B3" w14:textId="77777777" w:rsidR="00930394" w:rsidRDefault="00930394" w:rsidP="00930394"/>
    <w:p w14:paraId="54926B49" w14:textId="390D8101" w:rsidR="00930394" w:rsidRDefault="00EF1D7D" w:rsidP="00DF1F15">
      <w:pPr>
        <w:pStyle w:val="Heading3"/>
      </w:pPr>
      <w:bookmarkStart w:id="19" w:name="_Toc152948591"/>
      <w:r>
        <w:t xml:space="preserve">2.2.5. </w:t>
      </w:r>
      <w:r w:rsidR="00930394" w:rsidRPr="00EF1D7D">
        <w:t>Theratrak</w:t>
      </w:r>
      <w:bookmarkEnd w:id="19"/>
    </w:p>
    <w:p w14:paraId="024926DC" w14:textId="77777777" w:rsidR="00C02439" w:rsidRPr="00C02439" w:rsidRDefault="00C02439" w:rsidP="00C02439"/>
    <w:p w14:paraId="460C8984" w14:textId="02321425" w:rsidR="00930394" w:rsidRDefault="00930394" w:rsidP="00930394">
      <w:r>
        <w:t>Theratrak is a mobile app that allows occupational therapists to capture meaningful information from therapy sessions and create customised home programs for children. Therapists have access to a database of therapeutic activity scaffolds which they can easily access within a therapy session. Therapists then attach photos and videos to create highly personal home programs, individual to each client’s needs. This allows the therapist to grade the activities to the child’s abilities and give specific verbal and written notes about task completion.</w:t>
      </w:r>
    </w:p>
    <w:p w14:paraId="6A04764D" w14:textId="77777777" w:rsidR="00930394" w:rsidRDefault="00930394" w:rsidP="00930394"/>
    <w:p w14:paraId="1B7E4B81" w14:textId="3A2EB8F4" w:rsidR="00930394" w:rsidRDefault="00930394" w:rsidP="00192921">
      <w:pPr>
        <w:rPr>
          <w:rFonts w:ascii="Calibri" w:eastAsiaTheme="majorEastAsia" w:hAnsi="Calibri" w:cs="Calibri"/>
          <w:color w:val="2E74B5" w:themeColor="accent1" w:themeShade="BF"/>
          <w:szCs w:val="26"/>
        </w:rPr>
      </w:pPr>
      <w:r>
        <w:t xml:space="preserve">Therapists can use this tool concurrently with therapy sessions, helping to reduce the amount of lost paperwork or forgotten material. Theratrak gives the patient digital access to the home program the therapist prescribes, so that they continue with their treatment, better informed about their program, enabling them to take charge of their health. </w:t>
      </w:r>
      <w:r w:rsidRPr="00541195">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MPfd7DCR","properties":{"formattedCitation":"(10)","plainCitation":"(10)","noteIndex":0},"citationItems":[{"id":100,"uris":["http://zotero.org/groups/5237466/items/H89M8XIZ"],"itemData":{"id":100,"type":"webpage","abstract":"Custom therapy prescriptions","language":"en-IE","title":"Theratrak – Apps on Google Play","URL":"https://play.google.com/store/apps/details?id=co.theratrak.Theratrak&amp;hl=en_IE","accessed":{"date-parts":[["2023",11,28]]}}}],"schema":"https://github.com/citation-style-language/schema/raw/master/csl-citation.json"} </w:instrText>
      </w:r>
      <w:r w:rsidRPr="00541195">
        <w:rPr>
          <w:rFonts w:ascii="Calibri" w:eastAsiaTheme="majorEastAsia" w:hAnsi="Calibri" w:cs="Calibri"/>
          <w:color w:val="2E74B5" w:themeColor="accent1" w:themeShade="BF"/>
          <w:szCs w:val="26"/>
        </w:rPr>
        <w:fldChar w:fldCharType="separate"/>
      </w:r>
      <w:r w:rsidR="00CE6395" w:rsidRPr="00CE6395">
        <w:rPr>
          <w:rFonts w:ascii="Calibri" w:hAnsi="Calibri" w:cs="Calibri"/>
        </w:rPr>
        <w:t>(10)</w:t>
      </w:r>
      <w:r w:rsidRPr="00541195">
        <w:rPr>
          <w:rFonts w:ascii="Calibri" w:eastAsiaTheme="majorEastAsia" w:hAnsi="Calibri" w:cs="Calibri"/>
          <w:color w:val="2E74B5" w:themeColor="accent1" w:themeShade="BF"/>
          <w:szCs w:val="26"/>
        </w:rPr>
        <w:fldChar w:fldCharType="end"/>
      </w:r>
    </w:p>
    <w:p w14:paraId="275D2F6F" w14:textId="77777777" w:rsidR="00D86E15" w:rsidRDefault="00D86E15" w:rsidP="00192921">
      <w:pPr>
        <w:rPr>
          <w:rFonts w:ascii="Calibri" w:eastAsiaTheme="majorEastAsia" w:hAnsi="Calibri" w:cs="Calibri"/>
          <w:color w:val="2E74B5" w:themeColor="accent1" w:themeShade="BF"/>
          <w:szCs w:val="26"/>
        </w:rPr>
      </w:pPr>
    </w:p>
    <w:p w14:paraId="23E85BB4" w14:textId="77777777" w:rsidR="00D86E15" w:rsidRDefault="00D86E15" w:rsidP="00D86E15">
      <w:pPr>
        <w:keepNext/>
        <w:jc w:val="center"/>
      </w:pPr>
      <w:r>
        <w:rPr>
          <w:noProof/>
        </w:rPr>
        <w:drawing>
          <wp:inline distT="0" distB="0" distL="0" distR="0" wp14:anchorId="080585A7" wp14:editId="256035CF">
            <wp:extent cx="5930512" cy="2514600"/>
            <wp:effectExtent l="0" t="0" r="0" b="0"/>
            <wp:docPr id="701526452" name="Picture 26" descr="A computer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526452" name="Picture 26" descr="A computer screen 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256" cy="2514915"/>
                    </a:xfrm>
                    <a:prstGeom prst="rect">
                      <a:avLst/>
                    </a:prstGeom>
                    <a:noFill/>
                    <a:ln>
                      <a:noFill/>
                    </a:ln>
                  </pic:spPr>
                </pic:pic>
              </a:graphicData>
            </a:graphic>
          </wp:inline>
        </w:drawing>
      </w:r>
    </w:p>
    <w:p w14:paraId="67DCF7E0" w14:textId="43FA2DB3" w:rsidR="00C02439" w:rsidRDefault="00D86E15" w:rsidP="00D86E15">
      <w:pPr>
        <w:pStyle w:val="Caption"/>
        <w:jc w:val="center"/>
      </w:pPr>
      <w:bookmarkStart w:id="20" w:name="_Toc152928738"/>
      <w:r>
        <w:t xml:space="preserve">Figure </w:t>
      </w:r>
      <w:fldSimple w:instr=" SEQ Figure \* ARABIC ">
        <w:r w:rsidR="00536597">
          <w:rPr>
            <w:noProof/>
          </w:rPr>
          <w:t>5</w:t>
        </w:r>
      </w:fldSimple>
      <w:r>
        <w:t xml:space="preserve"> - Theratrak App Screenshots </w:t>
      </w:r>
      <w:r>
        <w:fldChar w:fldCharType="begin"/>
      </w:r>
      <w:r w:rsidR="00CE6395">
        <w:instrText xml:space="preserve"> ADDIN ZOTERO_ITEM CSL_CITATION {"citationID":"hTEsp9OK","properties":{"formattedCitation":"(11)","plainCitation":"(11)","noteIndex":0},"citationItems":[{"id":144,"uris":["http://zotero.org/groups/5237466/items/5JJSA9PV"],"itemData":{"id":144,"type":"webpage","container-title":"Theratrak","language":"en-US","title":"How Theratrak Works for Therapists &amp; Allied Health Professionals","URL":"https://www.theratrak.co/for-therapists","accessed":{"date-parts":[["2023",12,3]]}}}],"schema":"https://github.com/citation-style-language/schema/raw/master/csl-citation.json"} </w:instrText>
      </w:r>
      <w:r>
        <w:fldChar w:fldCharType="separate"/>
      </w:r>
      <w:r w:rsidR="00CE6395" w:rsidRPr="00CE6395">
        <w:rPr>
          <w:rFonts w:ascii="Calibri" w:hAnsi="Calibri" w:cs="Calibri"/>
        </w:rPr>
        <w:t>(11)</w:t>
      </w:r>
      <w:bookmarkEnd w:id="20"/>
      <w:r>
        <w:fldChar w:fldCharType="end"/>
      </w:r>
    </w:p>
    <w:p w14:paraId="3950019F" w14:textId="77777777" w:rsidR="00D86E15" w:rsidRDefault="00D86E15" w:rsidP="00192921"/>
    <w:p w14:paraId="3890092B" w14:textId="77777777" w:rsidR="00D86E15" w:rsidRDefault="00D86E15" w:rsidP="00192921"/>
    <w:p w14:paraId="31D53AF9" w14:textId="4370C008" w:rsidR="009B697E" w:rsidRDefault="009B697E" w:rsidP="009B697E">
      <w:pPr>
        <w:pStyle w:val="Heading2"/>
      </w:pPr>
      <w:bookmarkStart w:id="21" w:name="_Toc152948592"/>
      <w:r>
        <w:t xml:space="preserve">2.3. </w:t>
      </w:r>
      <w:r w:rsidR="00604B8B">
        <w:t xml:space="preserve">Technologies </w:t>
      </w:r>
      <w:r w:rsidR="00EF1D7D">
        <w:t>Researched &amp; Selection</w:t>
      </w:r>
      <w:bookmarkEnd w:id="21"/>
    </w:p>
    <w:p w14:paraId="05FE58E9" w14:textId="77777777" w:rsidR="00EF1D7D" w:rsidRDefault="00EF1D7D" w:rsidP="00EF1D7D"/>
    <w:p w14:paraId="30717574" w14:textId="245FA8F1" w:rsidR="00EF1D7D" w:rsidRDefault="00EF1D7D" w:rsidP="00383043">
      <w:pPr>
        <w:pStyle w:val="Heading3"/>
      </w:pPr>
      <w:bookmarkStart w:id="22" w:name="_Toc152948593"/>
      <w:r>
        <w:t>2.3.1 Operating Systems</w:t>
      </w:r>
      <w:bookmarkEnd w:id="22"/>
    </w:p>
    <w:p w14:paraId="65699CFD" w14:textId="77777777" w:rsidR="00EF1D7D" w:rsidRDefault="00EF1D7D" w:rsidP="00EF1D7D"/>
    <w:p w14:paraId="4EA1089E" w14:textId="330D2672" w:rsidR="00F904AF" w:rsidRDefault="00F904AF" w:rsidP="00EF1D7D">
      <w:r>
        <w:t>In this section we will look at various operating systems that could be suitable as platforms for the application. A strong understanding of the target audience in terms of demographics and operating system popularity will weigh heavily in the operating system selection decision making process. Other factors that will need to be considered are the type of application we are developing, hardware considerations, development tools and testing strategies.</w:t>
      </w:r>
    </w:p>
    <w:p w14:paraId="4FED9701" w14:textId="77777777" w:rsidR="00F904AF" w:rsidRPr="00EF1D7D" w:rsidRDefault="00F904AF" w:rsidP="00EF1D7D"/>
    <w:p w14:paraId="3145A582" w14:textId="23E35031" w:rsidR="00C02439" w:rsidRDefault="00EF1D7D" w:rsidP="00383043">
      <w:pPr>
        <w:pStyle w:val="Heading4"/>
      </w:pPr>
      <w:r>
        <w:t>2.3.1.1 Android</w:t>
      </w:r>
    </w:p>
    <w:p w14:paraId="58B8061D" w14:textId="77777777" w:rsidR="00C02439" w:rsidRPr="00C02439" w:rsidRDefault="00C02439" w:rsidP="00C02439"/>
    <w:p w14:paraId="0A327828" w14:textId="5CD71864" w:rsidR="00C02439" w:rsidRDefault="00C02439" w:rsidP="00C02439">
      <w:r w:rsidRPr="00C02439">
        <w:t>Android is an open-source operating system developed by Google, widely used for mobile devices such as smartphones and tablets. Known for its versatility and robust app ecosystem, Android provides a user-friendly interface and serves as the foundation for a diverse range of electronic devices.</w:t>
      </w:r>
    </w:p>
    <w:p w14:paraId="02A46A1A" w14:textId="77777777" w:rsidR="00C02439" w:rsidRPr="00C02439" w:rsidRDefault="00C02439" w:rsidP="00C02439"/>
    <w:p w14:paraId="054D0044" w14:textId="625966A3" w:rsidR="00EF1D7D" w:rsidRDefault="00C02439" w:rsidP="00EF1D7D">
      <w:r w:rsidRPr="00C02439">
        <w:lastRenderedPageBreak/>
        <w:t xml:space="preserve">In choosing Android as one of the operating systems for </w:t>
      </w:r>
      <w:r>
        <w:t>MyTherapyPal</w:t>
      </w:r>
      <w:r w:rsidRPr="00C02439">
        <w:t xml:space="preserve">, </w:t>
      </w:r>
      <w:r w:rsidR="00E35780">
        <w:t>we</w:t>
      </w:r>
      <w:r w:rsidRPr="00C02439">
        <w:t xml:space="preserve"> prioritize its widespread adoption and extensive user base. Android's global prominence ensures that </w:t>
      </w:r>
      <w:r>
        <w:t>the</w:t>
      </w:r>
      <w:r w:rsidRPr="00C02439">
        <w:t xml:space="preserve"> app has the potential to reach millions of users. The decision to incorporate Android aligns with a broader strategy of catering to diverse user preferences</w:t>
      </w:r>
      <w:r>
        <w:t>, and</w:t>
      </w:r>
      <w:r w:rsidRPr="00C02439">
        <w:t xml:space="preserve"> by leveraging Flutter's cross-platform capabilities, the app is poised to deliver a consistent and high quality experience across multiple operating systems. This approach not only maximizes the app's accessibility but also underscores its adaptability in a multi-platform landscape.</w:t>
      </w:r>
      <w:r w:rsidR="00650F16">
        <w:t xml:space="preserve"> </w:t>
      </w:r>
      <w:r w:rsidR="00650F16">
        <w:fldChar w:fldCharType="begin"/>
      </w:r>
      <w:r w:rsidR="00CE6395">
        <w:instrText xml:space="preserve"> ADDIN ZOTERO_ITEM CSL_CITATION {"citationID":"g30gTRxU","properties":{"formattedCitation":"(12)","plainCitation":"(12)","noteIndex":0},"citationItems":[{"id":122,"uris":["http://zotero.org/groups/5237466/items/E22BSTLS"],"itemData":{"id":122,"type":"webpage","abstract":"Android, operating system for cellular telephones and tablet computers that was debuted by Google in 2007. In 2012 Android became the most popular operating system for mobile devices, surpassing Apple’s iOS, and as of 2020 about 75 percent of mobile devices run Android.","language":"en","title":"Android | Definition, History, &amp; Facts | Britannica","URL":"https://www.britannica.com/technology/Android-operating-system","accessed":{"date-parts":[["2023",11,30]]},"issued":{"date-parts":[["2023",11,28]]}}}],"schema":"https://github.com/citation-style-language/schema/raw/master/csl-citation.json"} </w:instrText>
      </w:r>
      <w:r w:rsidR="00650F16">
        <w:fldChar w:fldCharType="separate"/>
      </w:r>
      <w:r w:rsidR="00CE6395" w:rsidRPr="00CE6395">
        <w:rPr>
          <w:rFonts w:ascii="Calibri" w:hAnsi="Calibri" w:cs="Calibri"/>
        </w:rPr>
        <w:t>(12)</w:t>
      </w:r>
      <w:r w:rsidR="00650F16">
        <w:fldChar w:fldCharType="end"/>
      </w:r>
    </w:p>
    <w:p w14:paraId="06FB6443" w14:textId="77777777" w:rsidR="00C02439" w:rsidRPr="00EF1D7D" w:rsidRDefault="00C02439" w:rsidP="00EF1D7D"/>
    <w:p w14:paraId="7A07C974" w14:textId="2E175113" w:rsidR="00EF1D7D" w:rsidRDefault="00EF1D7D" w:rsidP="00383043">
      <w:pPr>
        <w:pStyle w:val="Heading4"/>
      </w:pPr>
      <w:r>
        <w:t>2.3.1.2 iOS</w:t>
      </w:r>
    </w:p>
    <w:p w14:paraId="5A838C73" w14:textId="77777777" w:rsidR="00EF1D7D" w:rsidRDefault="00EF1D7D" w:rsidP="00EF1D7D"/>
    <w:p w14:paraId="3ADCB0D3" w14:textId="77777777" w:rsidR="00513779" w:rsidRDefault="00513779" w:rsidP="00513779">
      <w:r>
        <w:t>iOS is a mobile operating system developed by Apple Inc. It is the foundation that powers Apple's mobile devices, including iPhones, iPads, and iPod Touches. iOS is known for its user-friendly interface, security features, and seamless integration with other Apple products and services.</w:t>
      </w:r>
    </w:p>
    <w:p w14:paraId="3F7859F5" w14:textId="77777777" w:rsidR="00513779" w:rsidRDefault="00513779" w:rsidP="00513779"/>
    <w:p w14:paraId="4AC4F40D" w14:textId="705941B3" w:rsidR="00513779" w:rsidRDefault="00513779" w:rsidP="00513779">
      <w:r>
        <w:t>MyTherapyPal, being a healthcare-related application, could benefit from developing a version for iOS due to several reasons. Firstly, iOS has a reputation for providing a secure and controlled environment, ensuring the protection of sensitive health data. This aligns well with the privacy and confidentiality requirements often associated with healthcare applications. Apple's App Store is a well-established platform with a large user base. By releasing a version of MyTherapyPal on iOS, we gain access to a significant market share and potential users who prefer or exclusively use Apple devices. iOS devices are also known for their consistent hardware and software ecosystem. This uniformity makes it easier for developers to create and optimize applications for a standardized set of devices, resulting in a smoother and more reliable user experience.</w:t>
      </w:r>
      <w:r w:rsidR="00650F16">
        <w:t xml:space="preserve"> </w:t>
      </w:r>
      <w:r w:rsidR="00650F16">
        <w:fldChar w:fldCharType="begin"/>
      </w:r>
      <w:r w:rsidR="00CE6395">
        <w:instrText xml:space="preserve"> ADDIN ZOTERO_ITEM CSL_CITATION {"citationID":"4bmZE5GC","properties":{"formattedCitation":"(13)","plainCitation":"(13)","noteIndex":0},"citationItems":[{"id":120,"uris":["http://zotero.org/groups/5237466/items/S7QSR8EZ"],"itemData":{"id":120,"type":"webpage","abstract":"IOS, multiplatform operating system (OS) created and developed by Apple Inc. for its iPhone. The platform formerly also supported the company’s iPad (until 2019) and iPod Touch (until 2022) devices. The software is based on Mac OS X (after 2016, macOS), which Apple has used since 2001 to power its","language":"en","title":"IOS | Apple, Updates, Software, &amp; Origin | Britannica","URL":"https://www.britannica.com/topic/iOS","accessed":{"date-parts":[["2023",11,30]]},"issued":{"date-parts":[["2023",11,15]]}}}],"schema":"https://github.com/citation-style-language/schema/raw/master/csl-citation.json"} </w:instrText>
      </w:r>
      <w:r w:rsidR="00650F16">
        <w:fldChar w:fldCharType="separate"/>
      </w:r>
      <w:r w:rsidR="00CE6395" w:rsidRPr="00CE6395">
        <w:rPr>
          <w:rFonts w:ascii="Calibri" w:hAnsi="Calibri" w:cs="Calibri"/>
        </w:rPr>
        <w:t>(13)</w:t>
      </w:r>
      <w:r w:rsidR="00650F16">
        <w:fldChar w:fldCharType="end"/>
      </w:r>
    </w:p>
    <w:p w14:paraId="7E28C1CE" w14:textId="77777777" w:rsidR="00B81FE0" w:rsidRPr="00EF1D7D" w:rsidRDefault="00B81FE0" w:rsidP="00EF1D7D"/>
    <w:p w14:paraId="174B3164" w14:textId="75F82730" w:rsidR="00EF1D7D" w:rsidRDefault="00EF1D7D" w:rsidP="00383043">
      <w:pPr>
        <w:pStyle w:val="Heading4"/>
      </w:pPr>
      <w:r>
        <w:t>2.3.1.3 Windows</w:t>
      </w:r>
    </w:p>
    <w:p w14:paraId="13EB5D00" w14:textId="77777777" w:rsidR="00EF1D7D" w:rsidRDefault="00EF1D7D" w:rsidP="00EF1D7D"/>
    <w:p w14:paraId="64697DFC" w14:textId="3CBAE449" w:rsidR="00650F16" w:rsidRDefault="00650F16" w:rsidP="00650F16">
      <w:r>
        <w:t>Windows is a family of operating systems developed by Microsoft. It is one of the most widely used operating systems for personal computers, ranging from desktops and laptops to tablets and hybrid devices. Windows provides a graphical user interface and supports a wide range of software applications. Developing a version of MyTherapyPal for the Windows platform can be a strategic decision for several reasons. Firstly, Windows has a significant market share in the personal computing space. By targeting this platform, you can reach a diverse user base that includes individuals using various types of Windows-powered devices. Windows is commonly used in professional and enterprise environments. This presents an opportunity for MyTherapyPal to cater to healthcare professionals, clinics, or organizations that rely on Windows-based systems for their daily operations. Compatibility with Windows can facilitate the integration of MyTherapyPal into existing healthcare workflows.</w:t>
      </w:r>
      <w:r w:rsidR="00DD79CA">
        <w:t xml:space="preserve"> </w:t>
      </w:r>
      <w:r w:rsidR="00DD79CA">
        <w:fldChar w:fldCharType="begin"/>
      </w:r>
      <w:r w:rsidR="00CE6395">
        <w:instrText xml:space="preserve"> ADDIN ZOTERO_ITEM CSL_CITATION {"citationID":"PTgQ1hvo","properties":{"formattedCitation":"(14)","plainCitation":"(14)","noteIndex":0},"citationItems":[{"id":124,"uris":["http://zotero.org/groups/5237466/items/54MLLNU3"],"itemData":{"id":124,"type":"webpage","abstract":"Computer dictionary definition of what Windows means, including related links, information, and terms.","language":"en","title":"What is Windows?","URL":"https://www.computerhope.com/jargon/w/windows.htm","accessed":{"date-parts":[["2023",11,30]]}}}],"schema":"https://github.com/citation-style-language/schema/raw/master/csl-citation.json"} </w:instrText>
      </w:r>
      <w:r w:rsidR="00DD79CA">
        <w:fldChar w:fldCharType="separate"/>
      </w:r>
      <w:r w:rsidR="00CE6395" w:rsidRPr="00CE6395">
        <w:rPr>
          <w:rFonts w:ascii="Calibri" w:hAnsi="Calibri" w:cs="Calibri"/>
        </w:rPr>
        <w:t>(14)</w:t>
      </w:r>
      <w:r w:rsidR="00DD79CA">
        <w:fldChar w:fldCharType="end"/>
      </w:r>
    </w:p>
    <w:p w14:paraId="23DBAA5B" w14:textId="77777777" w:rsidR="00650F16" w:rsidRPr="00EF1D7D" w:rsidRDefault="00650F16" w:rsidP="00650F16"/>
    <w:p w14:paraId="5BBF5B2E" w14:textId="7874115D" w:rsidR="00EF1D7D" w:rsidRDefault="00EF1D7D" w:rsidP="00383043">
      <w:pPr>
        <w:pStyle w:val="Heading4"/>
      </w:pPr>
      <w:r>
        <w:t>2.3.1.4 MacOS</w:t>
      </w:r>
    </w:p>
    <w:p w14:paraId="1B1C6D7F" w14:textId="77777777" w:rsidR="00EF1D7D" w:rsidRDefault="00EF1D7D" w:rsidP="00EF1D7D"/>
    <w:p w14:paraId="417BE529" w14:textId="6BD81937" w:rsidR="00650F16" w:rsidRDefault="00650F16" w:rsidP="00EF1D7D">
      <w:r w:rsidRPr="00650F16">
        <w:t>MacOS</w:t>
      </w:r>
      <w:r w:rsidR="00B078E5">
        <w:t xml:space="preserve">, formerly </w:t>
      </w:r>
      <w:r w:rsidR="00DD79CA">
        <w:t>OS x</w:t>
      </w:r>
      <w:r w:rsidR="00B078E5">
        <w:t>,</w:t>
      </w:r>
      <w:r w:rsidRPr="00650F16">
        <w:t xml:space="preserve"> is an operating system developed by Apple Inc. for its line of Macintosh computers. It's built on a Unix-based foundation, providing a stable and secure environment for </w:t>
      </w:r>
      <w:r w:rsidRPr="00650F16">
        <w:lastRenderedPageBreak/>
        <w:t xml:space="preserve">users. </w:t>
      </w:r>
      <w:r>
        <w:t>M</w:t>
      </w:r>
      <w:r w:rsidRPr="00650F16">
        <w:t>acOS offers a user-friendly interface, advanced graphics capabilities, and seamless integration with other Apple devices and services.</w:t>
      </w:r>
      <w:r>
        <w:t xml:space="preserve"> While MacOS would have a significantly smaller market share over Windows, it is still the second most popular desktop operating system globally. Since we are using flutter, it makes it a very simple process to compile for this operating system too so the decision to include MacOS as a platform was an easy one.</w:t>
      </w:r>
      <w:r w:rsidR="00DD79CA">
        <w:t xml:space="preserve"> </w:t>
      </w:r>
      <w:r w:rsidR="00DD79CA">
        <w:fldChar w:fldCharType="begin"/>
      </w:r>
      <w:r w:rsidR="00CE6395">
        <w:instrText xml:space="preserve"> ADDIN ZOTERO_ITEM CSL_CITATION {"citationID":"zPlqYopL","properties":{"formattedCitation":"(15)","plainCitation":"(15)","noteIndex":0},"citationItems":[{"id":126,"uris":["http://zotero.org/groups/5237466/items/L7QF22WT"],"itemData":{"id":126,"type":"webpage","abstract":"Microsoft's Windows was the dominant desktop operating system (OS) worldwide as of July 2023, with a market share of around 70 percent.","container-title":"Statista","language":"en","title":"Desktop operating system market share 2013-2023","URL":"https://www.statista.com/statistics/218089/global-market-share-of-windows-7/","accessed":{"date-parts":[["2023",11,30]]}}}],"schema":"https://github.com/citation-style-language/schema/raw/master/csl-citation.json"} </w:instrText>
      </w:r>
      <w:r w:rsidR="00DD79CA">
        <w:fldChar w:fldCharType="separate"/>
      </w:r>
      <w:r w:rsidR="00CE6395" w:rsidRPr="00CE6395">
        <w:rPr>
          <w:rFonts w:ascii="Calibri" w:hAnsi="Calibri" w:cs="Calibri"/>
        </w:rPr>
        <w:t>(15)</w:t>
      </w:r>
      <w:r w:rsidR="00DD79CA">
        <w:fldChar w:fldCharType="end"/>
      </w:r>
    </w:p>
    <w:p w14:paraId="5FFE28D2" w14:textId="77777777" w:rsidR="00DD79CA" w:rsidRDefault="00DD79CA" w:rsidP="00EF1D7D"/>
    <w:p w14:paraId="7842F8ED" w14:textId="77777777" w:rsidR="00DD79CA" w:rsidRDefault="00DD79CA" w:rsidP="00DD79CA">
      <w:pPr>
        <w:keepNext/>
      </w:pPr>
      <w:r>
        <w:rPr>
          <w:noProof/>
        </w:rPr>
        <w:drawing>
          <wp:inline distT="0" distB="0" distL="0" distR="0" wp14:anchorId="2A100BFF" wp14:editId="508BE90B">
            <wp:extent cx="5731510" cy="3223895"/>
            <wp:effectExtent l="0" t="0" r="2540" b="0"/>
            <wp:docPr id="1570164610"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164610" name="Picture 1" descr="A graph of a number of people&#10;&#10;Description automatically generated with medium confidence"/>
                    <pic:cNvPicPr/>
                  </pic:nvPicPr>
                  <pic:blipFill>
                    <a:blip r:embed="rId16"/>
                    <a:stretch>
                      <a:fillRect/>
                    </a:stretch>
                  </pic:blipFill>
                  <pic:spPr>
                    <a:xfrm>
                      <a:off x="0" y="0"/>
                      <a:ext cx="5731510" cy="3223895"/>
                    </a:xfrm>
                    <a:prstGeom prst="rect">
                      <a:avLst/>
                    </a:prstGeom>
                  </pic:spPr>
                </pic:pic>
              </a:graphicData>
            </a:graphic>
          </wp:inline>
        </w:drawing>
      </w:r>
    </w:p>
    <w:p w14:paraId="735FC41D" w14:textId="1E9912F7" w:rsidR="00DD79CA" w:rsidRPr="00DD79CA" w:rsidRDefault="00DD79CA" w:rsidP="00DD79CA">
      <w:pPr>
        <w:pStyle w:val="Caption"/>
        <w:jc w:val="center"/>
      </w:pPr>
      <w:bookmarkStart w:id="23" w:name="_Toc152928739"/>
      <w:r>
        <w:t xml:space="preserve">Figure </w:t>
      </w:r>
      <w:fldSimple w:instr=" SEQ Figure \* ARABIC ">
        <w:r w:rsidR="00536597">
          <w:rPr>
            <w:noProof/>
          </w:rPr>
          <w:t>6</w:t>
        </w:r>
      </w:fldSimple>
      <w:r>
        <w:t xml:space="preserve"> - Desktop Operating System Market Share Worldwide </w:t>
      </w:r>
      <w:r>
        <w:fldChar w:fldCharType="begin"/>
      </w:r>
      <w:r w:rsidR="00CE6395">
        <w:instrText xml:space="preserve"> ADDIN ZOTERO_ITEM CSL_CITATION {"citationID":"esmuAnmN","properties":{"formattedCitation":"(16)","plainCitation":"(16)","noteIndex":0},"citationItems":[{"id":128,"uris":["http://zotero.org/groups/5237466/items/N8EH79GA"],"itemData":{"id":128,"type":"webpage","abstract":"This graph shows the market share of desktop operating systems worldwide based on over 5 billion monthly page views.","container-title":"StatCounter Global Stats","language":"en","title":"Desktop Operating System Market Share Worldwide","URL":"https://gs.statcounter.com/os-market-share/desktop/worldwide","accessed":{"date-parts":[["2023",11,30]]}},"label":"page"}],"schema":"https://github.com/citation-style-language/schema/raw/master/csl-citation.json"} </w:instrText>
      </w:r>
      <w:r>
        <w:fldChar w:fldCharType="separate"/>
      </w:r>
      <w:r w:rsidR="00CE6395" w:rsidRPr="00CE6395">
        <w:rPr>
          <w:rFonts w:ascii="Calibri" w:hAnsi="Calibri" w:cs="Calibri"/>
        </w:rPr>
        <w:t>(16)</w:t>
      </w:r>
      <w:bookmarkEnd w:id="23"/>
      <w:r>
        <w:fldChar w:fldCharType="end"/>
      </w:r>
    </w:p>
    <w:p w14:paraId="6F65255E" w14:textId="77777777" w:rsidR="00650F16" w:rsidRPr="00EF1D7D" w:rsidRDefault="00650F16" w:rsidP="00EF1D7D"/>
    <w:p w14:paraId="64F0556B" w14:textId="23D86AE2" w:rsidR="00EF1D7D" w:rsidRDefault="00EF1D7D" w:rsidP="00383043">
      <w:pPr>
        <w:pStyle w:val="Heading3"/>
      </w:pPr>
      <w:bookmarkStart w:id="24" w:name="_Toc152948594"/>
      <w:r>
        <w:t>2.3.2 Databases</w:t>
      </w:r>
      <w:bookmarkEnd w:id="24"/>
    </w:p>
    <w:p w14:paraId="4579CE39" w14:textId="77777777" w:rsidR="00EF1D7D" w:rsidRPr="00EF1D7D" w:rsidRDefault="00EF1D7D" w:rsidP="00EF1D7D"/>
    <w:p w14:paraId="6A27B3BD" w14:textId="4FEB101A" w:rsidR="00EF1D7D" w:rsidRDefault="00EF1D7D" w:rsidP="00383043">
      <w:pPr>
        <w:pStyle w:val="Heading4"/>
      </w:pPr>
      <w:r>
        <w:t>2.3.2.1 Firebase Cloud Firestore</w:t>
      </w:r>
    </w:p>
    <w:p w14:paraId="73316547" w14:textId="77777777" w:rsidR="00524C46" w:rsidRDefault="00524C46" w:rsidP="00524C46"/>
    <w:p w14:paraId="580452AF" w14:textId="526363C8" w:rsidR="00574FB6" w:rsidRDefault="00574FB6" w:rsidP="00524C46">
      <w:r>
        <w:t xml:space="preserve">Googles Cloud Firestore in Firebase is a NoSQL document based database stored in the cloud which facilitates the efficient storing, synchronization and querying of data at a global scale. The database is structured with collections and documents that can be used for the building of hierarchies to store related data and quickly retrieve necessary data using expressive queries. Queries are scalable with the size of the result set rather than the size of the data set to maximize scalability. </w:t>
      </w:r>
    </w:p>
    <w:p w14:paraId="6A0344BF" w14:textId="77777777" w:rsidR="00044570" w:rsidRDefault="00044570" w:rsidP="00524C46"/>
    <w:p w14:paraId="7947474F" w14:textId="77777777" w:rsidR="00574FB6" w:rsidRDefault="00574FB6" w:rsidP="00574FB6">
      <w:pPr>
        <w:keepNext/>
        <w:jc w:val="center"/>
      </w:pPr>
      <w:r>
        <w:rPr>
          <w:noProof/>
        </w:rPr>
        <w:lastRenderedPageBreak/>
        <w:drawing>
          <wp:inline distT="0" distB="0" distL="0" distR="0" wp14:anchorId="02C6BD94" wp14:editId="35C5FF7A">
            <wp:extent cx="2922661" cy="2340156"/>
            <wp:effectExtent l="0" t="0" r="0" b="0"/>
            <wp:docPr id="955232769" name="Picture 1" descr="Data Organization in Fire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 Organization in Firesto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4805" cy="2357887"/>
                    </a:xfrm>
                    <a:prstGeom prst="rect">
                      <a:avLst/>
                    </a:prstGeom>
                    <a:noFill/>
                    <a:ln>
                      <a:noFill/>
                    </a:ln>
                  </pic:spPr>
                </pic:pic>
              </a:graphicData>
            </a:graphic>
          </wp:inline>
        </w:drawing>
      </w:r>
    </w:p>
    <w:p w14:paraId="428460D0" w14:textId="456ED424" w:rsidR="00574FB6" w:rsidRDefault="00574FB6" w:rsidP="00574FB6">
      <w:pPr>
        <w:pStyle w:val="Caption"/>
        <w:jc w:val="center"/>
      </w:pPr>
      <w:bookmarkStart w:id="25" w:name="_Toc152928740"/>
      <w:r>
        <w:t xml:space="preserve">Figure </w:t>
      </w:r>
      <w:fldSimple w:instr=" SEQ Figure \* ARABIC ">
        <w:r w:rsidR="00536597">
          <w:rPr>
            <w:noProof/>
          </w:rPr>
          <w:t>7</w:t>
        </w:r>
      </w:fldSimple>
      <w:r>
        <w:t xml:space="preserve"> - Cloud Firestore Data Organization </w:t>
      </w:r>
      <w:r>
        <w:fldChar w:fldCharType="begin"/>
      </w:r>
      <w:r w:rsidR="00CE6395">
        <w:instrText xml:space="preserve"> ADDIN ZOTERO_ITEM CSL_CITATION {"citationID":"QFoJsXuN","properties":{"formattedCitation":"(17)","plainCitation":"(17)","noteIndex":0},"citationItems":[{"id":130,"uris":["http://zotero.org/groups/5237466/items/WP2E7XGJ"],"itemData":{"id":130,"type":"webpage","abstract":"Firebase Data Organization in Firestore with What is Firebase, Features, Android Studio, Assistance, Adding Firebase to App, Installation, Data, Firebase Arrays, Event Types, Firebase Queries, Firebase Security etc.","container-title":"www.javatpoint.com","language":"en","title":"Firebase Data Organization in Firestore - Javatpoint","URL":"https://www.javatpoint.com/firebase-data-organization-in-firestore","accessed":{"date-parts":[["2023",11,30]]}}}],"schema":"https://github.com/citation-style-language/schema/raw/master/csl-citation.json"} </w:instrText>
      </w:r>
      <w:r>
        <w:fldChar w:fldCharType="separate"/>
      </w:r>
      <w:r w:rsidR="00CE6395" w:rsidRPr="00CE6395">
        <w:rPr>
          <w:rFonts w:ascii="Calibri" w:hAnsi="Calibri" w:cs="Calibri"/>
        </w:rPr>
        <w:t>(17)</w:t>
      </w:r>
      <w:bookmarkEnd w:id="25"/>
      <w:r>
        <w:fldChar w:fldCharType="end"/>
      </w:r>
    </w:p>
    <w:p w14:paraId="1A7E7570" w14:textId="77777777" w:rsidR="00574FB6" w:rsidRPr="00524C46" w:rsidRDefault="00574FB6" w:rsidP="00524C46"/>
    <w:p w14:paraId="26FAD44A" w14:textId="49D0B318" w:rsidR="00EF1D7D" w:rsidRDefault="00EF1D7D" w:rsidP="00383043">
      <w:pPr>
        <w:pStyle w:val="Heading4"/>
      </w:pPr>
      <w:r>
        <w:t>2.3.2.2 MariaDB</w:t>
      </w:r>
    </w:p>
    <w:p w14:paraId="3979EAA1" w14:textId="77777777" w:rsidR="00524C46" w:rsidRDefault="00524C46" w:rsidP="00524C46"/>
    <w:p w14:paraId="5407BAF3" w14:textId="2F670D00" w:rsidR="00CF4B16" w:rsidRDefault="00CF4B16" w:rsidP="00524C46">
      <w:r>
        <w:t xml:space="preserve">MariaDB is an open source fork of MySQL relational database management system (RDBMS). It is a very popular choice among developers as a backend database for a range of use cases and provides a powerful solution for the management of large volumes of data. It has strong features suited to transactional and analytical workloads. MariaDB also supports a wide range of storage engines which enables users to </w:t>
      </w:r>
      <w:r w:rsidR="00383043">
        <w:t>tailor</w:t>
      </w:r>
      <w:r>
        <w:t xml:space="preserve"> the database to a large variety of use cases. MariaDB has an active community that is continuously developing, improving, and contributing to the software. </w:t>
      </w:r>
    </w:p>
    <w:p w14:paraId="05172969" w14:textId="77777777" w:rsidR="00BA2209" w:rsidRPr="00524C46" w:rsidRDefault="00BA2209" w:rsidP="00524C46"/>
    <w:p w14:paraId="76A97904" w14:textId="5C1CF264" w:rsidR="00EF1D7D" w:rsidRDefault="00EF1D7D" w:rsidP="00383043">
      <w:pPr>
        <w:pStyle w:val="Heading4"/>
      </w:pPr>
      <w:r>
        <w:t>2.3.2.3 PostGreSQL</w:t>
      </w:r>
    </w:p>
    <w:p w14:paraId="068E3C8B" w14:textId="77777777" w:rsidR="00F05C85" w:rsidRPr="00F05C85" w:rsidRDefault="00F05C85" w:rsidP="00F05C85"/>
    <w:p w14:paraId="22EEFE39" w14:textId="3D629888" w:rsidR="00CE6395" w:rsidRDefault="00F05C85" w:rsidP="00F05C85">
      <w:r w:rsidRPr="00F05C85">
        <w:t xml:space="preserve">PostgreSQL is </w:t>
      </w:r>
      <w:r>
        <w:t>an</w:t>
      </w:r>
      <w:r w:rsidRPr="00F05C85">
        <w:t xml:space="preserve"> open source object-relational database system with over 35 years of active development.</w:t>
      </w:r>
      <w:r>
        <w:t xml:space="preserve"> An object-relational database (ORD) is a type of database management system (DBMS) that combines elements of both relational databases and object-oriented databases. In a traditional relational database, data is organized into tables with rows and columns, and relationships between tables are established through keys. On the other hand, object-oriented databases treat data as objects, each containing both data and the procedures that can operate on the data. Object-relational databases seek to bridge the gap between these two approaches by incorporating object-oriented features into a relational database.</w:t>
      </w:r>
    </w:p>
    <w:p w14:paraId="7F4F5583" w14:textId="77777777" w:rsidR="00CE6395" w:rsidRPr="00524C46" w:rsidRDefault="00CE6395" w:rsidP="00F05C85"/>
    <w:p w14:paraId="55E4DCF4" w14:textId="5FDE7CCE" w:rsidR="00EF1D7D" w:rsidRDefault="00EF1D7D" w:rsidP="00383043">
      <w:pPr>
        <w:pStyle w:val="Heading4"/>
      </w:pPr>
      <w:r>
        <w:t>2.3.2.4 Selection (Firebase</w:t>
      </w:r>
      <w:r w:rsidR="00707AD8">
        <w:t xml:space="preserve"> Cloud Firestore</w:t>
      </w:r>
      <w:r>
        <w:t>)</w:t>
      </w:r>
    </w:p>
    <w:p w14:paraId="2E149A66" w14:textId="77777777" w:rsidR="00AD0EC0" w:rsidRDefault="00AD0EC0" w:rsidP="00AD0EC0"/>
    <w:p w14:paraId="41109F53" w14:textId="435C74FF" w:rsidR="00524C46" w:rsidRDefault="00AD0EC0" w:rsidP="00AD0EC0">
      <w:r>
        <w:t xml:space="preserve">When selecting a database solution, it is crucial to carefully consider the compatibility and seamless integration with all other components within the software system. Given our decision to adopt Flutter as the frontend technology, </w:t>
      </w:r>
      <w:r w:rsidRPr="00AD0EC0">
        <w:t>Firebase Cloud Firestore emerges as the logical choice for our database solution.</w:t>
      </w:r>
    </w:p>
    <w:p w14:paraId="18FB28B1" w14:textId="77777777" w:rsidR="00AD0EC0" w:rsidRPr="00524C46" w:rsidRDefault="00AD0EC0" w:rsidP="00AD0EC0"/>
    <w:p w14:paraId="5912DC77" w14:textId="41304069" w:rsidR="00EF1D7D" w:rsidRDefault="00EF1D7D" w:rsidP="003D409E">
      <w:pPr>
        <w:pStyle w:val="Heading3"/>
      </w:pPr>
      <w:bookmarkStart w:id="26" w:name="_Toc152948595"/>
      <w:r>
        <w:lastRenderedPageBreak/>
        <w:t>2.3.3 Frontend Framework</w:t>
      </w:r>
      <w:bookmarkEnd w:id="26"/>
    </w:p>
    <w:p w14:paraId="30889F5E" w14:textId="77777777" w:rsidR="00524C46" w:rsidRDefault="00524C46" w:rsidP="00524C46"/>
    <w:p w14:paraId="6F98A4F4" w14:textId="4DFD1E06" w:rsidR="00B72283" w:rsidRDefault="00433452" w:rsidP="00524C46">
      <w:r>
        <w:t>When faced with the task of selecting the frontend programming languages and frameworks for a cross-platform application, several options present themselves, each with its set of strengths and considerations.</w:t>
      </w:r>
    </w:p>
    <w:p w14:paraId="3732B517" w14:textId="77777777" w:rsidR="00044570" w:rsidRPr="00524C46" w:rsidRDefault="00044570" w:rsidP="00524C46"/>
    <w:p w14:paraId="408D1974" w14:textId="20E74FAC" w:rsidR="00EF1D7D" w:rsidRDefault="00EF1D7D" w:rsidP="003D409E">
      <w:pPr>
        <w:pStyle w:val="Heading4"/>
      </w:pPr>
      <w:r>
        <w:t>2.3.3.1 React Native</w:t>
      </w:r>
    </w:p>
    <w:p w14:paraId="29797086" w14:textId="77777777" w:rsidR="00433452" w:rsidRDefault="00433452" w:rsidP="00433452"/>
    <w:p w14:paraId="60D658E0" w14:textId="30404FA9" w:rsidR="00433452" w:rsidRDefault="00433452" w:rsidP="00433452">
      <w:r>
        <w:t xml:space="preserve">React Native, leveraging JavaScript and React, is a widely embraced choice. Its appeal lies in the vast pool of web developers who can seamlessly transition to mobile app development. With a strong community backing, React Native supports efficient code sharing between platforms, making it a pragmatic choice for those looking to optimize development time. </w:t>
      </w:r>
      <w:r w:rsidRPr="00A62AD3">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7DsO2fRv","properties":{"formattedCitation":"(18)","plainCitation":"(18)","noteIndex":0},"citationItems":[{"id":102,"uris":["http://zotero.org/groups/5237466/items/B3IMN7XY"],"itemData":{"id":102,"type":"webpage","abstract":"A framework for building native apps using React","language":"en","title":"React Native · Learn once, write anywhere","URL":"https://reactnative.dev/","accessed":{"date-parts":[["2023",11,28]]}}}],"schema":"https://github.com/citation-style-language/schema/raw/master/csl-citation.json"} </w:instrText>
      </w:r>
      <w:r w:rsidRPr="00A62AD3">
        <w:rPr>
          <w:rFonts w:ascii="Calibri" w:eastAsiaTheme="majorEastAsia" w:hAnsi="Calibri" w:cs="Calibri"/>
          <w:color w:val="2E74B5" w:themeColor="accent1" w:themeShade="BF"/>
          <w:szCs w:val="26"/>
        </w:rPr>
        <w:fldChar w:fldCharType="separate"/>
      </w:r>
      <w:r w:rsidR="00CE6395" w:rsidRPr="00CE6395">
        <w:rPr>
          <w:rFonts w:ascii="Calibri" w:hAnsi="Calibri" w:cs="Calibri"/>
        </w:rPr>
        <w:t>(18)</w:t>
      </w:r>
      <w:r w:rsidRPr="00A62AD3">
        <w:rPr>
          <w:rFonts w:ascii="Calibri" w:eastAsiaTheme="majorEastAsia" w:hAnsi="Calibri" w:cs="Calibri"/>
          <w:color w:val="2E74B5" w:themeColor="accent1" w:themeShade="BF"/>
          <w:szCs w:val="26"/>
        </w:rPr>
        <w:fldChar w:fldCharType="end"/>
      </w:r>
    </w:p>
    <w:p w14:paraId="0E177A56" w14:textId="77777777" w:rsidR="00524C46" w:rsidRPr="00524C46" w:rsidRDefault="00524C46" w:rsidP="00524C46"/>
    <w:p w14:paraId="3EC614DA" w14:textId="4A738A5B" w:rsidR="00EF1D7D" w:rsidRDefault="00EF1D7D" w:rsidP="003D409E">
      <w:pPr>
        <w:pStyle w:val="Heading4"/>
      </w:pPr>
      <w:r>
        <w:t>2.3.3.2 Xamarin</w:t>
      </w:r>
    </w:p>
    <w:p w14:paraId="05ADF201" w14:textId="77777777" w:rsidR="00433452" w:rsidRDefault="00433452" w:rsidP="00433452"/>
    <w:p w14:paraId="2371021B" w14:textId="738345C9" w:rsidR="00433452" w:rsidRDefault="00433452" w:rsidP="00433452">
      <w:r>
        <w:t xml:space="preserve">Xamarin, on the other hand, utilizes C# and .NET, providing an advantage for developers familiar with Microsoft technologies. The framework allows for tight integration with existing C# codebases and offers access to a broad range of native APIs. Xamarin's performance is notable, and its ability to deliver a native user experience </w:t>
      </w:r>
      <w:r w:rsidR="00561C53">
        <w:t>has led to its wide use in enterprise</w:t>
      </w:r>
      <w:r>
        <w:t xml:space="preserve">. </w:t>
      </w:r>
      <w:r w:rsidRPr="00A62AD3">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zLezxNV5","properties":{"formattedCitation":"(19)","plainCitation":"(19)","noteIndex":0},"citationItems":[{"id":104,"uris":["http://zotero.org/groups/5237466/items/4PTN2WFD"],"itemData":{"id":104,"type":"webpage","abstract":"Xamarin is a free and open source mobile app platform for building native and high-performance iOS, Android, tvOS, watchOS, macOS, and Windows apps in C# with .NET.","container-title":"Microsoft","language":"en-US","title":"Xamarin | Open-source mobile app platform for .NET","URL":"https://dotnet.microsoft.com/en-us/apps/xamarin","accessed":{"date-parts":[["2023",11,28]]}}}],"schema":"https://github.com/citation-style-language/schema/raw/master/csl-citation.json"} </w:instrText>
      </w:r>
      <w:r w:rsidRPr="00A62AD3">
        <w:rPr>
          <w:rFonts w:ascii="Calibri" w:eastAsiaTheme="majorEastAsia" w:hAnsi="Calibri" w:cs="Calibri"/>
          <w:color w:val="2E74B5" w:themeColor="accent1" w:themeShade="BF"/>
          <w:szCs w:val="26"/>
        </w:rPr>
        <w:fldChar w:fldCharType="separate"/>
      </w:r>
      <w:r w:rsidR="00CE6395" w:rsidRPr="00CE6395">
        <w:rPr>
          <w:rFonts w:ascii="Calibri" w:hAnsi="Calibri" w:cs="Calibri"/>
        </w:rPr>
        <w:t>(19)</w:t>
      </w:r>
      <w:r w:rsidRPr="00A62AD3">
        <w:rPr>
          <w:rFonts w:ascii="Calibri" w:eastAsiaTheme="majorEastAsia" w:hAnsi="Calibri" w:cs="Calibri"/>
          <w:color w:val="2E74B5" w:themeColor="accent1" w:themeShade="BF"/>
          <w:szCs w:val="26"/>
        </w:rPr>
        <w:fldChar w:fldCharType="end"/>
      </w:r>
    </w:p>
    <w:p w14:paraId="292AA42F" w14:textId="77777777" w:rsidR="00524C46" w:rsidRPr="00524C46" w:rsidRDefault="00524C46" w:rsidP="00524C46"/>
    <w:p w14:paraId="1B7EDBD5" w14:textId="62FB845F" w:rsidR="00EF1D7D" w:rsidRDefault="00EF1D7D" w:rsidP="003D409E">
      <w:pPr>
        <w:pStyle w:val="Heading4"/>
      </w:pPr>
      <w:r>
        <w:t>2.3.3.</w:t>
      </w:r>
      <w:r w:rsidR="00707AD8">
        <w:t>3</w:t>
      </w:r>
      <w:r>
        <w:t xml:space="preserve"> </w:t>
      </w:r>
      <w:r w:rsidR="00433452">
        <w:t>Selection (</w:t>
      </w:r>
      <w:r>
        <w:t>Flutter</w:t>
      </w:r>
      <w:r w:rsidR="00433452">
        <w:t>)</w:t>
      </w:r>
    </w:p>
    <w:p w14:paraId="1CAD1338" w14:textId="77777777" w:rsidR="00433452" w:rsidRDefault="00433452" w:rsidP="00433452"/>
    <w:p w14:paraId="6F4263C7" w14:textId="0793EA83" w:rsidR="00433452" w:rsidRDefault="00B72283" w:rsidP="00433452">
      <w:r>
        <w:t>Ultimately the</w:t>
      </w:r>
      <w:r w:rsidR="00433452">
        <w:t xml:space="preserve"> decision </w:t>
      </w:r>
      <w:r>
        <w:t>was made</w:t>
      </w:r>
      <w:r w:rsidR="00433452">
        <w:t xml:space="preserve"> to</w:t>
      </w:r>
      <w:r>
        <w:t xml:space="preserve"> use</w:t>
      </w:r>
      <w:r w:rsidR="00433452">
        <w:t xml:space="preserve"> Flutter, developed by Google. Flutter takes a distinctive approach by employing Dart as its programming language. Dart is known for its simplicity and efficiency, providing a strong foundation for building scalable applications. Flutter's widget-based architecture ensures a consistent and visually appealing user interface across different platforms. The "hot reload" feature in Flutter significantly enhances the development workflow by enabling real-time code changes and rapid debugging.</w:t>
      </w:r>
    </w:p>
    <w:p w14:paraId="60FABD48" w14:textId="77777777" w:rsidR="00433452" w:rsidRDefault="00433452" w:rsidP="00433452"/>
    <w:p w14:paraId="0E3C53E4" w14:textId="444B9903" w:rsidR="00433452" w:rsidRDefault="00433452" w:rsidP="00433452">
      <w:r>
        <w:t xml:space="preserve">One of the key considerations that swayed </w:t>
      </w:r>
      <w:r w:rsidR="00D1590F">
        <w:t>this</w:t>
      </w:r>
      <w:r>
        <w:t xml:space="preserve"> decision towards Flutter was its commitment to native-like performance across both iOS and Android platforms. The framework's single codebase approach reduces development overhead, ensuring that changes made on one platform reflect seamlessly on the other. The support from the growing Flutter community and the availability of comprehensive documentation added to its appeal. While React Native and Xamarin have their merits, </w:t>
      </w:r>
      <w:r w:rsidR="001263C8">
        <w:t>the</w:t>
      </w:r>
      <w:r>
        <w:t xml:space="preserve"> decision to opt for Flutter was influenced by Dart's efficiency, Flutter's widget-based architecture for UI consistency, and the productivity gains offered by the "hot reload" feature. The framework's single codebase advantage and the support from a vibrant community aligned well with the project's goals, making Flutter the optimal choice for </w:t>
      </w:r>
      <w:r w:rsidR="0023188B">
        <w:t>this</w:t>
      </w:r>
      <w:r>
        <w:t xml:space="preserve"> cross-platform application. </w:t>
      </w:r>
      <w:r w:rsidRPr="00A62AD3">
        <w:rPr>
          <w:rFonts w:ascii="Calibri" w:eastAsiaTheme="majorEastAsia" w:hAnsi="Calibri" w:cs="Calibri"/>
          <w:color w:val="2E74B5" w:themeColor="accent1" w:themeShade="BF"/>
          <w:szCs w:val="26"/>
        </w:rPr>
        <w:fldChar w:fldCharType="begin"/>
      </w:r>
      <w:r w:rsidR="00CE6395">
        <w:rPr>
          <w:rFonts w:ascii="Calibri" w:eastAsiaTheme="majorEastAsia" w:hAnsi="Calibri" w:cs="Calibri"/>
          <w:color w:val="2E74B5" w:themeColor="accent1" w:themeShade="BF"/>
          <w:szCs w:val="26"/>
        </w:rPr>
        <w:instrText xml:space="preserve"> ADDIN ZOTERO_ITEM CSL_CITATION {"citationID":"kVuWy4rC","properties":{"formattedCitation":"(20)","plainCitation":"(20)","noteIndex":0},"citationItems":[{"id":106,"uris":["http://zotero.org/groups/5237466/items/2KGQT66J"],"itemData":{"id":106,"type":"webpage","abstract":"Flutter transforms the entire app development process. Build, test, and deploy beautiful mobile, web, desktop, and embedded apps from a single codebase.","language":"en","title":"Flutter - Build apps for any screen","URL":"//flutter.dev/","accessed":{"date-parts":[["2023",11,28]]}}}],"schema":"https://github.com/citation-style-language/schema/raw/master/csl-citation.json"} </w:instrText>
      </w:r>
      <w:r w:rsidRPr="00A62AD3">
        <w:rPr>
          <w:rFonts w:ascii="Calibri" w:eastAsiaTheme="majorEastAsia" w:hAnsi="Calibri" w:cs="Calibri"/>
          <w:color w:val="2E74B5" w:themeColor="accent1" w:themeShade="BF"/>
          <w:szCs w:val="26"/>
        </w:rPr>
        <w:fldChar w:fldCharType="separate"/>
      </w:r>
      <w:r w:rsidR="00CE6395" w:rsidRPr="00CE6395">
        <w:rPr>
          <w:rFonts w:ascii="Calibri" w:hAnsi="Calibri" w:cs="Calibri"/>
        </w:rPr>
        <w:t>(20)</w:t>
      </w:r>
      <w:r w:rsidRPr="00A62AD3">
        <w:rPr>
          <w:rFonts w:ascii="Calibri" w:eastAsiaTheme="majorEastAsia" w:hAnsi="Calibri" w:cs="Calibri"/>
          <w:color w:val="2E74B5" w:themeColor="accent1" w:themeShade="BF"/>
          <w:szCs w:val="26"/>
        </w:rPr>
        <w:fldChar w:fldCharType="end"/>
      </w:r>
    </w:p>
    <w:p w14:paraId="0CC83217" w14:textId="77777777" w:rsidR="00524C46" w:rsidRDefault="00524C46" w:rsidP="00524C46"/>
    <w:p w14:paraId="7C1CB377" w14:textId="77777777" w:rsidR="00524C46" w:rsidRPr="00524C46" w:rsidRDefault="00524C46" w:rsidP="00524C46"/>
    <w:p w14:paraId="5C79FED1" w14:textId="2F7E8A8B" w:rsidR="00EF1D7D" w:rsidRDefault="00EF1D7D" w:rsidP="003D409E">
      <w:pPr>
        <w:pStyle w:val="Heading3"/>
      </w:pPr>
      <w:bookmarkStart w:id="27" w:name="_Toc152948596"/>
      <w:r>
        <w:lastRenderedPageBreak/>
        <w:t>2.3.4 Backend Framework</w:t>
      </w:r>
      <w:bookmarkEnd w:id="27"/>
    </w:p>
    <w:p w14:paraId="7A4D0BAC" w14:textId="77777777" w:rsidR="00707AD8" w:rsidRDefault="00707AD8" w:rsidP="00707AD8"/>
    <w:p w14:paraId="0A6F9DF8" w14:textId="6A300843" w:rsidR="00707AD8" w:rsidRDefault="00707AD8" w:rsidP="00333B32">
      <w:r>
        <w:t>When considering backend technologies for a cross-platform application, various options exist, each with distinct strengths. Popular choices include Express.js with Node.js, Django with Python, Spring Boot with Java, Ruby on Rails, and Firebase.</w:t>
      </w:r>
      <w:r w:rsidR="00333B32">
        <w:t xml:space="preserve"> </w:t>
      </w:r>
    </w:p>
    <w:p w14:paraId="66E7A57B" w14:textId="77777777" w:rsidR="00524C46" w:rsidRPr="00524C46" w:rsidRDefault="00524C46" w:rsidP="00524C46"/>
    <w:p w14:paraId="587EC81E" w14:textId="295BAA09" w:rsidR="00EF1D7D" w:rsidRDefault="00EF1D7D" w:rsidP="003D409E">
      <w:pPr>
        <w:pStyle w:val="Heading4"/>
      </w:pPr>
      <w:r>
        <w:t>2.3.4.</w:t>
      </w:r>
      <w:r w:rsidR="00333B32">
        <w:t>1</w:t>
      </w:r>
      <w:r>
        <w:t xml:space="preserve"> Django with Python</w:t>
      </w:r>
    </w:p>
    <w:p w14:paraId="7B6A045B" w14:textId="77777777" w:rsidR="00707AD8" w:rsidRDefault="00707AD8" w:rsidP="00707AD8"/>
    <w:p w14:paraId="6A4126C7" w14:textId="237602C1" w:rsidR="006122EE" w:rsidRDefault="00707AD8" w:rsidP="00707AD8">
      <w:r>
        <w:t xml:space="preserve">Django with Python: Django, powered by Python, is renowned for its simplicity and readability. Its "batteries-included" philosophy provides a comprehensive set of features out of the box, making it efficient for rapid development, especially for projects with complex data models. Django's built-in admin panel, ORM, and security features contribute to its popularity. </w:t>
      </w:r>
      <w:r w:rsidRPr="00FF70BC">
        <w:rPr>
          <w:rFonts w:ascii="Calibri" w:eastAsiaTheme="majorEastAsia" w:hAnsi="Calibri" w:cs="Calibri"/>
          <w:color w:val="2E74B5" w:themeColor="accent1" w:themeShade="BF"/>
          <w:szCs w:val="26"/>
        </w:rPr>
        <w:fldChar w:fldCharType="begin"/>
      </w:r>
      <w:r w:rsidR="006B1BB8">
        <w:rPr>
          <w:rFonts w:ascii="Calibri" w:eastAsiaTheme="majorEastAsia" w:hAnsi="Calibri" w:cs="Calibri"/>
          <w:color w:val="2E74B5" w:themeColor="accent1" w:themeShade="BF"/>
          <w:szCs w:val="26"/>
        </w:rPr>
        <w:instrText xml:space="preserve"> ADDIN ZOTERO_ITEM CSL_CITATION {"citationID":"r6t8PCxY","properties":{"formattedCitation":"(21)","plainCitation":"(21)","noteIndex":0},"citationItems":[{"id":110,"uris":["http://zotero.org/groups/5237466/items/4M2UZYQR"],"itemData":{"id":110,"type":"webpage","abstract":"The web framework for perfectionists with deadlines.","container-title":"Django Project","language":"en","title":"Django","URL":"https://www.djangoproject.com/","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6B1BB8" w:rsidRPr="006B1BB8">
        <w:rPr>
          <w:rFonts w:ascii="Calibri" w:hAnsi="Calibri" w:cs="Calibri"/>
        </w:rPr>
        <w:t>(21)</w:t>
      </w:r>
      <w:r w:rsidRPr="00FF70BC">
        <w:rPr>
          <w:rFonts w:ascii="Calibri" w:eastAsiaTheme="majorEastAsia" w:hAnsi="Calibri" w:cs="Calibri"/>
          <w:color w:val="2E74B5" w:themeColor="accent1" w:themeShade="BF"/>
          <w:szCs w:val="26"/>
        </w:rPr>
        <w:fldChar w:fldCharType="end"/>
      </w:r>
      <w:r w:rsidR="00333B32">
        <w:t xml:space="preserve"> </w:t>
      </w:r>
    </w:p>
    <w:p w14:paraId="3390AB03" w14:textId="77777777" w:rsidR="006122EE" w:rsidRPr="00707AD8" w:rsidRDefault="006122EE" w:rsidP="00707AD8"/>
    <w:p w14:paraId="724B0176" w14:textId="033DE7C4" w:rsidR="00EF1D7D" w:rsidRDefault="00EF1D7D" w:rsidP="003D409E">
      <w:pPr>
        <w:pStyle w:val="Heading4"/>
      </w:pPr>
      <w:r>
        <w:t>2.3.4.</w:t>
      </w:r>
      <w:r w:rsidR="00333B32">
        <w:t>2</w:t>
      </w:r>
      <w:r>
        <w:t>Ruby on Rails</w:t>
      </w:r>
    </w:p>
    <w:p w14:paraId="0195A3F6" w14:textId="77777777" w:rsidR="00707AD8" w:rsidRDefault="00707AD8" w:rsidP="00707AD8"/>
    <w:p w14:paraId="11090915" w14:textId="25BB6AC5" w:rsidR="00707AD8" w:rsidRDefault="00707AD8" w:rsidP="00707AD8">
      <w:r>
        <w:t xml:space="preserve">Ruby on Rails: Ruby on Rails is a web application framework based on the Ruby programming language. It is recognized for its developer-friendly syntax and convention over configuration principles, promoting rapid development. Ruby on Rails is often chosen for projects where simplicity and speed are paramount. </w:t>
      </w:r>
      <w:r w:rsidRPr="00FF70BC">
        <w:rPr>
          <w:rFonts w:ascii="Calibri" w:eastAsiaTheme="majorEastAsia" w:hAnsi="Calibri" w:cs="Calibri"/>
          <w:color w:val="2E74B5" w:themeColor="accent1" w:themeShade="BF"/>
          <w:szCs w:val="26"/>
        </w:rPr>
        <w:fldChar w:fldCharType="begin"/>
      </w:r>
      <w:r w:rsidR="006B1BB8">
        <w:rPr>
          <w:rFonts w:ascii="Calibri" w:eastAsiaTheme="majorEastAsia" w:hAnsi="Calibri" w:cs="Calibri"/>
          <w:color w:val="2E74B5" w:themeColor="accent1" w:themeShade="BF"/>
          <w:szCs w:val="26"/>
        </w:rPr>
        <w:instrText xml:space="preserve"> ADDIN ZOTERO_ITEM CSL_CITATION {"citationID":"QTvOtips","properties":{"formattedCitation":"(22)","plainCitation":"(22)","noteIndex":0},"citationItems":[{"id":114,"uris":["http://zotero.org/groups/5237466/items/C4MBVGXD"],"itemData":{"id":114,"type":"webpage","abstract":"A web-app framework that includes everything needed to create database-backed web applications according to the Model-View-Controller (MVC) pattern.","container-title":"Ruby on Rails","language":"en","title":"Ruby on Rails","URL":"https://rubyonrails.org/","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6B1BB8" w:rsidRPr="006B1BB8">
        <w:rPr>
          <w:rFonts w:ascii="Calibri" w:hAnsi="Calibri" w:cs="Calibri"/>
        </w:rPr>
        <w:t>(22)</w:t>
      </w:r>
      <w:r w:rsidRPr="00FF70BC">
        <w:rPr>
          <w:rFonts w:ascii="Calibri" w:eastAsiaTheme="majorEastAsia" w:hAnsi="Calibri" w:cs="Calibri"/>
          <w:color w:val="2E74B5" w:themeColor="accent1" w:themeShade="BF"/>
          <w:szCs w:val="26"/>
        </w:rPr>
        <w:fldChar w:fldCharType="end"/>
      </w:r>
    </w:p>
    <w:p w14:paraId="35960660" w14:textId="77777777" w:rsidR="00707AD8" w:rsidRPr="00524C46" w:rsidRDefault="00707AD8" w:rsidP="00524C46"/>
    <w:p w14:paraId="3F36D7D1" w14:textId="50354E67" w:rsidR="00EF1D7D" w:rsidRDefault="00EF1D7D" w:rsidP="003D409E">
      <w:pPr>
        <w:pStyle w:val="Heading4"/>
      </w:pPr>
      <w:r>
        <w:t>2.3.4.</w:t>
      </w:r>
      <w:r w:rsidR="00333B32">
        <w:t>3</w:t>
      </w:r>
      <w:r>
        <w:t xml:space="preserve"> </w:t>
      </w:r>
      <w:r w:rsidRPr="00F83F1F">
        <w:t>Firebase</w:t>
      </w:r>
    </w:p>
    <w:p w14:paraId="7560DC28" w14:textId="77777777" w:rsidR="00524C46" w:rsidRDefault="00524C46" w:rsidP="00524C46"/>
    <w:p w14:paraId="6022E3BD" w14:textId="77777777" w:rsidR="00707AD8" w:rsidRDefault="00707AD8" w:rsidP="00707AD8">
      <w:r w:rsidRPr="00F83F1F">
        <w:t>Firebase: Firebase, a comprehensive solution from Google, stands out for its full-stack capabilities. It includes services like Realtime Database, Authentication, and Cloud Functions. Firebase's seamless integration with Flutter, the chosen frontend framework, ensures synchronized data updates across devices in real-time, making it a powerful choice for cross-platform applications.</w:t>
      </w:r>
      <w:r>
        <w:t xml:space="preserve"> </w:t>
      </w:r>
    </w:p>
    <w:p w14:paraId="3131D771" w14:textId="77777777" w:rsidR="00707AD8" w:rsidRPr="00524C46" w:rsidRDefault="00707AD8" w:rsidP="00524C46"/>
    <w:p w14:paraId="725577DA" w14:textId="2DC0375B" w:rsidR="00EF1D7D" w:rsidRPr="00EF1D7D" w:rsidRDefault="00EF1D7D" w:rsidP="003D409E">
      <w:pPr>
        <w:pStyle w:val="Heading4"/>
      </w:pPr>
      <w:r>
        <w:t>2.3.4.</w:t>
      </w:r>
      <w:r w:rsidR="00333B32">
        <w:t>4</w:t>
      </w:r>
      <w:r>
        <w:t xml:space="preserve"> Selection (Firebase)</w:t>
      </w:r>
    </w:p>
    <w:p w14:paraId="5C441F26" w14:textId="77777777" w:rsidR="00604B8B" w:rsidRDefault="00604B8B" w:rsidP="00604B8B">
      <w:pPr>
        <w:pStyle w:val="Heading2"/>
      </w:pPr>
    </w:p>
    <w:p w14:paraId="47728DC9" w14:textId="4217FB38" w:rsidR="00707AD8" w:rsidRDefault="00707AD8" w:rsidP="00707AD8">
      <w:r>
        <w:t xml:space="preserve">In </w:t>
      </w:r>
      <w:r w:rsidR="00D6295E">
        <w:t>this</w:t>
      </w:r>
      <w:r>
        <w:t xml:space="preserve"> case, the decision tilted towards Firebase, a comprehensive solution from Google. Firebase not only stood out for its real-time database and secure authentication but also for its exceptional synergy with Flutter, the chosen frontend framework. The seamless integration between Firebase and Flutter will significantly streamline the development process, as both technologies are designed to work harmoniously together. Firebase's real-time features align well with Flutter's reactive nature, making it an ideal choice for ensuring synchronized data updates across devices in real-time.</w:t>
      </w:r>
    </w:p>
    <w:p w14:paraId="7F76956B" w14:textId="77777777" w:rsidR="00746ACC" w:rsidRDefault="00746ACC" w:rsidP="00707AD8"/>
    <w:p w14:paraId="7C3F764F" w14:textId="1BB1FB09" w:rsidR="00267715" w:rsidRDefault="00707AD8" w:rsidP="00F77FE7">
      <w:r>
        <w:t>The Firebase-Flutter combination offers a cohesive development experience, with Firebase providing a robust backend and Flutter delivering a consistent UI across platforms. This interoperability played a crucial role in the decision, as it facilitated a more efficient and unified development workflow for the cross-platform application. While options like Express.js, Django, Spring Boot</w:t>
      </w:r>
      <w:r w:rsidR="00D6295E">
        <w:t xml:space="preserve"> and </w:t>
      </w:r>
      <w:r>
        <w:t xml:space="preserve">Ruby on Rails </w:t>
      </w:r>
      <w:r>
        <w:lastRenderedPageBreak/>
        <w:t xml:space="preserve">are noteworthy, Firebase's exceptional compatibility with Flutter became a decisive factor. The combined strengths of Firebase and Flutter ensured a streamlined development process and a harmonious integration between the backend and frontend of the cross-platform application. </w:t>
      </w:r>
      <w:r w:rsidRPr="00FF70BC">
        <w:rPr>
          <w:rFonts w:ascii="Calibri" w:eastAsiaTheme="majorEastAsia" w:hAnsi="Calibri" w:cs="Calibri"/>
          <w:color w:val="2E74B5" w:themeColor="accent1" w:themeShade="BF"/>
          <w:szCs w:val="26"/>
        </w:rPr>
        <w:fldChar w:fldCharType="begin"/>
      </w:r>
      <w:r w:rsidR="006B1BB8">
        <w:rPr>
          <w:rFonts w:ascii="Calibri" w:eastAsiaTheme="majorEastAsia" w:hAnsi="Calibri" w:cs="Calibri"/>
          <w:color w:val="2E74B5" w:themeColor="accent1" w:themeShade="BF"/>
          <w:szCs w:val="26"/>
        </w:rPr>
        <w:instrText xml:space="preserve"> ADDIN ZOTERO_ITEM CSL_CITATION {"citationID":"wgiZaBvp","properties":{"formattedCitation":"(23)","plainCitation":"(23)","noteIndex":0},"citationItems":[{"id":118,"uris":["http://zotero.org/groups/5237466/items/W4TNDJ72"],"itemData":{"id":118,"type":"webpage","abstract":"Discover Firebase, Google’s mobile and web app development platform that helps developers build apps and games that users will love.","container-title":"Firebase","language":"en","title":"Firebase | Google’s Mobile and Web App Development Platform","URL":"https://firebase.google.com/","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6B1BB8" w:rsidRPr="006B1BB8">
        <w:rPr>
          <w:rFonts w:ascii="Calibri" w:hAnsi="Calibri" w:cs="Calibri"/>
        </w:rPr>
        <w:t>(23)</w:t>
      </w:r>
      <w:r w:rsidRPr="00FF70BC">
        <w:rPr>
          <w:rFonts w:ascii="Calibri" w:eastAsiaTheme="majorEastAsia" w:hAnsi="Calibri" w:cs="Calibri"/>
          <w:color w:val="2E74B5" w:themeColor="accent1" w:themeShade="BF"/>
          <w:szCs w:val="26"/>
        </w:rPr>
        <w:fldChar w:fldCharType="end"/>
      </w:r>
    </w:p>
    <w:p w14:paraId="6FBCB8AF" w14:textId="77777777" w:rsidR="0073018A" w:rsidRDefault="0073018A" w:rsidP="00F77FE7"/>
    <w:p w14:paraId="51A61F88" w14:textId="77777777" w:rsidR="0036612C" w:rsidRPr="00F77FE7" w:rsidRDefault="0036612C" w:rsidP="00F77FE7"/>
    <w:p w14:paraId="1EBFA11F" w14:textId="1EAD2D4A" w:rsidR="0036612C" w:rsidRPr="0036612C" w:rsidRDefault="00604B8B" w:rsidP="0036612C">
      <w:pPr>
        <w:pStyle w:val="Heading2"/>
      </w:pPr>
      <w:bookmarkStart w:id="28" w:name="_Toc152948597"/>
      <w:r>
        <w:t>2.4.</w:t>
      </w:r>
      <w:r w:rsidR="00521642">
        <w:t xml:space="preserve"> </w:t>
      </w:r>
      <w:r>
        <w:t>Other Research you’ve done</w:t>
      </w:r>
      <w:bookmarkEnd w:id="28"/>
    </w:p>
    <w:p w14:paraId="2564DA35" w14:textId="77777777" w:rsidR="007B63DE" w:rsidRDefault="007B63DE" w:rsidP="009B697E">
      <w:pPr>
        <w:pStyle w:val="Heading2"/>
      </w:pPr>
    </w:p>
    <w:p w14:paraId="71CFCD33" w14:textId="745A5359" w:rsidR="0036612C" w:rsidRDefault="0036612C" w:rsidP="003D409E">
      <w:pPr>
        <w:pStyle w:val="Heading3"/>
      </w:pPr>
      <w:bookmarkStart w:id="29" w:name="_Toc152948598"/>
      <w:r>
        <w:t>2.4.1 Mental Health &amp; Psychotherapy</w:t>
      </w:r>
      <w:bookmarkEnd w:id="29"/>
    </w:p>
    <w:p w14:paraId="6336A896" w14:textId="77777777" w:rsidR="0036612C" w:rsidRPr="0036612C" w:rsidRDefault="0036612C" w:rsidP="0036612C"/>
    <w:p w14:paraId="0E523BF1" w14:textId="1073FB93" w:rsidR="0036612C" w:rsidRPr="0036612C" w:rsidRDefault="0036612C" w:rsidP="00C2001D">
      <w:pPr>
        <w:pStyle w:val="Heading4"/>
      </w:pPr>
      <w:r>
        <w:t xml:space="preserve">2.4.1.1 </w:t>
      </w:r>
      <w:r w:rsidR="00C2001D" w:rsidRPr="00C2001D">
        <w:t>Mobile technology for mental health assessment</w:t>
      </w:r>
    </w:p>
    <w:p w14:paraId="38ECA562" w14:textId="77777777" w:rsidR="0038437F" w:rsidRDefault="0038437F" w:rsidP="00C2001D"/>
    <w:p w14:paraId="3D352066" w14:textId="227164CC" w:rsidR="003E3A88" w:rsidRDefault="00C2001D" w:rsidP="00C2001D">
      <w:r>
        <w:t xml:space="preserve">The study </w:t>
      </w:r>
      <w:r w:rsidR="00690A2D">
        <w:t>“</w:t>
      </w:r>
      <w:r w:rsidRPr="00C2001D">
        <w:t>Mobile technology for mental health assessment</w:t>
      </w:r>
      <w:r w:rsidR="00690A2D">
        <w:t>”</w:t>
      </w:r>
      <w:r>
        <w:t xml:space="preserve"> by Kien Hoa Ly &amp; Gerhard Andersson (20</w:t>
      </w:r>
      <w:r w:rsidR="005671DE">
        <w:t>16</w:t>
      </w:r>
      <w:r>
        <w:t xml:space="preserve">) sets out to establish how mobile technology can be used to improve the diagnostics, </w:t>
      </w:r>
      <w:r w:rsidR="005671DE">
        <w:t>delivery,</w:t>
      </w:r>
      <w:r>
        <w:t xml:space="preserve"> and outcome monitoring in mental health treatment.</w:t>
      </w:r>
      <w:r w:rsidR="005671DE">
        <w:fldChar w:fldCharType="begin"/>
      </w:r>
      <w:r w:rsidR="006B1BB8">
        <w:instrText xml:space="preserve"> ADDIN ZOTERO_ITEM CSL_CITATION {"citationID":"irv5EWc8","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rsidR="005671DE">
        <w:fldChar w:fldCharType="separate"/>
      </w:r>
      <w:r w:rsidR="006B1BB8" w:rsidRPr="006B1BB8">
        <w:rPr>
          <w:rFonts w:ascii="Calibri" w:hAnsi="Calibri" w:cs="Calibri"/>
        </w:rPr>
        <w:t>(24)</w:t>
      </w:r>
      <w:r w:rsidR="005671DE">
        <w:fldChar w:fldCharType="end"/>
      </w:r>
      <w:r>
        <w:t xml:space="preserve"> The study states that until recently, mental health clinicians have had to rely solely on clinical judgement and patient self-reporting in order to diagnose</w:t>
      </w:r>
      <w:r w:rsidR="005671DE">
        <w:t xml:space="preserve"> illness</w:t>
      </w:r>
      <w:r>
        <w:t xml:space="preserve"> and deliver optimal treatments</w:t>
      </w:r>
      <w:r w:rsidR="005671DE">
        <w:t>, this is despite decades of research on the improvement and refinement of clinical observation.</w:t>
      </w:r>
      <w:r w:rsidR="005671DE">
        <w:fldChar w:fldCharType="begin"/>
      </w:r>
      <w:r w:rsidR="006B1BB8">
        <w:instrText xml:space="preserve"> ADDIN ZOTERO_ITEM CSL_CITATION {"citationID":"aJIftavD","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rsidR="005671DE">
        <w:fldChar w:fldCharType="separate"/>
      </w:r>
      <w:r w:rsidR="006B1BB8" w:rsidRPr="006B1BB8">
        <w:rPr>
          <w:rFonts w:ascii="Calibri" w:hAnsi="Calibri" w:cs="Calibri"/>
        </w:rPr>
        <w:t>(24)</w:t>
      </w:r>
      <w:r w:rsidR="005671DE">
        <w:fldChar w:fldCharType="end"/>
      </w:r>
      <w:r w:rsidR="005671DE">
        <w:t xml:space="preserve"> One of the main issues with this style of diagnosis is that it relies upon retrospective recollection of a patient’s symptoms and functioning during clinical interviews, the study states that these kinds of reports tend to be biased and inaccurate.</w:t>
      </w:r>
      <w:r w:rsidR="005671DE">
        <w:fldChar w:fldCharType="begin"/>
      </w:r>
      <w:r w:rsidR="006B1BB8">
        <w:instrText xml:space="preserve"> ADDIN ZOTERO_ITEM CSL_CITATION {"citationID":"vrWtJbgF","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rsidR="005671DE">
        <w:fldChar w:fldCharType="separate"/>
      </w:r>
      <w:r w:rsidR="006B1BB8" w:rsidRPr="006B1BB8">
        <w:rPr>
          <w:rFonts w:ascii="Calibri" w:hAnsi="Calibri" w:cs="Calibri"/>
        </w:rPr>
        <w:t>(24)</w:t>
      </w:r>
      <w:r w:rsidR="005671DE">
        <w:fldChar w:fldCharType="end"/>
      </w:r>
    </w:p>
    <w:p w14:paraId="3732B7A0" w14:textId="1DC354B6" w:rsidR="003D3BCE" w:rsidRDefault="003E3A88" w:rsidP="00C2001D">
      <w:r>
        <w:t>When it comes to technology-based assessment methods, t</w:t>
      </w:r>
      <w:r w:rsidRPr="003E3A88">
        <w:t>he widespread ownership of smartphones and wearable sensors allows for the collection of real-time physiological, social, emotional, and behavioural data with minimal client burden.</w:t>
      </w:r>
      <w:r>
        <w:fldChar w:fldCharType="begin"/>
      </w:r>
      <w:r w:rsidR="006B1BB8">
        <w:instrText xml:space="preserve"> ADDIN ZOTERO_ITEM CSL_CITATION {"citationID":"z98Zpvi9","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r w:rsidRPr="003E3A88">
        <w:t xml:space="preserve"> This data, including electronic self-reporting, performance measures, sensor data, and social media data, can inform treatment decisions and monitor response over time. Mobile software applications process and present this data to clinicians and clients, offering valuable insights into therapeutic interventions targeting physical activity, social connection, cognitive function, and symptom burden.</w:t>
      </w:r>
      <w:r>
        <w:fldChar w:fldCharType="begin"/>
      </w:r>
      <w:r w:rsidR="006B1BB8">
        <w:instrText xml:space="preserve"> ADDIN ZOTERO_ITEM CSL_CITATION {"citationID":"3UkyJIjq","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p>
    <w:p w14:paraId="5EA700AD" w14:textId="3F3405AB" w:rsidR="0036612C" w:rsidRDefault="003D3BCE" w:rsidP="0036612C">
      <w:r>
        <w:t xml:space="preserve">The conclusion of this study goes on to say that </w:t>
      </w:r>
      <w:r w:rsidRPr="003D3BCE">
        <w:t>the future of psychiatric assessment lies in the real-time collection of client mood and behavioural data through mobile platforms. This approach offers more efficient and timely care, allowing clinicians to track progress based on real-time information rather than relying on retrospective client reports.</w:t>
      </w:r>
      <w:r>
        <w:fldChar w:fldCharType="begin"/>
      </w:r>
      <w:r w:rsidR="006B1BB8">
        <w:instrText xml:space="preserve"> ADDIN ZOTERO_ITEM CSL_CITATION {"citationID":"jZLkfpWE","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r w:rsidRPr="003D3BCE">
        <w:t xml:space="preserve"> Ongoing projects like ICT-4Depression showcase the potential of combined mobile data collection, utilizing various technologies to predict and monitor mental health states in real-time.</w:t>
      </w:r>
      <w:r>
        <w:fldChar w:fldCharType="begin"/>
      </w:r>
      <w:r w:rsidR="006B1BB8">
        <w:instrText xml:space="preserve"> ADDIN ZOTERO_ITEM CSL_CITATION {"citationID":"PqEPEoOO","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r w:rsidRPr="003D3BCE">
        <w:t xml:space="preserve"> While some technologies are ready for use, addressing privacy and ethical concerns, as well as ensuring interoperability with electronic health records, is crucial for the widespread adoption of these innovative assessment methods.</w:t>
      </w:r>
      <w:r>
        <w:fldChar w:fldCharType="begin"/>
      </w:r>
      <w:r w:rsidR="006B1BB8">
        <w:instrText xml:space="preserve"> ADDIN ZOTERO_ITEM CSL_CITATION {"citationID":"JdpLdkkL","properties":{"formattedCitation":"(24)","plainCitation":"(24)","noteIndex":0},"citationItems":[{"id":164,"uris":["http://zotero.org/groups/5237466/items/3L6N59CD"],"itemData":{"id":164,"type":"article-journal","abstract":"Assessment and outcome monitoring are critical for the effective detection and treatment of mental illness. Traditional methods of capturing social, functional, and behavioral data are limited to the information that patients report back to their health care provider at selected points in time. As a result, these data are not accurate accounts of day-to-day functioning, as they are often influenced by biases in self-report. Mobile technology (mobile applications on smartphones, activity bracelets) has the potential to overcome such problems with traditional assessment and provide information about patient symptoms, behavior, and functioning in real time. Although the use of sensors and apps are widespread, several questions remain in the field regarding the reliability of off-the-shelf apps and sensors, use of these tools by consumers, and provider use of these data in clinical decision-making.","container-title":"Dialogues in Clinical Neuroscience","DOI":"10.31887/DCNS.2016.18.2/parean","ISSN":"null","issue":"2","note":"publisher: Taylor &amp; Francis\n_eprint: https://doi.org/10.31887/DCNS.2016.18.2/parean\nPMID: 27489456","page":"163-169","source":"Taylor and Francis+NEJM","title":"Mobile technology for mental health assessment","volume":"18","author":[{"family":"Areàn","given":"Patricia A."},{"family":"Hoa Ly","given":"Kien"},{"family":"Andersson","given":"Gerhard"}],"issued":{"date-parts":[["2016",6,30]]}}}],"schema":"https://github.com/citation-style-language/schema/raw/master/csl-citation.json"} </w:instrText>
      </w:r>
      <w:r>
        <w:fldChar w:fldCharType="separate"/>
      </w:r>
      <w:r w:rsidR="006B1BB8" w:rsidRPr="006B1BB8">
        <w:rPr>
          <w:rFonts w:ascii="Calibri" w:hAnsi="Calibri" w:cs="Calibri"/>
        </w:rPr>
        <w:t>(24)</w:t>
      </w:r>
      <w:r>
        <w:fldChar w:fldCharType="end"/>
      </w:r>
    </w:p>
    <w:p w14:paraId="2B8EA700" w14:textId="77777777" w:rsidR="00885E3D" w:rsidRDefault="00885E3D" w:rsidP="0036612C"/>
    <w:p w14:paraId="772E7D37" w14:textId="4282313D" w:rsidR="0036612C" w:rsidRDefault="0036612C" w:rsidP="003D409E">
      <w:pPr>
        <w:pStyle w:val="Heading4"/>
      </w:pPr>
      <w:r>
        <w:t xml:space="preserve">2.4.1.2 </w:t>
      </w:r>
      <w:r w:rsidRPr="0036612C">
        <w:t>Do mental health mobile apps work: evidence and recommendations for designing high-efficacy mental health mobile apps</w:t>
      </w:r>
      <w:r>
        <w:t xml:space="preserve"> by</w:t>
      </w:r>
      <w:r w:rsidRPr="0036612C">
        <w:t xml:space="preserve"> Pooja Chandrashekar</w:t>
      </w:r>
    </w:p>
    <w:p w14:paraId="507818E6" w14:textId="77777777" w:rsidR="0038437F" w:rsidRDefault="0038437F" w:rsidP="0038437F"/>
    <w:p w14:paraId="6B0F4A8F" w14:textId="60F6C88B" w:rsidR="00690A2D" w:rsidRDefault="00690A2D" w:rsidP="0038437F">
      <w:r>
        <w:t>The study “</w:t>
      </w:r>
      <w:r w:rsidRPr="00690A2D">
        <w:t>Do mental health mobile apps work: evidence and recommendations for designing high-efficacy mental health mobile apps</w:t>
      </w:r>
      <w:r>
        <w:t xml:space="preserve">” by Pooja Chandrashekar (2018) starts out by proposing that </w:t>
      </w:r>
      <w:r>
        <w:lastRenderedPageBreak/>
        <w:t>smartphone-based apps may expand access to mental health treatment and states that the number of mobile health apps that focus on mental health has increased at a rapid pace with a 2015 World Health Organization (WHO) survey of 15,000 mobile health applications revealing that 29% of those applications focused on mental health diagnoses, treatment or support.</w:t>
      </w:r>
      <w:r>
        <w:fldChar w:fldCharType="begin"/>
      </w:r>
      <w:r w:rsidR="006B1BB8">
        <w:instrText xml:space="preserve"> ADDIN ZOTERO_ITEM CSL_CITATION {"citationID":"AnauyKGv","properties":{"formattedCitation":"(1,25)","plainCitation":"(1,25)","noteIndex":0},"citationItems":[{"id":88,"uris":["http://zotero.org/groups/5237466/items/ABWVLKH5"],"itemData":{"id":88,"type":"article-journal","container-title":"mHealth","DOI":"10.21037/mhealth.2018.03.02","ISSN":"2306-9740","journalAbbreviation":"Mhealth","note":"PMID: 29682510\nPMCID: PMC5897664","page":"6","source":"PubMed Central","title":"Do mental health mobile apps work: evidence and recommendations for designing high-efficacy mental health mobile apps","title-short":"Do mental health mobile apps work","volume":"4","author":[{"family":"Chandrashekar","given":"Pooja"}],"issued":{"date-parts":[["2018",3,23]]}}},{"id":213,"uris":["http://zotero.org/groups/5237466/items/9B3C6G8P"],"itemData":{"id":213,"type":"article-journal","abstract":"Smartphone apps claim to help conditions from addiction to schizophrenia, but few have been thoroughly tested.","container-title":"Nature","DOI":"10.1038/532020a","ISSN":"1476-4687","issue":"7597","language":"en","license":"2016 Springer Nature Limited","note":"number: 7597\npublisher: Nature Publishing Group","page":"20-23","source":"www.nature.com","title":"Mental health: There’s an app for that","title-short":"Mental health","volume":"532","author":[{"family":"Anthes","given":"Emily"}],"issued":{"date-parts":[["2016",4,1]]}}}],"schema":"https://github.com/citation-style-language/schema/raw/master/csl-citation.json"} </w:instrText>
      </w:r>
      <w:r>
        <w:fldChar w:fldCharType="separate"/>
      </w:r>
      <w:r w:rsidR="006B1BB8" w:rsidRPr="006B1BB8">
        <w:rPr>
          <w:rFonts w:ascii="Calibri" w:hAnsi="Calibri" w:cs="Calibri"/>
        </w:rPr>
        <w:t>(1,25)</w:t>
      </w:r>
      <w:r>
        <w:fldChar w:fldCharType="end"/>
      </w:r>
      <w:r w:rsidR="00791308">
        <w:t xml:space="preserve"> The study also discusses the utility of mental health applications for psychological treatment, where there exists an abundance of mobile applications that target a wide range of psychological disorders and can vary in design and functionality. The study states that according to NIMH there are six categories it uses to classify mental health applications on functionality which are self-management, cognition improvement, skills training, social support, symptom tracking and passive data collection.</w:t>
      </w:r>
      <w:r w:rsidR="00791308">
        <w:fldChar w:fldCharType="begin"/>
      </w:r>
      <w:r w:rsidR="006B1BB8">
        <w:instrText xml:space="preserve"> ADDIN ZOTERO_ITEM CSL_CITATION {"citationID":"P9piDCRR","properties":{"formattedCitation":"(1,26)","plainCitation":"(1,26)","noteIndex":0},"citationItems":[{"id":88,"uris":["http://zotero.org/groups/5237466/items/ABWVLKH5"],"itemData":{"id":88,"type":"article-journal","container-title":"mHealth","DOI":"10.21037/mhealth.2018.03.02","ISSN":"2306-9740","journalAbbreviation":"Mhealth","note":"PMID: 29682510\nPMCID: PMC5897664","page":"6","source":"PubMed Central","title":"Do mental health mobile apps work: evidence and recommendations for designing high-efficacy mental health mobile apps","title-short":"Do mental health mobile apps work","volume":"4","author":[{"family":"Chandrashekar","given":"Pooja"}],"issued":{"date-parts":[["2018",3,23]]}}},{"id":216,"uris":["http://zotero.org/groups/5237466/items/U366NLDB"],"itemData":{"id":216,"type":"webpage","abstract":"Learn about technology and mental health treatment, including pros and cons of using apps, current trends, &amp; evaluating app effectiveness.","language":"en","title":"Technology and the Future of Mental Health Treatment - National Institute of Mental Health (NIMH)","URL":"https://www.nimh.nih.gov/health/topics/technology-and-the-future-of-mental-health-treatment","accessed":{"date-parts":[["2023",12,4]]}}}],"schema":"https://github.com/citation-style-language/schema/raw/master/csl-citation.json"} </w:instrText>
      </w:r>
      <w:r w:rsidR="00791308">
        <w:fldChar w:fldCharType="separate"/>
      </w:r>
      <w:r w:rsidR="006B1BB8" w:rsidRPr="006B1BB8">
        <w:rPr>
          <w:rFonts w:ascii="Calibri" w:hAnsi="Calibri" w:cs="Calibri"/>
        </w:rPr>
        <w:t>(1,26)</w:t>
      </w:r>
      <w:r w:rsidR="00791308">
        <w:fldChar w:fldCharType="end"/>
      </w:r>
    </w:p>
    <w:p w14:paraId="0639166D" w14:textId="77777777" w:rsidR="00C94E48" w:rsidRDefault="00C94E48" w:rsidP="0038437F"/>
    <w:p w14:paraId="33E00E26" w14:textId="020419F1" w:rsidR="00C94E48" w:rsidRDefault="00C94E48" w:rsidP="00C94E48">
      <w:pPr>
        <w:pStyle w:val="Heading4"/>
      </w:pPr>
      <w:r>
        <w:t>2.4.1.3 Cognitive-Behavioural Therapy (CBT)</w:t>
      </w:r>
    </w:p>
    <w:p w14:paraId="22A57319" w14:textId="77777777" w:rsidR="003A7CFB" w:rsidRDefault="003A7CFB" w:rsidP="0038437F"/>
    <w:p w14:paraId="45A2F017" w14:textId="1A21FBCA" w:rsidR="00C94E48" w:rsidRDefault="00C94E48" w:rsidP="00C94E48">
      <w:r>
        <w:t>Cognitive Behavioural Therapy (CBT) is a psychological intervention that has proven effective in addressing a variety of issues such as depression, anxiety disorders, substance abuse issues, relationship problems, eating disorders, and severe mental illness. The fundamental premise of CBT is that psychological difficulties are partly rooted in unhelpful thought patterns and maladaptive behaviours. CBT assists individuals in managing and enhancing their mental health by dissecting complex issues into more manageable components. It operates on the principle that thoughts, emotions, physical sensations, and actions are all interconnected, and that negative thoughts and feelings can create a vicious cycle. By altering these negative cycles, CBT can help improve an individual’s emotional state.</w:t>
      </w:r>
      <w:r>
        <w:fldChar w:fldCharType="begin"/>
      </w:r>
      <w:r w:rsidR="006B1BB8">
        <w:instrText xml:space="preserve"> ADDIN ZOTERO_ITEM CSL_CITATION {"citationID":"je3xXyV9","properties":{"formattedCitation":"(27,28)","plainCitation":"(27,28)","noteIndex":0},"citationItems":[{"id":228,"uris":["http://zotero.org/groups/5237466/items/UKDN4PFC"],"itemData":{"id":228,"type":"webpage","abstract":"Numerous research studies suggest that cognitive behavioral therapy leads to significant improvement in functioning and quality of life.","container-title":"https://www.apa.org","language":"en","title":"What is Cognitive Behavioral Therapy?","URL":"https://www.apa.org/ptsd-guideline/patients-and-families/cognitive-behavioral","accessed":{"date-parts":[["2023",12,5]]}}},{"id":230,"uris":["http://zotero.org/groups/5237466/items/SD2SIFWP"],"itemData":{"id":230,"type":"webpage","abstract":"Read about how cognitive behavioural therapy (CBT) works. CBT can help you make sense of overwhelming problems by breaking them down into smaller parts.","container-title":"nhs.uk","language":"en","title":"How it works - Cognitive behavioural therapy (CBT)","URL":"https://www.nhs.uk/mental-health/talking-therapies-medicine-treatments/talking-therapies-and-counselling/cognitive-behavioural-therapy-cbt/how-it-works/","accessed":{"date-parts":[["2023",12,5]]},"issued":{"date-parts":[["2021",2,10]]}}}],"schema":"https://github.com/citation-style-language/schema/raw/master/csl-citation.json"} </w:instrText>
      </w:r>
      <w:r>
        <w:fldChar w:fldCharType="separate"/>
      </w:r>
      <w:r w:rsidR="006B1BB8" w:rsidRPr="006B1BB8">
        <w:rPr>
          <w:rFonts w:ascii="Calibri" w:hAnsi="Calibri" w:cs="Calibri"/>
        </w:rPr>
        <w:t>(27,28)</w:t>
      </w:r>
      <w:r>
        <w:fldChar w:fldCharType="end"/>
      </w:r>
    </w:p>
    <w:p w14:paraId="2C039E84" w14:textId="0F9D109E" w:rsidR="00C94E48" w:rsidRDefault="00C94E48" w:rsidP="00C94E48">
      <w:r>
        <w:t>One of the key aspects of CBT is empowering individuals to become their own therapists. Through in-session exercises and “homework” tasks, individuals are equipped with coping skills that enable them to modify their own thoughts, emotions, and behaviours. A wealth of research indicates that CBT results in significant improvements in functioning and quality of life. In many studies, CBT has been shown to be as effective as, or more effective than, other psychological therapies or psychiatric medications.</w:t>
      </w:r>
      <w:r w:rsidR="00004EC2">
        <w:fldChar w:fldCharType="begin"/>
      </w:r>
      <w:r w:rsidR="006B1BB8">
        <w:instrText xml:space="preserve"> ADDIN ZOTERO_ITEM CSL_CITATION {"citationID":"OP6Ac9yq","properties":{"formattedCitation":"(29)","plainCitation":"(29)","noteIndex":0},"citationItems":[{"id":232,"uris":["http://zotero.org/groups/5237466/items/B9MJLGZD"],"itemData":{"id":232,"type":"webpage","abstract":"Cognitive behavioral therapy (CBT) is a structured, goal-oriented type of talk therapy. It can help manage mental health conditions and emotional concerns.","container-title":"Cleveland Clinic","language":"en","title":"Cognitive Behavioral Therapy (CBT): What It Is &amp; Techniques","title-short":"Cognitive Behavioral Therapy (CBT)","URL":"https://my.clevelandclinic.org/health/treatments/21208-cognitive-behavioral-therapy-cbt","accessed":{"date-parts":[["2023",12,5]]}}}],"schema":"https://github.com/citation-style-language/schema/raw/master/csl-citation.json"} </w:instrText>
      </w:r>
      <w:r w:rsidR="00004EC2">
        <w:fldChar w:fldCharType="separate"/>
      </w:r>
      <w:r w:rsidR="006B1BB8" w:rsidRPr="006B1BB8">
        <w:rPr>
          <w:rFonts w:ascii="Calibri" w:hAnsi="Calibri" w:cs="Calibri"/>
        </w:rPr>
        <w:t>(29)</w:t>
      </w:r>
      <w:r w:rsidR="00004EC2">
        <w:fldChar w:fldCharType="end"/>
      </w:r>
    </w:p>
    <w:p w14:paraId="2D4EBF13" w14:textId="77777777" w:rsidR="00C94E48" w:rsidRDefault="00C94E48" w:rsidP="00C94E48"/>
    <w:p w14:paraId="0A76965D" w14:textId="04EDBC03" w:rsidR="003A7CFB" w:rsidRDefault="003A7CFB" w:rsidP="00C94E48">
      <w:pPr>
        <w:pStyle w:val="Heading4"/>
      </w:pPr>
      <w:r>
        <w:t>2.4.1.</w:t>
      </w:r>
      <w:r w:rsidR="00C94E48">
        <w:t>4</w:t>
      </w:r>
      <w:r>
        <w:t xml:space="preserve"> </w:t>
      </w:r>
      <w:r w:rsidRPr="003A7CFB">
        <w:t xml:space="preserve">Computer-Assisted </w:t>
      </w:r>
      <w:r>
        <w:t>CBT</w:t>
      </w:r>
      <w:r w:rsidRPr="003A7CFB">
        <w:t xml:space="preserve"> and Mobile Apps for Depression and Anxiety</w:t>
      </w:r>
    </w:p>
    <w:p w14:paraId="529C0E7A" w14:textId="77777777" w:rsidR="00C94E48" w:rsidRPr="00C94E48" w:rsidRDefault="00C94E48" w:rsidP="00C94E48"/>
    <w:p w14:paraId="2D684C0E" w14:textId="410512BF" w:rsidR="00C94E48" w:rsidRDefault="00C94E48" w:rsidP="00C94E48">
      <w:r>
        <w:t>The objective of this review was to evaluate the effectiveness of computer-assisted cognitive-behaviour therapy (CCBT) and mobile applications in delivering or augmenting treatment for depression and anxiety, and to provide recommendations for their clinical use.</w:t>
      </w:r>
    </w:p>
    <w:p w14:paraId="01FFF1FB" w14:textId="7AACF0DD" w:rsidR="00C94E48" w:rsidRDefault="00C94E48" w:rsidP="00C94E48">
      <w:r>
        <w:t>Research has shown that CCBT is effective when used in conjunction with a clinician or other helping professionals. However, when used as standalone treatments, computer programs have typically shown lower efficacy or ineffectiveness. Numerous mobile apps have been developed claiming to be beneficial for depression and/or anxiety, but their evaluation and recommendation require considerable caution. Research on these mobile apps is still in its nascent stages.</w:t>
      </w:r>
    </w:p>
    <w:p w14:paraId="12D5B044" w14:textId="0BC67CD4" w:rsidR="00885E3D" w:rsidRDefault="00C94E48" w:rsidP="00C94E48">
      <w:r>
        <w:t>Several well-established CCBT programs have undergone multiple randomized, controlled trials and have proven to be effective. These programs, which demonstrate adequate quality, security, and efficacy, are suitable for clinical practice. Mobile apps, with their easy portability and immediate access to coping strategies, may be useful for augmenting treatment. However, clinicians need to ensure that the apps they select for clinical use are reliable and maintain integrity.</w:t>
      </w:r>
    </w:p>
    <w:p w14:paraId="057F3881" w14:textId="0BC67CD4" w:rsidR="0036612C" w:rsidRPr="0036612C" w:rsidRDefault="0036612C" w:rsidP="003D409E">
      <w:pPr>
        <w:pStyle w:val="Heading3"/>
      </w:pPr>
      <w:bookmarkStart w:id="30" w:name="_Toc152948599"/>
      <w:r>
        <w:lastRenderedPageBreak/>
        <w:t>2.4.2 Machine Learning</w:t>
      </w:r>
      <w:bookmarkEnd w:id="30"/>
    </w:p>
    <w:p w14:paraId="7C6EAF95" w14:textId="77777777" w:rsidR="00F77FE7" w:rsidRDefault="00F77FE7" w:rsidP="00F77FE7"/>
    <w:p w14:paraId="0EA56F62" w14:textId="24B1E2B4" w:rsidR="0036612C" w:rsidRDefault="0036612C" w:rsidP="003D409E">
      <w:pPr>
        <w:pStyle w:val="Heading4"/>
      </w:pPr>
      <w:r>
        <w:t>2.4.2.1 Natural Language Processing Models</w:t>
      </w:r>
    </w:p>
    <w:p w14:paraId="43717D8D" w14:textId="3EC00576" w:rsidR="00610E39" w:rsidRDefault="00610E39" w:rsidP="00610E39"/>
    <w:p w14:paraId="0440F224" w14:textId="687AD0C0" w:rsidR="00610E39" w:rsidRDefault="00CE6395" w:rsidP="00610E39">
      <w:r>
        <w:t>During the course of the literature review we looked at several natural language processing models that would be suitable for sentiment analysis</w:t>
      </w:r>
      <w:r w:rsidR="00291095">
        <w:t xml:space="preserve"> and our CBT chatbot</w:t>
      </w:r>
      <w:r>
        <w:t>. In the following sub sections we will discuss each notable model along with the merits, and the pitfalls of each model.</w:t>
      </w:r>
    </w:p>
    <w:p w14:paraId="68E2E141" w14:textId="65E4C329" w:rsidR="00453A24" w:rsidRPr="00453A24" w:rsidRDefault="00CE6395" w:rsidP="00453A24">
      <w:r w:rsidRPr="00CE6395">
        <w:t>BERT, or Bidirectional Encoder Representations from Transformers, is a</w:t>
      </w:r>
      <w:r w:rsidR="004D6112">
        <w:t>n open source</w:t>
      </w:r>
      <w:r w:rsidRPr="00CE6395">
        <w:t xml:space="preserve"> natural language processing (NLP) pre-training technique</w:t>
      </w:r>
      <w:r w:rsidR="007D15B3">
        <w:t xml:space="preserve"> that was developed by Google in 2018</w:t>
      </w:r>
      <w:r w:rsidR="00DA1345">
        <w:fldChar w:fldCharType="begin"/>
      </w:r>
      <w:r w:rsidR="006B1BB8">
        <w:instrText xml:space="preserve"> ADDIN ZOTERO_ITEM CSL_CITATION {"citationID":"mK3dyuG8","properties":{"formattedCitation":"(30)","plainCitation":"(30)","noteIndex":0},"citationItems":[{"id":152,"uris":["http://zotero.org/groups/5237466/items/8TGRPK7X"],"itemData":{"id":152,"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source":"Zotero","title":"BERT: Pre-training of Deep Bidirectional Transformers for Language Understanding","author":[{"family":"Devlin","given":"Jacob"},{"family":"Chang","given":"Ming-Wei"},{"family":"Lee","given":"Kenton"},{"family":"Toutanova","given":"Kristina"}]}}],"schema":"https://github.com/citation-style-language/schema/raw/master/csl-citation.json"} </w:instrText>
      </w:r>
      <w:r w:rsidR="00DA1345">
        <w:fldChar w:fldCharType="separate"/>
      </w:r>
      <w:r w:rsidR="006B1BB8" w:rsidRPr="006B1BB8">
        <w:rPr>
          <w:rFonts w:ascii="Calibri" w:hAnsi="Calibri" w:cs="Calibri"/>
        </w:rPr>
        <w:t>(30)</w:t>
      </w:r>
      <w:r w:rsidR="00DA1345">
        <w:fldChar w:fldCharType="end"/>
      </w:r>
      <w:r w:rsidRPr="00CE6395">
        <w:t xml:space="preserve">. It's designed to understand the context of words in a sentence by considering the surrounding words. Unlike previous models that read text input from left to right or vice versa, BERT looks at the entire sentence to predict missing words. This bidirectional approach helps BERT grasp the nuances of language and context, making it particularly effective for various NLP tasks like question answering, sentiment analysis, and </w:t>
      </w:r>
      <w:r w:rsidR="007D15B3">
        <w:t>text prediction</w:t>
      </w:r>
      <w:r w:rsidRPr="00CE6395">
        <w:t>. It's based on the Transformer architecture, a type of neural network architecture that has proven very successful in NLP tasks.</w:t>
      </w:r>
      <w:r w:rsidR="00DA1345">
        <w:fldChar w:fldCharType="begin"/>
      </w:r>
      <w:r w:rsidR="006B1BB8">
        <w:instrText xml:space="preserve"> ADDIN ZOTERO_ITEM CSL_CITATION {"citationID":"01GRyCvs","properties":{"formattedCitation":"(31)","plainCitation":"(31)","noteIndex":0},"citationItems":[{"id":160,"uris":["http://zotero.org/groups/5237466/items/5LT6QMRT"],"itemData":{"id":16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2,3]]},"issued":{"date-parts":[["2023",8,1]]}}}],"schema":"https://github.com/citation-style-language/schema/raw/master/csl-citation.json"} </w:instrText>
      </w:r>
      <w:r w:rsidR="00DA1345">
        <w:fldChar w:fldCharType="separate"/>
      </w:r>
      <w:r w:rsidR="006B1BB8" w:rsidRPr="006B1BB8">
        <w:rPr>
          <w:rFonts w:ascii="Calibri" w:hAnsi="Calibri" w:cs="Calibri"/>
        </w:rPr>
        <w:t>(31)</w:t>
      </w:r>
      <w:r w:rsidR="00DA1345">
        <w:fldChar w:fldCharType="end"/>
      </w:r>
    </w:p>
    <w:p w14:paraId="569A31F5" w14:textId="45ACBC94" w:rsidR="00610E39" w:rsidRDefault="00453A24" w:rsidP="00610E39">
      <w:r>
        <w:t xml:space="preserve">The LLaMA NLP model is a collection of foundation language models ranging from 7 to 65 billion parameters, which are trained on trillions of tokens from </w:t>
      </w:r>
      <w:r w:rsidR="00C577DA">
        <w:t xml:space="preserve">a </w:t>
      </w:r>
      <w:r>
        <w:t>publicly available dataset</w:t>
      </w:r>
      <w:r w:rsidR="00E40757">
        <w:t xml:space="preserve"> </w:t>
      </w:r>
      <w:r w:rsidR="00E40757">
        <w:fldChar w:fldCharType="begin"/>
      </w:r>
      <w:r w:rsidR="006B1BB8">
        <w:instrText xml:space="preserve"> ADDIN ZOTERO_ITEM CSL_CITATION {"citationID":"FAr99QGk","properties":{"formattedCitation":"(32)","plainCitation":"(32)","noteIndex":0},"citationItems":[{"id":155,"uris":["http://zotero.org/groups/5237466/items/FCT2FHW7"],"itemData":{"id":155,"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3",12,3]]},"issued":{"date-parts":[["2023",2,27]]}}}],"schema":"https://github.com/citation-style-language/schema/raw/master/csl-citation.json"} </w:instrText>
      </w:r>
      <w:r w:rsidR="00E40757">
        <w:fldChar w:fldCharType="separate"/>
      </w:r>
      <w:r w:rsidR="006B1BB8" w:rsidRPr="006B1BB8">
        <w:rPr>
          <w:rFonts w:ascii="Calibri" w:hAnsi="Calibri" w:cs="Calibri"/>
        </w:rPr>
        <w:t>(32)</w:t>
      </w:r>
      <w:r w:rsidR="00E40757">
        <w:fldChar w:fldCharType="end"/>
      </w:r>
      <w:r>
        <w:t>. It is designed to help researchers advance their work in natural language processing (NLP), which is a subfield of AI that deals with understanding and generating natural language</w:t>
      </w:r>
      <w:r w:rsidR="00DA1345">
        <w:fldChar w:fldCharType="begin"/>
      </w:r>
      <w:r w:rsidR="006B1BB8">
        <w:instrText xml:space="preserve"> ADDIN ZOTERO_ITEM CSL_CITATION {"citationID":"srt8FPVJ","properties":{"formattedCitation":"(33)","plainCitation":"(33)","noteIndex":0},"citationItems":[{"id":156,"uris":["http://zotero.org/groups/5237466/items/24V45DWS"],"itemData":{"id":156,"type":"webpage","abstract":"Today, we’re releasing our LLaMA (Large Language Model Meta AI) foundational model with a gated release. LLaMA is more efficient and competitive with previously published models of a similar size on existing benchmarks.","language":"en","title":"Introducing LLaMA: A foundational, 65-billion-parameter language model","title-short":"Introducing LLaMA","URL":"https://ai.meta.com/blog/large-language-model-llama-meta-ai/","accessed":{"date-parts":[["2023",12,3]]}}}],"schema":"https://github.com/citation-style-language/schema/raw/master/csl-citation.json"} </w:instrText>
      </w:r>
      <w:r w:rsidR="00DA1345">
        <w:fldChar w:fldCharType="separate"/>
      </w:r>
      <w:r w:rsidR="006B1BB8" w:rsidRPr="006B1BB8">
        <w:rPr>
          <w:rFonts w:ascii="Calibri" w:hAnsi="Calibri" w:cs="Calibri"/>
        </w:rPr>
        <w:t>(33)</w:t>
      </w:r>
      <w:r w:rsidR="00DA1345">
        <w:fldChar w:fldCharType="end"/>
      </w:r>
      <w:r>
        <w:t>. LLaMA stands for Large Language Model Meta AI, and it is an open-source initiative by Meta AI, a company that is part of Meta (formerly Facebook)</w:t>
      </w:r>
      <w:r w:rsidR="00E40757">
        <w:t>(28)</w:t>
      </w:r>
      <w:r>
        <w:t>.</w:t>
      </w:r>
      <w:r w:rsidR="00031063">
        <w:t xml:space="preserve"> </w:t>
      </w:r>
      <w:r>
        <w:t>LLaMA works by taking a sequence of words as an input and predicting the next word to recursively generate text. It can handle 20 languages with Latin and Cyrillic alphabets, and it can be fine-tuned for various tasks, such as text summarization, question answering,</w:t>
      </w:r>
      <w:r w:rsidR="00A1287C">
        <w:t xml:space="preserve"> chatbot</w:t>
      </w:r>
      <w:r>
        <w:t xml:space="preserve"> and sentiment analysis</w:t>
      </w:r>
      <w:r w:rsidR="00E40757">
        <w:fldChar w:fldCharType="begin"/>
      </w:r>
      <w:r w:rsidR="006B1BB8">
        <w:instrText xml:space="preserve"> ADDIN ZOTERO_ITEM CSL_CITATION {"citationID":"7yMzHp5i","properties":{"formattedCitation":"(34)","plainCitation":"(34)","noteIndex":0},"citationItems":[{"id":153,"uris":["http://zotero.org/groups/5237466/items/6BJXV4AJ"],"itemData":{"id":153,"type":"webpage","abstract":"We’re on a journey to advance and democratize artificial intelligence through open source and open science.","title":"LLaMA","URL":"https://huggingface.co/docs/transformers/main/en/model_doc/llama","accessed":{"date-parts":[["2023",12,3]]}}}],"schema":"https://github.com/citation-style-language/schema/raw/master/csl-citation.json"} </w:instrText>
      </w:r>
      <w:r w:rsidR="00E40757">
        <w:fldChar w:fldCharType="separate"/>
      </w:r>
      <w:r w:rsidR="006B1BB8" w:rsidRPr="006B1BB8">
        <w:rPr>
          <w:rFonts w:ascii="Calibri" w:hAnsi="Calibri" w:cs="Calibri"/>
        </w:rPr>
        <w:t>(34)</w:t>
      </w:r>
      <w:r w:rsidR="00E40757">
        <w:fldChar w:fldCharType="end"/>
      </w:r>
      <w:r>
        <w:t xml:space="preserve">. </w:t>
      </w:r>
    </w:p>
    <w:p w14:paraId="5BDAA9D7" w14:textId="1ACF7C8D" w:rsidR="00A537E9" w:rsidRDefault="00031063" w:rsidP="00A537E9">
      <w:r>
        <w:t xml:space="preserve">Another model that was considered is </w:t>
      </w:r>
      <w:r w:rsidR="00A537E9">
        <w:t>ChatGPT</w:t>
      </w:r>
      <w:r>
        <w:t>, which is</w:t>
      </w:r>
      <w:r w:rsidR="00A537E9">
        <w:t xml:space="preserve"> a large language model-based chatbot developed by OpenAI</w:t>
      </w:r>
      <w:r w:rsidR="00A537E9">
        <w:fldChar w:fldCharType="begin"/>
      </w:r>
      <w:r w:rsidR="006B1BB8">
        <w:instrText xml:space="preserve"> ADDIN ZOTERO_ITEM CSL_CITATION {"citationID":"mBqfPj3r","properties":{"formattedCitation":"(35)","plainCitation":"(35)","noteIndex":0},"citationItems":[{"id":218,"uris":["http://zotero.org/groups/5237466/items/YEDMBKEW"],"itemData":{"id":218,"type":"webpage","abstract":"We’ve trained a model called ChatGPT which interacts in a conversational way. The dialogue format makes it possible for ChatGPT to answer followup questions, admit its mistakes, challenge incorrect premises, and reject inappropriate requests.","language":"en-US","title":"Introducing ChatGPT","URL":"https://openai.com/blog/chatgpt","accessed":{"date-parts":[["2023",12,4]]}}}],"schema":"https://github.com/citation-style-language/schema/raw/master/csl-citation.json"} </w:instrText>
      </w:r>
      <w:r w:rsidR="00A537E9">
        <w:fldChar w:fldCharType="separate"/>
      </w:r>
      <w:r w:rsidR="006B1BB8" w:rsidRPr="006B1BB8">
        <w:rPr>
          <w:rFonts w:ascii="Calibri" w:hAnsi="Calibri" w:cs="Calibri"/>
        </w:rPr>
        <w:t>(35)</w:t>
      </w:r>
      <w:r w:rsidR="00A537E9">
        <w:fldChar w:fldCharType="end"/>
      </w:r>
      <w:r w:rsidR="00A537E9">
        <w:t>. It interacts in a conversational way, answering follow-up questions, admitting its mistakes, challenging incorrect premises, and rejecting inappropriate requests. It is built upon either GPT-3.5 or GPT-4, both of which are members of OpenAI’s proprietary series of generative pre-trained transformer (GPT) models. It is fine-tuned for conversational applications using a combination of supervised and reinforcement learning techniques.</w:t>
      </w:r>
      <w:r w:rsidR="00A537E9">
        <w:fldChar w:fldCharType="begin"/>
      </w:r>
      <w:r w:rsidR="006B1BB8">
        <w:instrText xml:space="preserve"> ADDIN ZOTERO_ITEM CSL_CITATION {"citationID":"plUZgwPi","properties":{"formattedCitation":"(35)","plainCitation":"(35)","noteIndex":0},"citationItems":[{"id":218,"uris":["http://zotero.org/groups/5237466/items/YEDMBKEW"],"itemData":{"id":218,"type":"webpage","abstract":"We’ve trained a model called ChatGPT which interacts in a conversational way. The dialogue format makes it possible for ChatGPT to answer followup questions, admit its mistakes, challenge incorrect premises, and reject inappropriate requests.","language":"en-US","title":"Introducing ChatGPT","URL":"https://openai.com/blog/chatgpt","accessed":{"date-parts":[["2023",12,4]]}}}],"schema":"https://github.com/citation-style-language/schema/raw/master/csl-citation.json"} </w:instrText>
      </w:r>
      <w:r w:rsidR="00A537E9">
        <w:fldChar w:fldCharType="separate"/>
      </w:r>
      <w:r w:rsidR="006B1BB8" w:rsidRPr="006B1BB8">
        <w:rPr>
          <w:rFonts w:ascii="Calibri" w:hAnsi="Calibri" w:cs="Calibri"/>
        </w:rPr>
        <w:t>(35)</w:t>
      </w:r>
      <w:r w:rsidR="00A537E9">
        <w:fldChar w:fldCharType="end"/>
      </w:r>
    </w:p>
    <w:p w14:paraId="43602196" w14:textId="53F5068F" w:rsidR="004652A9" w:rsidRDefault="00A537E9" w:rsidP="00031063">
      <w:r>
        <w:t xml:space="preserve">When it comes to sentiment analysis, ChatGPT offers several benefits. Its ability to understand and generate human-like text makes it a flexible tool for sentiment analysis in various industries. It can analyse large amounts of text data quickly and efficiently. </w:t>
      </w:r>
      <w:r w:rsidR="00031063">
        <w:t>I</w:t>
      </w:r>
      <w:r>
        <w:t>t can analyse the data context, considering domain-specific knowledge, industry jargon, and the unique relationships between businesses and customers. It can also generate synthetic text data with various sentiment labels, which can be used to augment existing training datasets or create new ones.</w:t>
      </w:r>
      <w:r>
        <w:fldChar w:fldCharType="begin"/>
      </w:r>
      <w:r w:rsidR="006B1BB8">
        <w:instrText xml:space="preserve"> ADDIN ZOTERO_ITEM CSL_CITATION {"citationID":"230Dwxi5","properties":{"formattedCitation":"(35)","plainCitation":"(35)","noteIndex":0},"citationItems":[{"id":218,"uris":["http://zotero.org/groups/5237466/items/YEDMBKEW"],"itemData":{"id":218,"type":"webpage","abstract":"We’ve trained a model called ChatGPT which interacts in a conversational way. The dialogue format makes it possible for ChatGPT to answer followup questions, admit its mistakes, challenge incorrect premises, and reject inappropriate requests.","language":"en-US","title":"Introducing ChatGPT","URL":"https://openai.com/blog/chatgpt","accessed":{"date-parts":[["2023",12,4]]}}}],"schema":"https://github.com/citation-style-language/schema/raw/master/csl-citation.json"} </w:instrText>
      </w:r>
      <w:r>
        <w:fldChar w:fldCharType="separate"/>
      </w:r>
      <w:r w:rsidR="006B1BB8" w:rsidRPr="006B1BB8">
        <w:rPr>
          <w:rFonts w:ascii="Calibri" w:hAnsi="Calibri" w:cs="Calibri"/>
        </w:rPr>
        <w:t>(35)</w:t>
      </w:r>
      <w:r>
        <w:fldChar w:fldCharType="end"/>
      </w:r>
      <w:r w:rsidR="00031063">
        <w:t xml:space="preserve"> </w:t>
      </w:r>
    </w:p>
    <w:p w14:paraId="3DE9F28C" w14:textId="77777777" w:rsidR="00A537E9" w:rsidRPr="00610E39" w:rsidRDefault="00A537E9" w:rsidP="00A537E9"/>
    <w:p w14:paraId="738C89AD" w14:textId="6067F992" w:rsidR="0036612C" w:rsidRDefault="00610E39" w:rsidP="003D409E">
      <w:pPr>
        <w:pStyle w:val="Heading4"/>
      </w:pPr>
      <w:r>
        <w:t>2.4.2.2 Sentiment Analysis</w:t>
      </w:r>
    </w:p>
    <w:p w14:paraId="401EA75A" w14:textId="77777777" w:rsidR="00610E39" w:rsidRDefault="00610E39" w:rsidP="00610E39"/>
    <w:p w14:paraId="316970A2" w14:textId="6E444589" w:rsidR="004652A9" w:rsidRDefault="004652A9" w:rsidP="00610E39">
      <w:r w:rsidRPr="004652A9">
        <w:t xml:space="preserve">Sentiment analysis is a powerful tool in the field of natural language processing that allows us to extract emotional context from text. It involves determining whether a piece of writing is positive, negative, or neutral. When applied to text summarization, sentiment analysis can provide a more nuanced summary by not only condensing the information but also capturing the emotional tone of </w:t>
      </w:r>
      <w:r w:rsidRPr="004652A9">
        <w:lastRenderedPageBreak/>
        <w:t xml:space="preserve">the text. This is particularly useful </w:t>
      </w:r>
      <w:r>
        <w:t>for the projects use cases</w:t>
      </w:r>
      <w:r w:rsidRPr="004652A9">
        <w:t xml:space="preserve"> where understanding the sentiment is as important as understanding the content. By integrating sentiment analysis, we can create summaries that maintain the original emotional context, providing a more comprehensive understanding of the text</w:t>
      </w:r>
      <w:r>
        <w:t>, providing therapists with deeper insight into the mental state of their clients.</w:t>
      </w:r>
    </w:p>
    <w:p w14:paraId="34F5C61B" w14:textId="77777777" w:rsidR="00291095" w:rsidRDefault="00291095" w:rsidP="00610E39"/>
    <w:p w14:paraId="315C9C49" w14:textId="53C2DA94" w:rsidR="00291095" w:rsidRDefault="00291095" w:rsidP="00291095">
      <w:pPr>
        <w:pStyle w:val="Heading4"/>
      </w:pPr>
      <w:r>
        <w:t>2.4.2.3 CBT Chatbot with Natural Language Processing Models</w:t>
      </w:r>
    </w:p>
    <w:p w14:paraId="22470B47" w14:textId="77777777" w:rsidR="00272E28" w:rsidRPr="00272E28" w:rsidRDefault="00272E28" w:rsidP="00272E28"/>
    <w:p w14:paraId="64548D07" w14:textId="6886E27C" w:rsidR="004652A9" w:rsidRDefault="00272E28" w:rsidP="00272E28">
      <w:r>
        <w:t>BERT, a model developed by Google, is adept at understanding the context of user inputs in a chatbot, making it a powerful tool for such applications. However, it’s worth noting that BERT only encodes and doesn’t generate responses, necessitating additional components.</w:t>
      </w:r>
      <w:r w:rsidR="009B0C20">
        <w:fldChar w:fldCharType="begin"/>
      </w:r>
      <w:r w:rsidR="006B1BB8">
        <w:instrText xml:space="preserve"> ADDIN ZOTERO_ITEM CSL_CITATION {"citationID":"Ru5AOnds","properties":{"formattedCitation":"(30)","plainCitation":"(30)","noteIndex":0},"citationItems":[{"id":152,"uris":["http://zotero.org/groups/5237466/items/8TGRPK7X"],"itemData":{"id":152,"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source":"Zotero","title":"BERT: Pre-training of Deep Bidirectional Transformers for Language Understanding","author":[{"family":"Devlin","given":"Jacob"},{"family":"Chang","given":"Ming-Wei"},{"family":"Lee","given":"Kenton"},{"family":"Toutanova","given":"Kristina"}]}}],"schema":"https://github.com/citation-style-language/schema/raw/master/csl-citation.json"} </w:instrText>
      </w:r>
      <w:r w:rsidR="009B0C20">
        <w:fldChar w:fldCharType="separate"/>
      </w:r>
      <w:r w:rsidR="006B1BB8" w:rsidRPr="006B1BB8">
        <w:rPr>
          <w:rFonts w:ascii="Calibri" w:hAnsi="Calibri" w:cs="Calibri"/>
        </w:rPr>
        <w:t>(30)</w:t>
      </w:r>
      <w:r w:rsidR="009B0C20">
        <w:fldChar w:fldCharType="end"/>
      </w:r>
      <w:r>
        <w:t xml:space="preserve"> On the other hand, LLaMA can be fine-tuned on specific data like patient-doctor dialogues, enhancing its understanding of medical advice. This makes it potentially suitable for a CBT therapy chatbot, although information on its use in this context is limited.</w:t>
      </w:r>
      <w:r w:rsidR="009B0C20">
        <w:fldChar w:fldCharType="begin"/>
      </w:r>
      <w:r w:rsidR="006B1BB8">
        <w:instrText xml:space="preserve"> ADDIN ZOTERO_ITEM CSL_CITATION {"citationID":"36Uta1Vc","properties":{"formattedCitation":"(33)","plainCitation":"(33)","noteIndex":0},"citationItems":[{"id":156,"uris":["http://zotero.org/groups/5237466/items/24V45DWS"],"itemData":{"id":156,"type":"webpage","abstract":"Today, we’re releasing our LLaMA (Large Language Model Meta AI) foundational model with a gated release. LLaMA is more efficient and competitive with previously published models of a similar size on existing benchmarks.","language":"en","title":"Introducing LLaMA: A foundational, 65-billion-parameter language model","title-short":"Introducing LLaMA","URL":"https://ai.meta.com/blog/large-language-model-llama-meta-ai/","accessed":{"date-parts":[["2023",12,3]]}}}],"schema":"https://github.com/citation-style-language/schema/raw/master/csl-citation.json"} </w:instrText>
      </w:r>
      <w:r w:rsidR="009B0C20">
        <w:fldChar w:fldCharType="separate"/>
      </w:r>
      <w:r w:rsidR="006B1BB8" w:rsidRPr="006B1BB8">
        <w:rPr>
          <w:rFonts w:ascii="Calibri" w:hAnsi="Calibri" w:cs="Calibri"/>
        </w:rPr>
        <w:t>(33)</w:t>
      </w:r>
      <w:r w:rsidR="009B0C20">
        <w:fldChar w:fldCharType="end"/>
      </w:r>
      <w:r>
        <w:t xml:space="preserve"> </w:t>
      </w:r>
    </w:p>
    <w:p w14:paraId="54B19AFD" w14:textId="77777777" w:rsidR="00272E28" w:rsidRPr="00610E39" w:rsidRDefault="00272E28" w:rsidP="00272E28"/>
    <w:p w14:paraId="5DA850D3" w14:textId="06913C64" w:rsidR="00610E39" w:rsidRDefault="00610E39" w:rsidP="003D409E">
      <w:pPr>
        <w:pStyle w:val="Heading4"/>
      </w:pPr>
      <w:r>
        <w:t>2.4.2.</w:t>
      </w:r>
      <w:r w:rsidR="00291095">
        <w:t>4</w:t>
      </w:r>
      <w:r>
        <w:t xml:space="preserve"> Mental Health Datasets for AI research</w:t>
      </w:r>
    </w:p>
    <w:p w14:paraId="7914DB24" w14:textId="77777777" w:rsidR="00610E39" w:rsidRDefault="00610E39" w:rsidP="00F77FE7"/>
    <w:p w14:paraId="084EDA6C" w14:textId="63C6A7BF" w:rsidR="00610E39" w:rsidRDefault="004652A9" w:rsidP="00F77FE7">
      <w:r w:rsidRPr="004652A9">
        <w:t xml:space="preserve">Mental health datasets, such as those derived from social media platforms like Twitter, can be invaluable resources for training natural language processing (NLP) models for emotional and sentiment analysis. These datasets often contain a wealth of information about individuals’ emotional states and sentiments, expressed through their posts or tweets. By training NLP models on these datasets, we can teach them to recognize and understand the nuances of human emotion and sentiment. For instance, a model could learn to identify negative sentiments associated with depression or anxiety, or positive sentiments reflecting happiness or satisfaction. This could enable the development of more sophisticated tools for monitoring mental health trends, providing timely support, and contributing to the broader field of mental health research. </w:t>
      </w:r>
    </w:p>
    <w:p w14:paraId="211E7A0A" w14:textId="77777777" w:rsidR="0073018A" w:rsidRPr="00F77FE7" w:rsidRDefault="0073018A" w:rsidP="00F77FE7"/>
    <w:p w14:paraId="3D52D08E" w14:textId="771B2958" w:rsidR="009B697E" w:rsidRDefault="00604B8B" w:rsidP="009B697E">
      <w:pPr>
        <w:pStyle w:val="Heading2"/>
      </w:pPr>
      <w:bookmarkStart w:id="31" w:name="_Toc152948600"/>
      <w:r>
        <w:t>2.5</w:t>
      </w:r>
      <w:r w:rsidR="009B697E">
        <w:t xml:space="preserve">. </w:t>
      </w:r>
      <w:r w:rsidR="00151300">
        <w:t>Existing Final Year Projects</w:t>
      </w:r>
      <w:bookmarkEnd w:id="31"/>
    </w:p>
    <w:p w14:paraId="2D17A0F1" w14:textId="516C8136" w:rsidR="007B63DE" w:rsidRDefault="007B63DE" w:rsidP="009B697E">
      <w:pPr>
        <w:pStyle w:val="Heading2"/>
      </w:pPr>
    </w:p>
    <w:p w14:paraId="557E1538" w14:textId="4C861364" w:rsidR="009E3092" w:rsidRDefault="009E3092" w:rsidP="00A47AED">
      <w:r>
        <w:t xml:space="preserve">During the course of this project, some past projects were researched and one in particular stood out as </w:t>
      </w:r>
      <w:r w:rsidR="00A47AED">
        <w:t>being closely related to the problem domain</w:t>
      </w:r>
      <w:r>
        <w:t xml:space="preserve"> of this project. </w:t>
      </w:r>
      <w:r w:rsidR="00A47AED">
        <w:t>Suaimhneas: A responsive web application for anxiety management and wellbeing by Ben McCormack (202</w:t>
      </w:r>
      <w:r w:rsidR="009F2797">
        <w:t>3</w:t>
      </w:r>
      <w:r w:rsidR="00A47AED">
        <w:t>)</w:t>
      </w:r>
      <w:r w:rsidR="008F37AC">
        <w:t xml:space="preserve">, which set out to investigate the best way to create an application that would allow users to use wellbeing and mindfulness techniques to better manage their anxiety. The outcome of the project was the development of a feature rich and responsive web application that is helping users manage their anxiety and allows mental health professionals to monitor their progress. The user management system and goal setting feature are particularly </w:t>
      </w:r>
      <w:r w:rsidR="009F2797">
        <w:t>interesting,</w:t>
      </w:r>
      <w:r w:rsidR="008F37AC">
        <w:t xml:space="preserve"> </w:t>
      </w:r>
      <w:r w:rsidR="009F2797">
        <w:t xml:space="preserve">and </w:t>
      </w:r>
      <w:r w:rsidR="00261D64">
        <w:t>from which our</w:t>
      </w:r>
      <w:r w:rsidR="009F2797">
        <w:t xml:space="preserve"> project may draw inspiration during the development stage.</w:t>
      </w:r>
    </w:p>
    <w:p w14:paraId="34F9A87B" w14:textId="77777777" w:rsidR="009F2797" w:rsidRDefault="009F2797" w:rsidP="00A47AED"/>
    <w:p w14:paraId="5A18A36A" w14:textId="5193E3BA" w:rsidR="009F2797" w:rsidRDefault="009F2797" w:rsidP="00A47AED">
      <w:r>
        <w:t xml:space="preserve">Another past project that was researched is </w:t>
      </w:r>
      <w:r w:rsidR="00B12000">
        <w:t>Anxiety Manager (incorporating Wearable Technology) by Katie Fitzgerald (</w:t>
      </w:r>
      <w:r w:rsidR="000B1C3C">
        <w:t xml:space="preserve">2018). The projects aim was to design and develop a mobile application that would give individuals who suffer from anxiety with a new tool to track their anxiety attacks and also </w:t>
      </w:r>
      <w:r w:rsidR="000B1C3C">
        <w:lastRenderedPageBreak/>
        <w:t xml:space="preserve">learn more about their anxiety. The system had an emphasis on accessibility and user friendliness to cater to users of different IT skill levels. The paper states that current solutions are outdated in their approach of tracking anxiety attacks and that with a wearable sensor to monitor changes in a user’s physical symptoms along with a mobile application, the system would provide much more valuable insights into the user’s anxiety and better help them to manage their anxiety. </w:t>
      </w:r>
    </w:p>
    <w:p w14:paraId="1FE1F5F4" w14:textId="40561CFE" w:rsidR="000B1C3C" w:rsidRPr="00B12000" w:rsidRDefault="000B1C3C" w:rsidP="00A47AED">
      <w:r>
        <w:t xml:space="preserve">In the conclusion of this paper, the author declares that the projects objectives </w:t>
      </w:r>
      <w:r w:rsidR="00261D64">
        <w:t>were</w:t>
      </w:r>
      <w:r>
        <w:t xml:space="preserve"> met by developing a solution for mobile in Android that provides an easy way for users to track their anxiety with wearable technology. </w:t>
      </w:r>
      <w:r w:rsidR="00FA7931">
        <w:t>The user-friendly approach and accessibility considerations are excellent sources of inspiration for the development of MyTherapyPal.</w:t>
      </w:r>
    </w:p>
    <w:p w14:paraId="7279BE15" w14:textId="77777777" w:rsidR="00251A7C" w:rsidRPr="009E3092" w:rsidRDefault="00251A7C" w:rsidP="00A47AED"/>
    <w:p w14:paraId="7E8610B8" w14:textId="680E0968" w:rsidR="009B697E" w:rsidRDefault="00604B8B" w:rsidP="009B697E">
      <w:pPr>
        <w:pStyle w:val="Heading2"/>
      </w:pPr>
      <w:bookmarkStart w:id="32" w:name="_Toc152948601"/>
      <w:r>
        <w:t>2.6</w:t>
      </w:r>
      <w:r w:rsidR="009B697E">
        <w:t>. Conclusions</w:t>
      </w:r>
      <w:bookmarkEnd w:id="32"/>
    </w:p>
    <w:p w14:paraId="3B64FAF1" w14:textId="77777777" w:rsidR="00D26CD4" w:rsidRPr="00D26CD4" w:rsidRDefault="00D26CD4" w:rsidP="00D26CD4"/>
    <w:p w14:paraId="78EBEE48" w14:textId="7358EACB" w:rsidR="00D26CD4" w:rsidRDefault="00D26CD4" w:rsidP="00D26CD4">
      <w:r>
        <w:t xml:space="preserve">The literature review has provided a comprehensive overview of the existing mental health assistance applications, the technologies researched and selected for the development of the project, the other research done on mental health and psychotherapy, and the machine learning techniques that will be applied to the project. </w:t>
      </w:r>
    </w:p>
    <w:p w14:paraId="0E212B4F" w14:textId="77777777" w:rsidR="00D26CD4" w:rsidRDefault="00D26CD4" w:rsidP="00D26CD4">
      <w:r>
        <w:t>There are various alternative existing mental health assistance applications that offer different features and functionalities, such as Quenza, Daylio, Moodnotes, eMoods, and Theratrak. However, none of them provide a personalised and interactive chatbot that can deliver cognitive behavioural therapy (CBT) sessions to the users based on their mood and preferences.</w:t>
      </w:r>
    </w:p>
    <w:p w14:paraId="29871F96" w14:textId="77777777" w:rsidR="00D26CD4" w:rsidRDefault="00D26CD4" w:rsidP="00D26CD4">
      <w:r>
        <w:t>The technologies researched and selected for the project are cross-platform Android, iOS, Web, Windows and MacOS as the operating systems, Firebase as the database and the backend framework, and Flutter as the frontend framework. These technologies were chosen based on their advantages, compatibility, popularity, and suitability for the project requirements and objectives.</w:t>
      </w:r>
    </w:p>
    <w:p w14:paraId="4BE23D9E" w14:textId="77777777" w:rsidR="00D26CD4" w:rsidRDefault="00D26CD4" w:rsidP="00D26CD4">
      <w:r w:rsidRPr="00D26CD4">
        <w:t>The other research done on mental health and psychotherapy has provided a background knowledge and understanding of the concepts, theories, and practices of CBT, as well as the benefits and challenges of delivering CBT online. The literature review has also explored the ethical and legal issues related to the development and use of mental health assistance applications, such as data protection, confidentiality, consent, and duty of care. Additionally, the literature review has conducted a systematic review of the existing studies on the use of mobile apps to provide mental health treatment, and has evaluated their effectiveness, usability, and acceptability among the users and the therapists.</w:t>
      </w:r>
    </w:p>
    <w:p w14:paraId="30B82834" w14:textId="06BAEB51" w:rsidR="00D26CD4" w:rsidRDefault="00D26CD4" w:rsidP="00D26CD4">
      <w:r>
        <w:t>The machine learning techniques that will be applied to the project are natural language processing (NLP) and sentiment analysis. These techniques will enable the chatbot to understand and generate natural language, as well as to analyse the mood and emotions of the users based on their inputs. The literature review has also discussed the methods, tools, and datasets that will be used for implementing and evaluating these techniques.</w:t>
      </w:r>
    </w:p>
    <w:p w14:paraId="0CF25835" w14:textId="00943B64" w:rsidR="00D26CD4" w:rsidRDefault="00D26CD4" w:rsidP="00D26CD4">
      <w:r>
        <w:t>The literature review has identified some gaps and limitations in the existing literature, such as the lack of empirical evidence on the effectiveness and user satisfaction of mental health assistance applications, the scarcity of studies on the use of machine learning for CBT chatbots, and the need for more research on the ethical and legal implications of online CBT. These gaps and limitations suggest some areas for future research and improvement.</w:t>
      </w:r>
    </w:p>
    <w:p w14:paraId="75F53B3C" w14:textId="77777777" w:rsidR="003A7CFB" w:rsidRDefault="003A7CFB" w:rsidP="00D26CD4"/>
    <w:p w14:paraId="783C5482" w14:textId="482EABA4" w:rsidR="007B63DE" w:rsidRPr="007B63DE" w:rsidRDefault="00D26CD4" w:rsidP="00D26CD4">
      <w:r>
        <w:t>The literature review has also established the significance and originality of the project, as it aims to develop a novel and innovative mental health assistance application that can provide personalised and interactive CBT sessions to the users through a chatbot powered by machine learning. The project will contribute to the advancement of knowledge and practice in the fields of mental health, psychotherapy, and computer science.</w:t>
      </w:r>
    </w:p>
    <w:p w14:paraId="62F8CE73" w14:textId="5BEE6521" w:rsidR="007B01AD" w:rsidRDefault="007B01AD">
      <w:pPr>
        <w:rPr>
          <w:rFonts w:asciiTheme="majorHAnsi" w:eastAsiaTheme="majorEastAsia" w:hAnsiTheme="majorHAnsi" w:cstheme="majorBidi"/>
          <w:color w:val="2E74B5" w:themeColor="accent1" w:themeShade="BF"/>
          <w:sz w:val="32"/>
          <w:szCs w:val="32"/>
        </w:rPr>
      </w:pPr>
    </w:p>
    <w:p w14:paraId="58EEBE19" w14:textId="77777777" w:rsidR="00A25B35" w:rsidRDefault="00A25B35">
      <w:pPr>
        <w:rPr>
          <w:rFonts w:asciiTheme="majorHAnsi" w:eastAsiaTheme="majorEastAsia" w:hAnsiTheme="majorHAnsi" w:cstheme="majorBidi"/>
          <w:color w:val="2E74B5" w:themeColor="accent1" w:themeShade="BF"/>
          <w:sz w:val="32"/>
          <w:szCs w:val="32"/>
        </w:rPr>
      </w:pPr>
    </w:p>
    <w:p w14:paraId="7E150D41" w14:textId="4BC5667A" w:rsidR="009B697E" w:rsidRDefault="00F77FE7" w:rsidP="009B697E">
      <w:pPr>
        <w:pStyle w:val="Heading1"/>
      </w:pPr>
      <w:bookmarkStart w:id="33" w:name="_Toc152948602"/>
      <w:r>
        <w:t xml:space="preserve">3. </w:t>
      </w:r>
      <w:r w:rsidR="00051C76">
        <w:t>System</w:t>
      </w:r>
      <w:r>
        <w:t xml:space="preserve"> </w:t>
      </w:r>
      <w:r w:rsidR="009B697E">
        <w:t>Design</w:t>
      </w:r>
      <w:bookmarkEnd w:id="33"/>
      <w:r w:rsidR="009B697E">
        <w:t xml:space="preserve"> </w:t>
      </w:r>
    </w:p>
    <w:p w14:paraId="08AA8402" w14:textId="77777777" w:rsidR="00F77FE7" w:rsidRDefault="00F77FE7" w:rsidP="00F77FE7"/>
    <w:p w14:paraId="1B556343" w14:textId="7EFBBB8D" w:rsidR="009B697E" w:rsidRDefault="009B697E" w:rsidP="009B697E">
      <w:pPr>
        <w:pStyle w:val="Heading2"/>
      </w:pPr>
      <w:bookmarkStart w:id="34" w:name="_Toc152948603"/>
      <w:r>
        <w:t>3.1</w:t>
      </w:r>
      <w:r w:rsidR="00442885">
        <w:t>.</w:t>
      </w:r>
      <w:r w:rsidR="00EB7D43">
        <w:t xml:space="preserve"> </w:t>
      </w:r>
      <w:r>
        <w:t>Introduction</w:t>
      </w:r>
      <w:bookmarkEnd w:id="34"/>
    </w:p>
    <w:p w14:paraId="45A0D13D" w14:textId="77777777" w:rsidR="0017392A" w:rsidRPr="0017392A" w:rsidRDefault="0017392A" w:rsidP="0017392A"/>
    <w:p w14:paraId="35CDC779" w14:textId="3BFA7837" w:rsidR="007B63DE" w:rsidRDefault="00610E39" w:rsidP="007B63DE">
      <w:r>
        <w:t>In this chapter, we will discuss the design of the system and</w:t>
      </w:r>
      <w:r w:rsidR="00E43270">
        <w:t xml:space="preserve"> the</w:t>
      </w:r>
      <w:r>
        <w:t xml:space="preserve"> research conducted on the relevant types of software development methodologies</w:t>
      </w:r>
      <w:r w:rsidR="0017392A">
        <w:t>, design patterns and selections for this project</w:t>
      </w:r>
      <w:r>
        <w:t xml:space="preserve">. The system architecture will be explained and presented with the use of a high level architecture diagram, </w:t>
      </w:r>
      <w:r w:rsidR="0017392A">
        <w:t xml:space="preserve">class diagrams, sequence diagrams and corresponding use cases. </w:t>
      </w:r>
    </w:p>
    <w:p w14:paraId="734AE121" w14:textId="77777777" w:rsidR="0017392A" w:rsidRPr="007B63DE" w:rsidRDefault="0017392A" w:rsidP="007B63DE"/>
    <w:p w14:paraId="326A4766" w14:textId="752F7753" w:rsidR="009B697E" w:rsidRDefault="007F3450" w:rsidP="009B697E">
      <w:pPr>
        <w:pStyle w:val="Heading2"/>
      </w:pPr>
      <w:bookmarkStart w:id="35" w:name="_Toc152948604"/>
      <w:r>
        <w:t>3.2</w:t>
      </w:r>
      <w:r w:rsidR="009B697E">
        <w:t>. Software</w:t>
      </w:r>
      <w:r w:rsidR="00604B8B">
        <w:t xml:space="preserve"> Methodology</w:t>
      </w:r>
      <w:bookmarkEnd w:id="35"/>
    </w:p>
    <w:p w14:paraId="5AF61A9F" w14:textId="77777777" w:rsidR="0017392A" w:rsidRDefault="0017392A" w:rsidP="0017392A"/>
    <w:p w14:paraId="4CF2AD37" w14:textId="6D2A529C" w:rsidR="00CA15CE" w:rsidRDefault="00CA15CE" w:rsidP="0017392A">
      <w:r w:rsidRPr="00CA15CE">
        <w:t>Software methodologies are structured approaches to software development that guide the planning, design, implementation, testing, and delivery of software products. Software methodologies help developers to organize their work, manage their resources, communicate with their stakeholders, and ensure the quality and reliability of their software. Different software methodologies have different advantages and disadvantages, depending on the nature, scope, and complexity of the software project. Some of the most popular software methodologies are Agile, DevOps, Waterfall, and Feature Driven Development.</w:t>
      </w:r>
      <w:r w:rsidR="001B0D39">
        <w:fldChar w:fldCharType="begin"/>
      </w:r>
      <w:r w:rsidR="00CB7615">
        <w:instrText xml:space="preserve"> ADDIN ZOTERO_ITEM CSL_CITATION {"citationID":"SAFqjw22","properties":{"formattedCitation":"(36\\uc0\\u8211{}40)","plainCitation":"(36–40)","noteIndex":0},"citationItems":[{"id":166,"uris":["http://zotero.org/groups/5237466/items/9VRMD6T9"],"itemData":{"id":166,"type":"webpage","abstract":"Discover 11 software development methodologies, along with the benefits of using each, then read tips on deciding which methodology to use for a project.","language":"en","title":"11 Software Development Methodologies (Plus How To Pick One) | Indeed.com","URL":"https://www.indeed.com/career-advice/career-development/software-development-methodologies","accessed":{"date-parts":[["2023",12,3]]}}},{"id":168,"uris":["http://zotero.org/groups/5237466/items/SM6A3KW2"],"itemData":{"id":168,"type":"webpage","abstract":"Software development methodologies can be combined and adjusted to fit a specific development environment. Take a look at these eight approaches.","container-title":"Easy Agile","language":"en","title":"8 Software Development Methodologies Explained","URL":"https://easyagile.com/blog/software-development-methodologies/","accessed":{"date-parts":[["2023",12,3]]}}},{"id":169,"uris":["http://zotero.org/groups/5237466/items/MU39N4AX"],"itemData":{"id":169,"type":"webpage","abstract":"Learn about software development methodology, including its definition, 11 types of software development methodologies and tips for choosing the right process.","language":"en","title":"What Is a Software Development Methodology? (With 11 Types) | Indeed.com Australia","title-short":"What Is a Software Development Methodology?","URL":"https://au.indeed.com/career-advice/career-development/software-development-methodology","accessed":{"date-parts":[["2023",12,3]]}}},{"id":170,"uris":["http://zotero.org/groups/5237466/items/L3ZAJAGY"],"itemData":{"id":170,"type":"post-weblog","abstract":"Read this blog to know more about top 10 software development methodologies for your project. Get a quote from software development company in the USA.","language":"en","note":"section: Software Development","title":"Best Software Development Methodologies: Pros &amp; Cons In 2022","title-short":"Best Software Development Methodologies","URL":"https://devtechnosys.com/insights/software-development-methodologies/","accessed":{"date-parts":[["2023",12,3]]},"issued":{"date-parts":[["2022",3,7]]}}},{"id":172,"uris":["http://zotero.org/groups/5237466/items/TWU5MCZM"],"itemData":{"id":172,"type":"webpage","abstract":"Explore the top four software development methodologies - Waterfall, Rapid Application, Agile, and DevOps - and discover the method best suited for your project.","language":"en","title":"Top 4 Software Development Methodologies | Synopsys Blog","URL":"https://www.synopsys.com/blogs/software-security/top-4-software-development-methodologies.html","accessed":{"date-parts":[["2023",12,3]]}},"locator":"4"}],"schema":"https://github.com/citation-style-language/schema/raw/master/csl-citation.json"} </w:instrText>
      </w:r>
      <w:r w:rsidR="001B0D39">
        <w:fldChar w:fldCharType="separate"/>
      </w:r>
      <w:r w:rsidR="00CB7615" w:rsidRPr="00CB7615">
        <w:rPr>
          <w:rFonts w:ascii="Calibri" w:hAnsi="Calibri" w:cs="Calibri"/>
          <w:szCs w:val="24"/>
        </w:rPr>
        <w:t>(36–40)</w:t>
      </w:r>
      <w:r w:rsidR="001B0D39">
        <w:fldChar w:fldCharType="end"/>
      </w:r>
    </w:p>
    <w:p w14:paraId="2EE37359" w14:textId="77777777" w:rsidR="00CA15CE" w:rsidRPr="0017392A" w:rsidRDefault="00CA15CE" w:rsidP="0017392A"/>
    <w:p w14:paraId="3241D0BF" w14:textId="5DAFA349" w:rsidR="007B63DE" w:rsidRDefault="0017392A" w:rsidP="003D409E">
      <w:pPr>
        <w:pStyle w:val="Heading3"/>
      </w:pPr>
      <w:bookmarkStart w:id="36" w:name="_Toc152948605"/>
      <w:r>
        <w:t>3.2.1 Agile</w:t>
      </w:r>
      <w:bookmarkEnd w:id="36"/>
    </w:p>
    <w:p w14:paraId="7011D4C1" w14:textId="77777777" w:rsidR="0017392A" w:rsidRDefault="0017392A" w:rsidP="0017392A"/>
    <w:p w14:paraId="2E6ACE9D" w14:textId="6B4D1B11" w:rsidR="00CA15CE" w:rsidRDefault="00CA15CE" w:rsidP="00CA15CE">
      <w:r>
        <w:t>Agile is a software development methodology that emphasizes iterative, incremental, and collaborative delivery of working software. Agile aims to respond to changing customer needs and feedback, and to deliver value faster and more frequently. Agile is based on the Agile Manifesto, which outlines four values and 12 principles for Agile software development</w:t>
      </w:r>
      <w:r w:rsidR="00395102">
        <w:fldChar w:fldCharType="begin"/>
      </w:r>
      <w:r w:rsidR="00CB7615">
        <w:instrText xml:space="preserve"> ADDIN ZOTERO_ITEM CSL_CITATION {"citationID":"aY2UfFBJ","properties":{"formattedCitation":"(41)","plainCitation":"(41)","noteIndex":0},"citationItems":[{"id":176,"uris":["http://zotero.org/groups/5237466/items/I2FPJVC8"],"itemData":{"id":176,"type":"webpage","abstract":"Learn agile software development, agile methodologies and industry best practices from beginner tutorials to advanced topics.","container-title":"Atlassian","language":"en","title":"What is Agile?","URL":"https://www.atlassian.com/agile","author":[{"family":"Atlassian","given":""}],"accessed":{"date-parts":[["2023",12,3]]}}}],"schema":"https://github.com/citation-style-language/schema/raw/master/csl-citation.json"} </w:instrText>
      </w:r>
      <w:r w:rsidR="00395102">
        <w:fldChar w:fldCharType="separate"/>
      </w:r>
      <w:r w:rsidR="00CB7615" w:rsidRPr="00CB7615">
        <w:rPr>
          <w:rFonts w:ascii="Calibri" w:hAnsi="Calibri" w:cs="Calibri"/>
        </w:rPr>
        <w:t>(41)</w:t>
      </w:r>
      <w:r w:rsidR="00395102">
        <w:fldChar w:fldCharType="end"/>
      </w:r>
      <w:r>
        <w:t>. Agile is not a single, fixed approach, but rather a family of frameworks and practices that share the same philosophy and values. Some of the most common Agile frameworks are Scrum, Kanban, Extreme Programming (XP), and Feature Driven Development (FDD)</w:t>
      </w:r>
      <w:r w:rsidR="001B0D39">
        <w:fldChar w:fldCharType="begin"/>
      </w:r>
      <w:r w:rsidR="00CB7615">
        <w:instrText xml:space="preserve"> ADDIN ZOTERO_ITEM CSL_CITATION {"citationID":"DMUy6Mky","properties":{"formattedCitation":"(42\\uc0\\u8211{}44)","plainCitation":"(42–44)","noteIndex":0},"citationItems":[{"id":177,"uris":["http://zotero.org/groups/5237466/items/V3XLEJXR"],"itemData":{"id":177,"type":"webpage","abstract":"Agile methodology is a framework that breaks projects down into several dynamic phases, commonly known as sprints. Learn more.","container-title":"Asana","language":"en","title":"What Is Agile Methodology? (A Beginner’s Guide) [2023] • Asana","title-short":"What Is Agile Methodology?","URL":"https://asana.com/resources/agile-methodology","author":[{"family":"Asana","given":""}],"accessed":{"date-parts":[["2023",12,3]]}}},{"id":178,"uris":["http://zotero.org/groups/5237466/items/UW2JG8DV"],"itemData":{"id":178,"type":"webpage","abstract":"The agile methodology is a process for designing and testing software in the shortest time at the lowest cost, with a high focus on user feedback.","container-title":"Springboard Blog","language":"en","note":"section: Coding","title":"What is the Agile Methodology in Software Development?","URL":"https://www.springboard.com/blog/software-engineering/agile-methodology-software-development/","accessed":{"date-parts":[["2023",12,3]]},"issued":{"date-parts":[["2020",3,24]]}}},{"id":179,"uris":["http://zotero.org/groups/5237466/items/DZV4EV6M"],"itemData":{"id":179,"type":"webpage","abstract":"Agile methodology centered around adaptive planning, self-organization, and short delivery times. Understand how Agile works and get valuable tips.","container-title":"Stackify","language":"en-US","title":"What is Agile Methodology? Tools, Best Practices &amp; More","title-short":"What is Agile Methodology?","URL":"https://stackify.com/agile-methodology/","author":[{"family":"Altvater","given":"Alexandra"}],"accessed":{"date-parts":[["2023",12,3]]},"issued":{"date-parts":[["2023",3,5]]}}}],"schema":"https://github.com/citation-style-language/schema/raw/master/csl-citation.json"} </w:instrText>
      </w:r>
      <w:r w:rsidR="001B0D39">
        <w:fldChar w:fldCharType="separate"/>
      </w:r>
      <w:r w:rsidR="00CB7615" w:rsidRPr="00CB7615">
        <w:rPr>
          <w:rFonts w:ascii="Calibri" w:hAnsi="Calibri" w:cs="Calibri"/>
          <w:szCs w:val="24"/>
        </w:rPr>
        <w:t>(42–44)</w:t>
      </w:r>
      <w:r w:rsidR="001B0D39">
        <w:fldChar w:fldCharType="end"/>
      </w:r>
      <w:r w:rsidR="004C0DBC">
        <w:t>.</w:t>
      </w:r>
    </w:p>
    <w:p w14:paraId="1AC9A568" w14:textId="77777777" w:rsidR="005D732F" w:rsidRDefault="005D732F" w:rsidP="00CA15CE"/>
    <w:p w14:paraId="6F094E06" w14:textId="77777777" w:rsidR="005D732F" w:rsidRDefault="005D732F" w:rsidP="005D732F">
      <w:pPr>
        <w:keepNext/>
        <w:jc w:val="center"/>
      </w:pPr>
      <w:r w:rsidRPr="005D732F">
        <w:rPr>
          <w:noProof/>
        </w:rPr>
        <w:lastRenderedPageBreak/>
        <w:drawing>
          <wp:inline distT="0" distB="0" distL="0" distR="0" wp14:anchorId="57FD61E0" wp14:editId="11B7E2B7">
            <wp:extent cx="4581525" cy="2019708"/>
            <wp:effectExtent l="0" t="0" r="0" b="0"/>
            <wp:docPr id="200850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501922" name=""/>
                    <pic:cNvPicPr/>
                  </pic:nvPicPr>
                  <pic:blipFill>
                    <a:blip r:embed="rId18"/>
                    <a:stretch>
                      <a:fillRect/>
                    </a:stretch>
                  </pic:blipFill>
                  <pic:spPr>
                    <a:xfrm>
                      <a:off x="0" y="0"/>
                      <a:ext cx="4601770" cy="2028633"/>
                    </a:xfrm>
                    <a:prstGeom prst="rect">
                      <a:avLst/>
                    </a:prstGeom>
                  </pic:spPr>
                </pic:pic>
              </a:graphicData>
            </a:graphic>
          </wp:inline>
        </w:drawing>
      </w:r>
    </w:p>
    <w:p w14:paraId="2CC38035" w14:textId="0447154B" w:rsidR="005D732F" w:rsidRDefault="005D732F" w:rsidP="005D732F">
      <w:pPr>
        <w:pStyle w:val="Caption"/>
        <w:jc w:val="center"/>
      </w:pPr>
      <w:bookmarkStart w:id="37" w:name="_Toc152928741"/>
      <w:r>
        <w:t xml:space="preserve">Figure </w:t>
      </w:r>
      <w:fldSimple w:instr=" SEQ Figure \* ARABIC ">
        <w:r w:rsidR="00536597">
          <w:rPr>
            <w:noProof/>
          </w:rPr>
          <w:t>8</w:t>
        </w:r>
      </w:fldSimple>
      <w:r>
        <w:t xml:space="preserve"> - Agile Development Workflow</w:t>
      </w:r>
      <w:r>
        <w:fldChar w:fldCharType="begin"/>
      </w:r>
      <w:r w:rsidR="00CB7615">
        <w:instrText xml:space="preserve"> ADDIN ZOTERO_ITEM CSL_CITATION {"citationID":"XAC1BEkD","properties":{"formattedCitation":"(40)","plainCitation":"(40)","noteIndex":0},"citationItems":[{"id":172,"uris":["http://zotero.org/groups/5237466/items/TWU5MCZM"],"itemData":{"id":172,"type":"webpage","abstract":"Explore the top four software development methodologies - Waterfall, Rapid Application, Agile, and DevOps - and discover the method best suited for your project.","language":"en","title":"Top 4 Software Development Methodologies | Synopsys Blog","URL":"https://www.synopsys.com/blogs/software-security/top-4-software-development-methodologies.html","accessed":{"date-parts":[["2023",12,3]]}}}],"schema":"https://github.com/citation-style-language/schema/raw/master/csl-citation.json"} </w:instrText>
      </w:r>
      <w:r>
        <w:fldChar w:fldCharType="separate"/>
      </w:r>
      <w:bookmarkEnd w:id="37"/>
      <w:r w:rsidR="00CB7615" w:rsidRPr="00CB7615">
        <w:rPr>
          <w:rFonts w:ascii="Calibri" w:hAnsi="Calibri" w:cs="Calibri"/>
        </w:rPr>
        <w:t>(40)</w:t>
      </w:r>
      <w:r>
        <w:fldChar w:fldCharType="end"/>
      </w:r>
    </w:p>
    <w:p w14:paraId="52852EA2" w14:textId="77777777" w:rsidR="00CA15CE" w:rsidRDefault="00CA15CE" w:rsidP="00CA15CE"/>
    <w:p w14:paraId="400188CC" w14:textId="217FF631" w:rsidR="005D732F" w:rsidRDefault="00AC4BE9" w:rsidP="00CA15CE">
      <w:r w:rsidRPr="00AC4BE9">
        <w:t>Agile software development is a customer-centric and iterative approach to software delivery. It starts with breaking down the project into user stories, which are small and specific descriptions of the desired features and functionalities</w:t>
      </w:r>
      <w:r>
        <w:fldChar w:fldCharType="begin"/>
      </w:r>
      <w:r w:rsidR="00CB7615">
        <w:instrText xml:space="preserve"> ADDIN ZOTERO_ITEM CSL_CITATION {"citationID":"TKrNWCvw","properties":{"formattedCitation":"(42)","plainCitation":"(42)","noteIndex":0},"citationItems":[{"id":177,"uris":["http://zotero.org/groups/5237466/items/V3XLEJXR"],"itemData":{"id":177,"type":"webpage","abstract":"Agile methodology is a framework that breaks projects down into several dynamic phases, commonly known as sprints. Learn more.","container-title":"Asana","language":"en","title":"What Is Agile Methodology? (A Beginner’s Guide) [2023] • Asana","title-short":"What Is Agile Methodology?","URL":"https://asana.com/resources/agile-methodology","author":[{"family":"Asana","given":""}],"accessed":{"date-parts":[["2023",12,3]]}}}],"schema":"https://github.com/citation-style-language/schema/raw/master/csl-citation.json"} </w:instrText>
      </w:r>
      <w:r>
        <w:fldChar w:fldCharType="separate"/>
      </w:r>
      <w:r w:rsidR="00CB7615" w:rsidRPr="00CB7615">
        <w:rPr>
          <w:rFonts w:ascii="Calibri" w:hAnsi="Calibri" w:cs="Calibri"/>
        </w:rPr>
        <w:t>(42)</w:t>
      </w:r>
      <w:r>
        <w:fldChar w:fldCharType="end"/>
      </w:r>
      <w:r>
        <w:t>.</w:t>
      </w:r>
      <w:r w:rsidRPr="00AC4BE9">
        <w:t xml:space="preserve"> The user stories are then prioritized, estimated, and assigned to sprints, which are short and fixed periods of time for developing and testing the software. The team follows the chosen Agile framework and practices, such as daily stand-ups, pair programming, test-driven development, and continuous integration, to collaborate and communicate effectively with the customer and other stakeholders</w:t>
      </w:r>
      <w:r>
        <w:fldChar w:fldCharType="begin"/>
      </w:r>
      <w:r w:rsidR="00CB7615">
        <w:instrText xml:space="preserve"> ADDIN ZOTERO_ITEM CSL_CITATION {"citationID":"vc8mYWnQ","properties":{"formattedCitation":"(43)","plainCitation":"(43)","noteIndex":0},"citationItems":[{"id":178,"uris":["http://zotero.org/groups/5237466/items/UW2JG8DV"],"itemData":{"id":178,"type":"webpage","abstract":"The agile methodology is a process for designing and testing software in the shortest time at the lowest cost, with a high focus on user feedback.","container-title":"Springboard Blog","language":"en","note":"section: Coding","title":"What is the Agile Methodology in Software Development?","URL":"https://www.springboard.com/blog/software-engineering/agile-methodology-software-development/","accessed":{"date-parts":[["2023",12,3]]},"issued":{"date-parts":[["2020",3,24]]}}}],"schema":"https://github.com/citation-style-language/schema/raw/master/csl-citation.json"} </w:instrText>
      </w:r>
      <w:r>
        <w:fldChar w:fldCharType="separate"/>
      </w:r>
      <w:r w:rsidR="00CB7615" w:rsidRPr="00CB7615">
        <w:rPr>
          <w:rFonts w:ascii="Calibri" w:hAnsi="Calibri" w:cs="Calibri"/>
        </w:rPr>
        <w:t>(43)</w:t>
      </w:r>
      <w:r>
        <w:fldChar w:fldCharType="end"/>
      </w:r>
      <w:r>
        <w:t>.</w:t>
      </w:r>
      <w:r w:rsidRPr="00AC4BE9">
        <w:t xml:space="preserve"> At the end of each sprint, the team delivers a working product increment and demonstrates it to get feedback and suggestions for improvement. The team also conducts a retrospective meeting to review their performance and identify areas of improvement for the next sprint</w:t>
      </w:r>
      <w:r>
        <w:fldChar w:fldCharType="begin"/>
      </w:r>
      <w:r w:rsidR="00CB7615">
        <w:instrText xml:space="preserve"> ADDIN ZOTERO_ITEM CSL_CITATION {"citationID":"6W97D89d","properties":{"formattedCitation":"(44)","plainCitation":"(44)","noteIndex":0},"citationItems":[{"id":179,"uris":["http://zotero.org/groups/5237466/items/DZV4EV6M"],"itemData":{"id":179,"type":"webpage","abstract":"Agile methodology centered around adaptive planning, self-organization, and short delivery times. Understand how Agile works and get valuable tips.","container-title":"Stackify","language":"en-US","title":"What is Agile Methodology? Tools, Best Practices &amp; More","title-short":"What is Agile Methodology?","URL":"https://stackify.com/agile-methodology/","author":[{"family":"Altvater","given":"Alexandra"}],"accessed":{"date-parts":[["2023",12,3]]},"issued":{"date-parts":[["2023",3,5]]}}}],"schema":"https://github.com/citation-style-language/schema/raw/master/csl-citation.json"} </w:instrText>
      </w:r>
      <w:r>
        <w:fldChar w:fldCharType="separate"/>
      </w:r>
      <w:r w:rsidR="00CB7615" w:rsidRPr="00CB7615">
        <w:rPr>
          <w:rFonts w:ascii="Calibri" w:hAnsi="Calibri" w:cs="Calibri"/>
        </w:rPr>
        <w:t>(44)</w:t>
      </w:r>
      <w:r>
        <w:fldChar w:fldCharType="end"/>
      </w:r>
      <w:r>
        <w:t>.</w:t>
      </w:r>
    </w:p>
    <w:p w14:paraId="448BEE7C" w14:textId="77777777" w:rsidR="00AC4BE9" w:rsidRPr="0017392A" w:rsidRDefault="00AC4BE9" w:rsidP="00CA15CE"/>
    <w:p w14:paraId="56D2C039" w14:textId="59036160" w:rsidR="0017392A" w:rsidRDefault="0017392A" w:rsidP="003D409E">
      <w:pPr>
        <w:pStyle w:val="Heading3"/>
      </w:pPr>
      <w:bookmarkStart w:id="38" w:name="_Toc152948606"/>
      <w:r>
        <w:t>3.2.2 Waterfall</w:t>
      </w:r>
      <w:bookmarkEnd w:id="38"/>
    </w:p>
    <w:p w14:paraId="73DB5169" w14:textId="77777777" w:rsidR="00CC7D55" w:rsidRPr="00CC7D55" w:rsidRDefault="00CC7D55" w:rsidP="00CC7D55"/>
    <w:p w14:paraId="429946D8" w14:textId="5A982191" w:rsidR="00163050" w:rsidRDefault="00CC7D55" w:rsidP="00CC7D55">
      <w:r>
        <w:t>The waterfall methodology is a linear and sequential approach to project management that was first proposed by Winston Royce in 1970</w:t>
      </w:r>
      <w:r w:rsidR="00746ACC">
        <w:fldChar w:fldCharType="begin"/>
      </w:r>
      <w:r w:rsidR="00CB7615">
        <w:instrText xml:space="preserve"> ADDIN ZOTERO_ITEM CSL_CITATION {"citationID":"swyINrUc","properties":{"formattedCitation":"(45)","plainCitation":"(45)","noteIndex":0},"citationItems":[{"id":184,"uris":["http://zotero.org/groups/5237466/items/6ENKA95T"],"itemData":{"id":184,"type":"chapter","abstract":"Winston Royce (1929-1995) was an aeronautical engineer by training and a software engineer in practice. From 1961 until 1994 he led software development projects in the aerospace industry, first at TRW and then at Lockheed. Like Fred Brooks (chapter 40), he drew on his experience developing large systems to develop practical guidance on how the process can be improved. This paper summarizes key ideas which he elaborated in later works.","container-title":"Ideas That Created the Future: Classic Papers of Computer Science","note":"event-title: Ideas That Created the Future: Classic Papers of Computer Science","page":"321-332","publisher":"MIT Press","source":"IEEE Xplore","title":"33 Managing the Development of Large Software Systems (1970)","URL":"https://ieeexplore.ieee.org/document/9357688","accessed":{"date-parts":[["2023",12,3]]},"issued":{"date-parts":[["2020"]]}}}],"schema":"https://github.com/citation-style-language/schema/raw/master/csl-citation.json"} </w:instrText>
      </w:r>
      <w:r w:rsidR="00746ACC">
        <w:fldChar w:fldCharType="separate"/>
      </w:r>
      <w:r w:rsidR="00CB7615" w:rsidRPr="00CB7615">
        <w:rPr>
          <w:rFonts w:ascii="Calibri" w:hAnsi="Calibri" w:cs="Calibri"/>
        </w:rPr>
        <w:t>(45)</w:t>
      </w:r>
      <w:r w:rsidR="00746ACC">
        <w:fldChar w:fldCharType="end"/>
      </w:r>
      <w:r>
        <w:t>. It consists of five phases: requirements, design, implementation, verification, and maintenance</w:t>
      </w:r>
      <w:r w:rsidR="00746ACC">
        <w:fldChar w:fldCharType="begin"/>
      </w:r>
      <w:r w:rsidR="00CB7615">
        <w:instrText xml:space="preserve"> ADDIN ZOTERO_ITEM CSL_CITATION {"citationID":"9rpcmyln","properties":{"formattedCitation":"(46)","plainCitation":"(46)","noteIndex":0},"citationItems":[{"id":187,"uris":["http://zotero.org/groups/5237466/items/IP4KJKMV"],"itemData":{"id":187,"type":"webpage","abstract":"Agile project management is an incremental and iterative practice, while waterfall is a linear and sequential project management practice","container-title":"Atlassian","language":"en","title":"Agile vs. waterfall project management","URL":"https://www.atlassian.com/agile/project-management/project-management-intro","author":[{"family":"Atlassian","given":""}],"accessed":{"date-parts":[["2023",12,3]]}}}],"schema":"https://github.com/citation-style-language/schema/raw/master/csl-citation.json"} </w:instrText>
      </w:r>
      <w:r w:rsidR="00746ACC">
        <w:fldChar w:fldCharType="separate"/>
      </w:r>
      <w:r w:rsidR="00CB7615" w:rsidRPr="00CB7615">
        <w:rPr>
          <w:rFonts w:ascii="Calibri" w:hAnsi="Calibri" w:cs="Calibri"/>
        </w:rPr>
        <w:t>(46)</w:t>
      </w:r>
      <w:r w:rsidR="00746ACC">
        <w:fldChar w:fldCharType="end"/>
      </w:r>
      <w:r>
        <w:t>. Each phase must be completed before moving on to the next one, and there is no overlap or iteration between them</w:t>
      </w:r>
      <w:r w:rsidR="00746ACC">
        <w:fldChar w:fldCharType="begin"/>
      </w:r>
      <w:r w:rsidR="00CB7615">
        <w:instrText xml:space="preserve"> ADDIN ZOTERO_ITEM CSL_CITATION {"citationID":"1sLo1LL6","properties":{"formattedCitation":"(47)","plainCitation":"(47)","noteIndex":0},"citationItems":[{"id":191,"uris":["http://zotero.org/groups/5237466/items/XBBQU3L3"],"itemData":{"id":191,"type":"article-journal","language":"en","source":"Zotero","title":"Software Development Processes","author":[{"family":"Jackson","given":"Daniel"}]}}],"schema":"https://github.com/citation-style-language/schema/raw/master/csl-citation.json"} </w:instrText>
      </w:r>
      <w:r w:rsidR="00746ACC">
        <w:fldChar w:fldCharType="separate"/>
      </w:r>
      <w:r w:rsidR="00CB7615" w:rsidRPr="00CB7615">
        <w:rPr>
          <w:rFonts w:ascii="Calibri" w:hAnsi="Calibri" w:cs="Calibri"/>
        </w:rPr>
        <w:t>(47)</w:t>
      </w:r>
      <w:r w:rsidR="00746ACC">
        <w:fldChar w:fldCharType="end"/>
      </w:r>
      <w:r>
        <w:t>. The waterfall methodology is mainly used in software development projects where the objectives and specifications are clearly defined and stable from the beginning</w:t>
      </w:r>
      <w:r w:rsidR="00746ACC">
        <w:fldChar w:fldCharType="begin"/>
      </w:r>
      <w:r w:rsidR="00CB7615">
        <w:instrText xml:space="preserve"> ADDIN ZOTERO_ITEM CSL_CITATION {"citationID":"vltAWO7i","properties":{"formattedCitation":"(48)","plainCitation":"(48)","noteIndex":0},"citationItems":[{"id":196,"uris":["http://zotero.org/groups/5237466/items/58MYNC94"],"itemData":{"id":196,"type":"webpage","abstract":"Learn about the waterfall methodology of project management and its advantages and disadvantages. Read on to discover what it is and how it all works.","language":"en-US","title":"Waterfall Methodology: Project Management | Adobe Workfront","title-short":"Waterfall Methodology","URL":"https://business.adobe.com/blog/basics/waterfall","author":[{"family":"Team","given":"Adobe Communications"}],"accessed":{"date-parts":[["2023",12,3]]}}}],"schema":"https://github.com/citation-style-language/schema/raw/master/csl-citation.json"} </w:instrText>
      </w:r>
      <w:r w:rsidR="00746ACC">
        <w:fldChar w:fldCharType="separate"/>
      </w:r>
      <w:r w:rsidR="00CB7615" w:rsidRPr="00CB7615">
        <w:rPr>
          <w:rFonts w:ascii="Calibri" w:hAnsi="Calibri" w:cs="Calibri"/>
        </w:rPr>
        <w:t>(48)</w:t>
      </w:r>
      <w:r w:rsidR="00746ACC">
        <w:fldChar w:fldCharType="end"/>
      </w:r>
      <w:r>
        <w:t>. It is also suitable for projects that require a lot of predictability and reliability</w:t>
      </w:r>
      <w:r w:rsidR="00746ACC">
        <w:fldChar w:fldCharType="begin"/>
      </w:r>
      <w:r w:rsidR="00CB7615">
        <w:instrText xml:space="preserve"> ADDIN ZOTERO_ITEM CSL_CITATION {"citationID":"qiH9TyA6","properties":{"formattedCitation":"(49)","plainCitation":"(49)","noteIndex":0},"citationItems":[{"id":192,"uris":["http://zotero.org/groups/5237466/items/Z39BKQ7F"],"itemData":{"id":192,"type":"webpage","abstract":"International Journal of Information Technology and Business Management 29th June 2012. Vol.2 No. 1 © 2012 JITBM &amp; ARF. All rights reserved ISSN","container-title":"Docslib","language":"en","title":"Wateerfallvs V-MODEL Vs AGILE: a COMPARATIVE STUDY on SDLC","title-short":"Wateerfallvs V-MODEL Vs AGILE","URL":"https://docslib.org/doc/6044506/wateerfallvs-v-model-vs-agile-a-comparative-study-on-sdlc","accessed":{"date-parts":[["2023",12,3]]}}}],"schema":"https://github.com/citation-style-language/schema/raw/master/csl-citation.json"} </w:instrText>
      </w:r>
      <w:r w:rsidR="00746ACC">
        <w:fldChar w:fldCharType="separate"/>
      </w:r>
      <w:r w:rsidR="00CB7615" w:rsidRPr="00CB7615">
        <w:rPr>
          <w:rFonts w:ascii="Calibri" w:hAnsi="Calibri" w:cs="Calibri"/>
        </w:rPr>
        <w:t>(49)</w:t>
      </w:r>
      <w:r w:rsidR="00746ACC">
        <w:fldChar w:fldCharType="end"/>
      </w:r>
      <w:r>
        <w:t>.</w:t>
      </w:r>
    </w:p>
    <w:p w14:paraId="3A1866B5" w14:textId="77777777" w:rsidR="00A83D36" w:rsidRDefault="00A83D36" w:rsidP="00CC7D55"/>
    <w:p w14:paraId="07195E8F" w14:textId="77777777" w:rsidR="00E90418" w:rsidRDefault="00E90418" w:rsidP="00CC7D55"/>
    <w:p w14:paraId="781B825C" w14:textId="77777777" w:rsidR="00E90418" w:rsidRPr="0017392A" w:rsidRDefault="00E90418" w:rsidP="00CC7D55"/>
    <w:p w14:paraId="40DFEBA7" w14:textId="5DE5886F" w:rsidR="0017392A" w:rsidRDefault="0017392A" w:rsidP="003D409E">
      <w:pPr>
        <w:pStyle w:val="Heading3"/>
      </w:pPr>
      <w:bookmarkStart w:id="39" w:name="_Toc152948607"/>
      <w:r>
        <w:t>3.2.3 DevOps</w:t>
      </w:r>
      <w:bookmarkEnd w:id="39"/>
    </w:p>
    <w:p w14:paraId="3008138F" w14:textId="77777777" w:rsidR="00516AA2" w:rsidRDefault="00516AA2" w:rsidP="00726A59"/>
    <w:p w14:paraId="38A3387E" w14:textId="7547D4A3" w:rsidR="00516AA2" w:rsidRDefault="002C0F02" w:rsidP="00516AA2">
      <w:r>
        <w:t>DevOps is a set of practices, tools, and a cultural philosophy that automate and integrate the processes between software development and IT teams. It emphasizes team empowerment, cross-team communication and collaboration, and technology automation</w:t>
      </w:r>
      <w:r>
        <w:fldChar w:fldCharType="begin"/>
      </w:r>
      <w:r w:rsidR="00CB7615">
        <w:instrText xml:space="preserve"> ADDIN ZOTERO_ITEM CSL_CITATION {"citationID":"krWTT2X5","properties":{"formattedCitation":"(50)","plainCitation":"(50)","noteIndex":0},"citationItems":[{"id":198,"uris":["http://zotero.org/groups/5237466/items/Z6WRN2AN"],"itemData":{"id":198,"type":"webpage","abstract":"DevOps is a partnership between software development and IT operations that emphasizes communication, collaboration, and integration.","container-title":"Atlassian","language":"en","title":"What is DevOps?","URL":"https://www.atlassian.com/devops","author":[{"family":"Atlassian","given":""}],"accessed":{"date-parts":[["2023",12,4]]}}}],"schema":"https://github.com/citation-style-language/schema/raw/master/csl-citation.json"} </w:instrText>
      </w:r>
      <w:r>
        <w:fldChar w:fldCharType="separate"/>
      </w:r>
      <w:r w:rsidR="00CB7615" w:rsidRPr="00CB7615">
        <w:rPr>
          <w:rFonts w:ascii="Calibri" w:hAnsi="Calibri" w:cs="Calibri"/>
        </w:rPr>
        <w:t>(50)</w:t>
      </w:r>
      <w:r>
        <w:fldChar w:fldCharType="end"/>
      </w:r>
      <w:r>
        <w:t xml:space="preserve">. </w:t>
      </w:r>
    </w:p>
    <w:p w14:paraId="08691D2F" w14:textId="77777777" w:rsidR="00516AA2" w:rsidRDefault="00516AA2" w:rsidP="00516AA2">
      <w:pPr>
        <w:keepNext/>
        <w:jc w:val="center"/>
      </w:pPr>
      <w:r w:rsidRPr="008542B9">
        <w:rPr>
          <w:noProof/>
        </w:rPr>
        <w:lastRenderedPageBreak/>
        <w:drawing>
          <wp:inline distT="0" distB="0" distL="0" distR="0" wp14:anchorId="371C81C6" wp14:editId="5BAB6ADC">
            <wp:extent cx="2200275" cy="2184187"/>
            <wp:effectExtent l="0" t="0" r="0" b="6985"/>
            <wp:docPr id="691940425" name="Picture 1" descr="A diagram of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940425" name="Picture 1" descr="A diagram of software development&#10;&#10;Description automatically generated"/>
                    <pic:cNvPicPr/>
                  </pic:nvPicPr>
                  <pic:blipFill>
                    <a:blip r:embed="rId19"/>
                    <a:stretch>
                      <a:fillRect/>
                    </a:stretch>
                  </pic:blipFill>
                  <pic:spPr>
                    <a:xfrm>
                      <a:off x="0" y="0"/>
                      <a:ext cx="2221794" cy="2205549"/>
                    </a:xfrm>
                    <a:prstGeom prst="rect">
                      <a:avLst/>
                    </a:prstGeom>
                  </pic:spPr>
                </pic:pic>
              </a:graphicData>
            </a:graphic>
          </wp:inline>
        </w:drawing>
      </w:r>
    </w:p>
    <w:p w14:paraId="4391454D" w14:textId="115B6862" w:rsidR="00516AA2" w:rsidRDefault="00516AA2" w:rsidP="00516AA2">
      <w:pPr>
        <w:pStyle w:val="Caption"/>
        <w:jc w:val="center"/>
      </w:pPr>
      <w:bookmarkStart w:id="40" w:name="_Toc152928742"/>
      <w:r>
        <w:t xml:space="preserve">Figure </w:t>
      </w:r>
      <w:fldSimple w:instr=" SEQ Figure \* ARABIC ">
        <w:r w:rsidR="00536597">
          <w:rPr>
            <w:noProof/>
          </w:rPr>
          <w:t>9</w:t>
        </w:r>
      </w:fldSimple>
      <w:r>
        <w:t xml:space="preserve"> - DevOps lifecycle </w:t>
      </w:r>
      <w:r>
        <w:fldChar w:fldCharType="begin"/>
      </w:r>
      <w:r w:rsidR="00CB7615">
        <w:instrText xml:space="preserve"> ADDIN ZOTERO_ITEM CSL_CITATION {"citationID":"wnrfVlwo","properties":{"formattedCitation":"(51)","plainCitation":"(51)","noteIndex":0},"citationItems":[{"id":205,"uris":["http://zotero.org/groups/5237466/items/EQVVNAIC"],"itemData":{"id":205,"type":"post-weblog","abstract":"What is DevOps?","container-title":"Medium","language":"en","title":"DevOps methodology and process","URL":"https://medium.com/@raycad.seedotech/devops-methodology-and-process-dde388eb65bd","author":[{"family":"Raycad","given":""}],"accessed":{"date-parts":[["2023",12,4]]},"issued":{"date-parts":[["2019",8,22]]}}}],"schema":"https://github.com/citation-style-language/schema/raw/master/csl-citation.json"} </w:instrText>
      </w:r>
      <w:r>
        <w:fldChar w:fldCharType="separate"/>
      </w:r>
      <w:bookmarkEnd w:id="40"/>
      <w:r w:rsidR="00CB7615" w:rsidRPr="00CB7615">
        <w:rPr>
          <w:rFonts w:ascii="Calibri" w:hAnsi="Calibri" w:cs="Calibri"/>
        </w:rPr>
        <w:t>(51)</w:t>
      </w:r>
      <w:r>
        <w:fldChar w:fldCharType="end"/>
      </w:r>
    </w:p>
    <w:p w14:paraId="0DD6E703" w14:textId="77777777" w:rsidR="00516AA2" w:rsidRDefault="00516AA2" w:rsidP="00516AA2"/>
    <w:p w14:paraId="2E315AA6" w14:textId="27A1C2C0" w:rsidR="000316B1" w:rsidRDefault="002C0F02" w:rsidP="00885E3D">
      <w:r>
        <w:t xml:space="preserve">DevOps aims to bring development and operations together to complete software development faster and more efficiently. </w:t>
      </w:r>
      <w:r w:rsidR="00516AA2">
        <w:t>DevOps is centred around CI/CD which stands for continuous integration and continuous deployment which introduces automation for continuously testing and deploying an application.</w:t>
      </w:r>
      <w:r w:rsidR="00516AA2">
        <w:fldChar w:fldCharType="begin"/>
      </w:r>
      <w:r w:rsidR="00CB7615">
        <w:instrText xml:space="preserve"> ADDIN ZOTERO_ITEM CSL_CITATION {"citationID":"jtmYtqtI","properties":{"formattedCitation":"(51)","plainCitation":"(51)","noteIndex":0},"citationItems":[{"id":205,"uris":["http://zotero.org/groups/5237466/items/EQVVNAIC"],"itemData":{"id":205,"type":"post-weblog","abstract":"What is DevOps?","container-title":"Medium","language":"en","title":"DevOps methodology and process","URL":"https://medium.com/@raycad.seedotech/devops-methodology-and-process-dde388eb65bd","author":[{"family":"Raycad","given":""}],"accessed":{"date-parts":[["2023",12,4]]},"issued":{"date-parts":[["2019",8,22]]}}}],"schema":"https://github.com/citation-style-language/schema/raw/master/csl-citation.json"} </w:instrText>
      </w:r>
      <w:r w:rsidR="00516AA2">
        <w:fldChar w:fldCharType="separate"/>
      </w:r>
      <w:r w:rsidR="00CB7615" w:rsidRPr="00CB7615">
        <w:rPr>
          <w:rFonts w:ascii="Calibri" w:hAnsi="Calibri" w:cs="Calibri"/>
        </w:rPr>
        <w:t>(51)</w:t>
      </w:r>
      <w:r w:rsidR="00516AA2">
        <w:fldChar w:fldCharType="end"/>
      </w:r>
      <w:r w:rsidR="00516AA2">
        <w:t xml:space="preserve"> </w:t>
      </w:r>
    </w:p>
    <w:p w14:paraId="1CB9FE34" w14:textId="77777777" w:rsidR="00A83D36" w:rsidRDefault="00A83D36" w:rsidP="00885E3D"/>
    <w:p w14:paraId="70BAB2F4" w14:textId="52294B62" w:rsidR="00885E3D" w:rsidRDefault="00885E3D" w:rsidP="00885E3D">
      <w:pPr>
        <w:pStyle w:val="Heading3"/>
      </w:pPr>
      <w:bookmarkStart w:id="41" w:name="_Toc152948608"/>
      <w:r>
        <w:t>3.2.6 Selection (Agile &amp; Devops)</w:t>
      </w:r>
      <w:bookmarkEnd w:id="41"/>
    </w:p>
    <w:p w14:paraId="7D3EC253" w14:textId="77777777" w:rsidR="000316B1" w:rsidRPr="000316B1" w:rsidRDefault="000316B1" w:rsidP="000316B1"/>
    <w:p w14:paraId="155CB44E" w14:textId="77777777" w:rsidR="000316B1" w:rsidRDefault="000316B1" w:rsidP="000316B1">
      <w:r w:rsidRPr="009A6A68">
        <w:t>Agile and DevOps were chosen as the software methodologies for the MyTherapyPal project due to their ability to facilitate rapid, iterative development and deployment. Agile methodology, with its emphasis on iterative development, frequent delivery, and continuous feedback, aligns well with the project’s need for adaptability and responsiveness to changing requirements. DevOps, on the other hand, complements Agile by bringing in practices like continuous integration, continuous delivery, and infrastructure as code, which help in faster and reliable delivery of features</w:t>
      </w:r>
      <w:r>
        <w:t xml:space="preserve"> and automated testing</w:t>
      </w:r>
      <w:r w:rsidRPr="009A6A68">
        <w:t>.</w:t>
      </w:r>
    </w:p>
    <w:p w14:paraId="4387CB97" w14:textId="77777777" w:rsidR="00321448" w:rsidRPr="00321448" w:rsidRDefault="00321448" w:rsidP="00321448"/>
    <w:p w14:paraId="174283D1" w14:textId="77777777" w:rsidR="00321448" w:rsidRDefault="00321448" w:rsidP="00321448">
      <w:pPr>
        <w:keepNext/>
        <w:jc w:val="center"/>
      </w:pPr>
      <w:r w:rsidRPr="00321448">
        <w:rPr>
          <w:noProof/>
        </w:rPr>
        <w:lastRenderedPageBreak/>
        <w:drawing>
          <wp:inline distT="0" distB="0" distL="0" distR="0" wp14:anchorId="50D99B7F" wp14:editId="5487416A">
            <wp:extent cx="6185083" cy="3238500"/>
            <wp:effectExtent l="0" t="0" r="6350" b="0"/>
            <wp:docPr id="93491321" name="Picture 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91321" name="Picture 1" descr="A diagram of a software development process&#10;&#10;Description automatically generated"/>
                    <pic:cNvPicPr/>
                  </pic:nvPicPr>
                  <pic:blipFill>
                    <a:blip r:embed="rId20"/>
                    <a:stretch>
                      <a:fillRect/>
                    </a:stretch>
                  </pic:blipFill>
                  <pic:spPr>
                    <a:xfrm>
                      <a:off x="0" y="0"/>
                      <a:ext cx="6194576" cy="3243471"/>
                    </a:xfrm>
                    <a:prstGeom prst="rect">
                      <a:avLst/>
                    </a:prstGeom>
                  </pic:spPr>
                </pic:pic>
              </a:graphicData>
            </a:graphic>
          </wp:inline>
        </w:drawing>
      </w:r>
    </w:p>
    <w:p w14:paraId="74D2AE8D" w14:textId="62130381" w:rsidR="00321448" w:rsidRDefault="00321448" w:rsidP="00321448">
      <w:pPr>
        <w:pStyle w:val="Caption"/>
        <w:jc w:val="center"/>
      </w:pPr>
      <w:bookmarkStart w:id="42" w:name="_Toc152928743"/>
      <w:r>
        <w:t xml:space="preserve">Figure </w:t>
      </w:r>
      <w:fldSimple w:instr=" SEQ Figure \* ARABIC ">
        <w:r w:rsidR="00536597">
          <w:rPr>
            <w:noProof/>
          </w:rPr>
          <w:t>10</w:t>
        </w:r>
      </w:fldSimple>
      <w:r>
        <w:t xml:space="preserve"> - Agile DevOps lifecycle </w:t>
      </w:r>
      <w:r>
        <w:fldChar w:fldCharType="begin"/>
      </w:r>
      <w:r w:rsidR="00CB7615">
        <w:instrText xml:space="preserve"> ADDIN ZOTERO_ITEM CSL_CITATION {"citationID":"c8B4HVdS","properties":{"formattedCitation":"(51)","plainCitation":"(51)","noteIndex":0},"citationItems":[{"id":205,"uris":["http://zotero.org/groups/5237466/items/EQVVNAIC"],"itemData":{"id":205,"type":"post-weblog","abstract":"What is DevOps?","container-title":"Medium","language":"en","title":"DevOps methodology and process","URL":"https://medium.com/@raycad.seedotech/devops-methodology-and-process-dde388eb65bd","author":[{"family":"Raycad","given":""}],"accessed":{"date-parts":[["2023",12,4]]},"issued":{"date-parts":[["2019",8,22]]}}}],"schema":"https://github.com/citation-style-language/schema/raw/master/csl-citation.json"} </w:instrText>
      </w:r>
      <w:r>
        <w:fldChar w:fldCharType="separate"/>
      </w:r>
      <w:bookmarkEnd w:id="42"/>
      <w:r w:rsidR="00CB7615" w:rsidRPr="00CB7615">
        <w:rPr>
          <w:rFonts w:ascii="Calibri" w:hAnsi="Calibri" w:cs="Calibri"/>
        </w:rPr>
        <w:t>(51)</w:t>
      </w:r>
      <w:r>
        <w:fldChar w:fldCharType="end"/>
      </w:r>
    </w:p>
    <w:p w14:paraId="6538D245" w14:textId="77777777" w:rsidR="009A6A68" w:rsidRPr="009A6A68" w:rsidRDefault="009A6A68" w:rsidP="009A6A68"/>
    <w:p w14:paraId="38AA97F6" w14:textId="77777777" w:rsidR="007A2C38" w:rsidRDefault="007A2C38" w:rsidP="007B63DE"/>
    <w:p w14:paraId="776339C8" w14:textId="77777777" w:rsidR="007A2C38" w:rsidRPr="007B63DE" w:rsidRDefault="007A2C38" w:rsidP="007B63DE"/>
    <w:p w14:paraId="21F20E2C" w14:textId="3EB1D12C" w:rsidR="009B697E" w:rsidRDefault="007F3450" w:rsidP="009B697E">
      <w:pPr>
        <w:pStyle w:val="Heading2"/>
      </w:pPr>
      <w:bookmarkStart w:id="43" w:name="_Toc152948609"/>
      <w:r>
        <w:t>3.3</w:t>
      </w:r>
      <w:r w:rsidR="009B697E">
        <w:t xml:space="preserve">. </w:t>
      </w:r>
      <w:r w:rsidR="00442885">
        <w:tab/>
      </w:r>
      <w:r w:rsidR="00604B8B">
        <w:t>Overview of System</w:t>
      </w:r>
      <w:bookmarkEnd w:id="43"/>
    </w:p>
    <w:p w14:paraId="1F52EFC9" w14:textId="77777777" w:rsidR="001A69BF" w:rsidRDefault="001A69BF" w:rsidP="001A69BF"/>
    <w:p w14:paraId="7B3F2A37" w14:textId="0870CDC2" w:rsidR="001A69BF" w:rsidRDefault="001A69BF" w:rsidP="004E2BAA">
      <w:pPr>
        <w:pStyle w:val="Heading3"/>
      </w:pPr>
      <w:bookmarkStart w:id="44" w:name="_Toc152948610"/>
      <w:r>
        <w:t>3.3.1 Description of System’s Operation</w:t>
      </w:r>
      <w:bookmarkEnd w:id="44"/>
    </w:p>
    <w:p w14:paraId="4CF1E2CA" w14:textId="77777777" w:rsidR="00924C5E" w:rsidRDefault="00924C5E" w:rsidP="00924C5E"/>
    <w:p w14:paraId="573F7B66" w14:textId="77777777" w:rsidR="000F3E01" w:rsidRDefault="007A2C38" w:rsidP="007A2C38">
      <w:r>
        <w:t xml:space="preserve">The system will consist of </w:t>
      </w:r>
      <w:r w:rsidR="00163C57">
        <w:t>three</w:t>
      </w:r>
      <w:r>
        <w:t xml:space="preserve"> parts, a frontend UI powered by Flutter SDK</w:t>
      </w:r>
      <w:r w:rsidR="00163C57">
        <w:t xml:space="preserve">, </w:t>
      </w:r>
      <w:r>
        <w:t>a backend powered by the serverless cloud service Firebase</w:t>
      </w:r>
      <w:r w:rsidR="00163C57">
        <w:t>, and a REST API to run and serve our AI processing program</w:t>
      </w:r>
      <w:r>
        <w:t xml:space="preserve">. The backend can be further broken down into several microservices to provide functionality for user authentication, user management, user data storage, natural language processing, payment processing and the secure call/chat system. </w:t>
      </w:r>
    </w:p>
    <w:p w14:paraId="31B788C0" w14:textId="0307A487" w:rsidR="007A2C38" w:rsidRDefault="007A2C38" w:rsidP="007A2C38">
      <w:r>
        <w:t xml:space="preserve">The frontend will be a modern and well-designed UI incorporating accessibility and user-friendly design. On initial startup of the app on mobile will display a short, animated splash screen while any necessary classes are generated following with the user being presented with a login page. While on desktop the idea is to have a landing page with information about what MyTherapyPal is and links to login to or register an account. </w:t>
      </w:r>
    </w:p>
    <w:p w14:paraId="42076B98" w14:textId="77777777" w:rsidR="007A2C38" w:rsidRPr="00924C5E" w:rsidRDefault="007A2C38" w:rsidP="00924C5E"/>
    <w:p w14:paraId="60FC42F9" w14:textId="77777777" w:rsidR="00924C5E" w:rsidRDefault="00924C5E" w:rsidP="00924C5E">
      <w:pPr>
        <w:keepNext/>
        <w:jc w:val="center"/>
      </w:pPr>
      <w:r>
        <w:rPr>
          <w:noProof/>
        </w:rPr>
        <w:lastRenderedPageBreak/>
        <w:drawing>
          <wp:inline distT="0" distB="0" distL="0" distR="0" wp14:anchorId="1159D223" wp14:editId="2815353F">
            <wp:extent cx="5678658" cy="3752850"/>
            <wp:effectExtent l="0" t="0" r="0" b="0"/>
            <wp:docPr id="210737967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379673" name="Picture 1" descr="A diagram of a computer&#10;&#10;Description automatically generated"/>
                    <pic:cNvPicPr/>
                  </pic:nvPicPr>
                  <pic:blipFill>
                    <a:blip r:embed="rId21"/>
                    <a:stretch>
                      <a:fillRect/>
                    </a:stretch>
                  </pic:blipFill>
                  <pic:spPr>
                    <a:xfrm>
                      <a:off x="0" y="0"/>
                      <a:ext cx="5757987" cy="3805276"/>
                    </a:xfrm>
                    <a:prstGeom prst="rect">
                      <a:avLst/>
                    </a:prstGeom>
                  </pic:spPr>
                </pic:pic>
              </a:graphicData>
            </a:graphic>
          </wp:inline>
        </w:drawing>
      </w:r>
    </w:p>
    <w:p w14:paraId="48A231B5" w14:textId="7AD985FA" w:rsidR="00924C5E" w:rsidRDefault="00924C5E" w:rsidP="00924C5E">
      <w:pPr>
        <w:pStyle w:val="Caption"/>
        <w:jc w:val="center"/>
      </w:pPr>
      <w:bookmarkStart w:id="45" w:name="_Toc152928744"/>
      <w:r>
        <w:t xml:space="preserve">Figure </w:t>
      </w:r>
      <w:fldSimple w:instr=" SEQ Figure \* ARABIC ">
        <w:r w:rsidR="00536597">
          <w:rPr>
            <w:noProof/>
          </w:rPr>
          <w:t>11</w:t>
        </w:r>
      </w:fldSimple>
      <w:r>
        <w:t xml:space="preserve"> - </w:t>
      </w:r>
      <w:r w:rsidRPr="001E1C6D">
        <w:t>High Level Architecture Map</w:t>
      </w:r>
      <w:bookmarkEnd w:id="45"/>
    </w:p>
    <w:p w14:paraId="0615F8DF" w14:textId="77777777" w:rsidR="001A69BF" w:rsidRDefault="001A69BF" w:rsidP="001A69BF"/>
    <w:p w14:paraId="20501A3B" w14:textId="77777777" w:rsidR="00917F93" w:rsidRDefault="00750E49" w:rsidP="001A69BF">
      <w:r>
        <w:t xml:space="preserve">If we come back to the mobile user experience where the user has landed on the login page, they will have the option to login or if they do not have an </w:t>
      </w:r>
      <w:r w:rsidR="00593522">
        <w:t>account,</w:t>
      </w:r>
      <w:r>
        <w:t xml:space="preserve"> they can click the register new account button and it will take them to the registration screen. Once an account has been created the user will need to confirm their email address before being able to login. Once a user has logged in on mobile, they will be presented with a dashboard, and depending on the type of user/account (patient, therapist, admin) will be presented with different options. </w:t>
      </w:r>
    </w:p>
    <w:p w14:paraId="05D42238" w14:textId="622AD592" w:rsidR="00A93ABF" w:rsidRDefault="00750E49" w:rsidP="001A69BF">
      <w:r>
        <w:t>The patient user type will be presented with a menu containing options to create notes in their calendar, submit the mood they are feeling that day, view assignments (such as from their therapist), view therapist listings and map, links to resources for better mental health management</w:t>
      </w:r>
      <w:r w:rsidR="00593522">
        <w:t xml:space="preserve"> and account management settings</w:t>
      </w:r>
      <w:r>
        <w:t xml:space="preserve">. The therapist account will be presented with the options for note taking, client management </w:t>
      </w:r>
      <w:r w:rsidR="00593522">
        <w:t>(</w:t>
      </w:r>
      <w:r>
        <w:t xml:space="preserve">including </w:t>
      </w:r>
      <w:r w:rsidR="00593522">
        <w:t xml:space="preserve">appointment scheduling, messaging, and voice/video calling, </w:t>
      </w:r>
      <w:r>
        <w:t>adding and removal of clients</w:t>
      </w:r>
      <w:r w:rsidR="00593522">
        <w:t>, assign tasks to clients, review client notes, etc.)</w:t>
      </w:r>
      <w:r>
        <w:t xml:space="preserve">, </w:t>
      </w:r>
      <w:r w:rsidR="00593522">
        <w:t>publish a listing and account management settings.</w:t>
      </w:r>
    </w:p>
    <w:p w14:paraId="3CE3D164" w14:textId="2EBEB066" w:rsidR="00D054EF" w:rsidRDefault="00593522" w:rsidP="00924C5E">
      <w:r>
        <w:t xml:space="preserve">Secure messaging, voice and video calling will be handled by Agora SDK, which is an SDK with features for implementing secure text chat, voice calling, video calling, live </w:t>
      </w:r>
      <w:r w:rsidR="00AC1709">
        <w:t>streaming,</w:t>
      </w:r>
      <w:r>
        <w:t xml:space="preserve"> and broadcast streaming. The SDK includes a secure authentication feature using tokens and uses built-in AES encryption </w:t>
      </w:r>
      <w:r w:rsidR="006D0DAE">
        <w:t xml:space="preserve">to ensure strong end-to-end security. </w:t>
      </w:r>
    </w:p>
    <w:p w14:paraId="5E167F35" w14:textId="77777777" w:rsidR="007B63DE" w:rsidRDefault="007B63DE" w:rsidP="007B63DE"/>
    <w:p w14:paraId="042BEE09" w14:textId="77777777" w:rsidR="00917F93" w:rsidRDefault="00917F93" w:rsidP="007B63DE"/>
    <w:p w14:paraId="5CEE0C75" w14:textId="77777777" w:rsidR="00E90418" w:rsidRDefault="00E90418" w:rsidP="006D0DAE">
      <w:pPr>
        <w:pStyle w:val="Heading3"/>
      </w:pPr>
    </w:p>
    <w:p w14:paraId="5E303252" w14:textId="50260080" w:rsidR="006D0DAE" w:rsidRDefault="006D0DAE" w:rsidP="006D0DAE">
      <w:pPr>
        <w:pStyle w:val="Heading3"/>
      </w:pPr>
      <w:bookmarkStart w:id="46" w:name="_Toc152948611"/>
      <w:r>
        <w:t>3.3.2 System Requirements</w:t>
      </w:r>
      <w:bookmarkEnd w:id="46"/>
    </w:p>
    <w:p w14:paraId="57946501" w14:textId="77777777" w:rsidR="00A6527C" w:rsidRDefault="00A6527C" w:rsidP="00A6527C"/>
    <w:p w14:paraId="01026C6E" w14:textId="77777777" w:rsidR="008709F4" w:rsidRDefault="008709F4" w:rsidP="008709F4">
      <w:r>
        <w:t>The system requirements for the project are as follows:</w:t>
      </w:r>
    </w:p>
    <w:p w14:paraId="55066644" w14:textId="77777777" w:rsidR="008709F4" w:rsidRDefault="008709F4" w:rsidP="008709F4"/>
    <w:p w14:paraId="718E2248" w14:textId="77777777" w:rsidR="008709F4" w:rsidRDefault="008709F4" w:rsidP="008709F4">
      <w:pPr>
        <w:pStyle w:val="ListParagraph"/>
        <w:numPr>
          <w:ilvl w:val="0"/>
          <w:numId w:val="13"/>
        </w:numPr>
      </w:pPr>
      <w:r>
        <w:t>The system should be able to run on multiple platforms, such as Android, iOS, web, Windows, and macOS, without compromising the user experience, performance, or functionality. The system should have a consistent look and feel across all platforms and should be able to access the native features and APIs of each platform. The system should use Flutter as the frontend UI framework and Dart as the programming language.</w:t>
      </w:r>
    </w:p>
    <w:p w14:paraId="74C618D1" w14:textId="40EA6CB4" w:rsidR="008709F4" w:rsidRDefault="008709F4" w:rsidP="008709F4">
      <w:pPr>
        <w:pStyle w:val="ListParagraph"/>
        <w:numPr>
          <w:ilvl w:val="0"/>
          <w:numId w:val="13"/>
        </w:numPr>
      </w:pPr>
      <w:r>
        <w:t>A daily journal/note taking feature where the user can write a note about their day, how they are feeling on a particular day, and how they are managing their mental health.</w:t>
      </w:r>
    </w:p>
    <w:p w14:paraId="6EB30315" w14:textId="7CA1FF05" w:rsidR="008709F4" w:rsidRDefault="008709F4" w:rsidP="008709F4">
      <w:pPr>
        <w:pStyle w:val="ListParagraph"/>
        <w:numPr>
          <w:ilvl w:val="0"/>
          <w:numId w:val="13"/>
        </w:numPr>
      </w:pPr>
      <w:r>
        <w:t>A daily mood tracking feature where the user can select an icon and an emotion to log their mood at a specific time.</w:t>
      </w:r>
    </w:p>
    <w:p w14:paraId="648A31E4" w14:textId="2EF50915" w:rsidR="008709F4" w:rsidRDefault="008709F4" w:rsidP="008709F4">
      <w:pPr>
        <w:pStyle w:val="ListParagraph"/>
        <w:numPr>
          <w:ilvl w:val="0"/>
          <w:numId w:val="13"/>
        </w:numPr>
      </w:pPr>
      <w:r>
        <w:t>A user account feature where the user can register an account and login to a dashboard which will present the user with a menu system to select the different features and functionalities. The system should use Firebase Authentication SDK to handle the creation of user accounts, and storage of basic information required for login and authentication. The system should also use Firebase Cloud Firestore NoSQL database to store other user data securely.</w:t>
      </w:r>
    </w:p>
    <w:p w14:paraId="24A8DC02" w14:textId="4A871BA6" w:rsidR="008709F4" w:rsidRDefault="008709F4" w:rsidP="008709F4">
      <w:pPr>
        <w:pStyle w:val="ListParagraph"/>
        <w:numPr>
          <w:ilvl w:val="0"/>
          <w:numId w:val="13"/>
        </w:numPr>
      </w:pPr>
      <w:r>
        <w:t>A therapist listing feature where the user can find a therapist in their locality, view their profile, and contact them through the system. The system should also include geospatial information and maps to visualize the available therapists in the user’s area.</w:t>
      </w:r>
    </w:p>
    <w:p w14:paraId="7D0D0CF1" w14:textId="78D66894" w:rsidR="008709F4" w:rsidRDefault="008709F4" w:rsidP="008709F4">
      <w:pPr>
        <w:pStyle w:val="ListParagraph"/>
        <w:numPr>
          <w:ilvl w:val="0"/>
          <w:numId w:val="13"/>
        </w:numPr>
      </w:pPr>
      <w:r>
        <w:t>A messaging, voice and video calling feature where the user can communicate with their therapist securely and confidentially. The system should use Agora, a third-party microservice that provides real-time communication APIs for text, audio, and video.</w:t>
      </w:r>
    </w:p>
    <w:p w14:paraId="78B6800B" w14:textId="6F182742" w:rsidR="008709F4" w:rsidRDefault="008709F4" w:rsidP="008709F4">
      <w:pPr>
        <w:pStyle w:val="ListParagraph"/>
        <w:numPr>
          <w:ilvl w:val="0"/>
          <w:numId w:val="13"/>
        </w:numPr>
      </w:pPr>
      <w:r>
        <w:t>A payment feature where the user can pay their therapist for virtual or in-person therapy sessions, and where therapists can withdraw the funds in their account.</w:t>
      </w:r>
    </w:p>
    <w:p w14:paraId="1AB2477F" w14:textId="7C9170F9" w:rsidR="00D93E12" w:rsidRDefault="008709F4" w:rsidP="008709F4">
      <w:pPr>
        <w:pStyle w:val="ListParagraph"/>
        <w:numPr>
          <w:ilvl w:val="0"/>
          <w:numId w:val="13"/>
        </w:numPr>
      </w:pPr>
      <w:r>
        <w:t>A text summarization feature that uses natural language processing (NLP) to provide a summary of the user’s notes and mood logs over a period of time. The system should also use machine learning to perform sentiment analysis and reveal deeper insights into the user’s state of mind and moods throughout the time period.</w:t>
      </w:r>
    </w:p>
    <w:p w14:paraId="32D7BD96" w14:textId="4FBEC9C3" w:rsidR="008709F4" w:rsidRDefault="008709F4" w:rsidP="008709F4">
      <w:pPr>
        <w:pStyle w:val="ListParagraph"/>
        <w:numPr>
          <w:ilvl w:val="0"/>
          <w:numId w:val="13"/>
        </w:numPr>
      </w:pPr>
      <w:r>
        <w:t>Therapist account tools to add/remove clients, assign tasks, post a listing, take notes, review client note summaries.</w:t>
      </w:r>
    </w:p>
    <w:p w14:paraId="5E41FE1C" w14:textId="6A5E3D55" w:rsidR="001A69BF" w:rsidRDefault="008709F4" w:rsidP="008709F4">
      <w:pPr>
        <w:pStyle w:val="ListParagraph"/>
        <w:numPr>
          <w:ilvl w:val="0"/>
          <w:numId w:val="13"/>
        </w:numPr>
      </w:pPr>
      <w:r>
        <w:t>An AI chatbot that specializes in cognitive-behavioural therapy (CBT) that uses artificial intelligence to provide CBT  to users who have mental health issues such as anxiety, depression, or stress.</w:t>
      </w:r>
    </w:p>
    <w:p w14:paraId="2506A710" w14:textId="77777777" w:rsidR="000761DC" w:rsidRDefault="000761DC" w:rsidP="007B63DE"/>
    <w:p w14:paraId="25DEC046" w14:textId="77777777" w:rsidR="001A69BF" w:rsidRDefault="001A69BF" w:rsidP="007B63DE"/>
    <w:p w14:paraId="0378A732" w14:textId="77777777" w:rsidR="000316B1" w:rsidRDefault="000316B1" w:rsidP="007B63DE"/>
    <w:p w14:paraId="56939394" w14:textId="77777777" w:rsidR="000316B1" w:rsidRDefault="000316B1" w:rsidP="007B63DE"/>
    <w:p w14:paraId="225BB368" w14:textId="729605AB" w:rsidR="007F3450" w:rsidRDefault="007F3450" w:rsidP="007F3450">
      <w:pPr>
        <w:pStyle w:val="Heading2"/>
      </w:pPr>
      <w:bookmarkStart w:id="47" w:name="_Toc152948612"/>
      <w:r>
        <w:lastRenderedPageBreak/>
        <w:t>3.</w:t>
      </w:r>
      <w:r w:rsidR="001A69BF">
        <w:t>4</w:t>
      </w:r>
      <w:r>
        <w:t xml:space="preserve">. </w:t>
      </w:r>
      <w:r w:rsidR="00442885">
        <w:tab/>
      </w:r>
      <w:r w:rsidR="001A69BF">
        <w:t>Design Documents</w:t>
      </w:r>
      <w:bookmarkEnd w:id="47"/>
    </w:p>
    <w:p w14:paraId="24152040" w14:textId="77777777" w:rsidR="001A69BF" w:rsidRDefault="001A69BF" w:rsidP="001A69BF"/>
    <w:p w14:paraId="100ECF23" w14:textId="33ADFF76" w:rsidR="001A69BF" w:rsidRPr="001A69BF" w:rsidRDefault="001A69BF" w:rsidP="001A69BF">
      <w:pPr>
        <w:pStyle w:val="Heading3"/>
      </w:pPr>
      <w:bookmarkStart w:id="48" w:name="_Toc152948613"/>
      <w:r>
        <w:t>3.4.1 Class Diagram</w:t>
      </w:r>
      <w:bookmarkEnd w:id="48"/>
    </w:p>
    <w:p w14:paraId="58C777AE" w14:textId="46A5E8E6" w:rsidR="001A69BF" w:rsidRDefault="00B713E6" w:rsidP="001A69BF">
      <w:pPr>
        <w:keepNext/>
        <w:jc w:val="center"/>
      </w:pPr>
      <w:r>
        <w:rPr>
          <w:noProof/>
        </w:rPr>
        <w:drawing>
          <wp:inline distT="0" distB="0" distL="0" distR="0" wp14:anchorId="5482F874" wp14:editId="30ED287E">
            <wp:extent cx="5876925" cy="7854135"/>
            <wp:effectExtent l="0" t="0" r="0" b="0"/>
            <wp:docPr id="3123048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83726" cy="7863224"/>
                    </a:xfrm>
                    <a:prstGeom prst="rect">
                      <a:avLst/>
                    </a:prstGeom>
                    <a:noFill/>
                    <a:ln>
                      <a:noFill/>
                    </a:ln>
                  </pic:spPr>
                </pic:pic>
              </a:graphicData>
            </a:graphic>
          </wp:inline>
        </w:drawing>
      </w:r>
    </w:p>
    <w:p w14:paraId="774734B6" w14:textId="013F82EF" w:rsidR="001A69BF" w:rsidRDefault="001A69BF" w:rsidP="001A69BF">
      <w:pPr>
        <w:pStyle w:val="Caption"/>
        <w:jc w:val="center"/>
      </w:pPr>
      <w:bookmarkStart w:id="49" w:name="_Toc152928745"/>
      <w:r>
        <w:t xml:space="preserve">Figure </w:t>
      </w:r>
      <w:fldSimple w:instr=" SEQ Figure \* ARABIC ">
        <w:r w:rsidR="00536597">
          <w:rPr>
            <w:noProof/>
          </w:rPr>
          <w:t>12</w:t>
        </w:r>
      </w:fldSimple>
      <w:r>
        <w:t xml:space="preserve"> - Class Diagram</w:t>
      </w:r>
      <w:bookmarkEnd w:id="49"/>
    </w:p>
    <w:p w14:paraId="42711531" w14:textId="0746DF3B" w:rsidR="00C40818" w:rsidRDefault="001A69BF" w:rsidP="00C40818">
      <w:pPr>
        <w:pStyle w:val="Heading3"/>
      </w:pPr>
      <w:bookmarkStart w:id="50" w:name="_Toc152948614"/>
      <w:r>
        <w:lastRenderedPageBreak/>
        <w:t xml:space="preserve">3.4.2 </w:t>
      </w:r>
      <w:r w:rsidR="00C40818">
        <w:t>Firestore Schema</w:t>
      </w:r>
      <w:r w:rsidR="00BE70AC">
        <w:t xml:space="preserve"> </w:t>
      </w:r>
      <w:r>
        <w:t>Diagram</w:t>
      </w:r>
      <w:bookmarkEnd w:id="50"/>
    </w:p>
    <w:p w14:paraId="0C81B904" w14:textId="77777777" w:rsidR="00B713E6" w:rsidRPr="00B713E6" w:rsidRDefault="00B713E6" w:rsidP="00B713E6"/>
    <w:p w14:paraId="0A324BF7" w14:textId="22E7CC6D" w:rsidR="00BE70AC" w:rsidRDefault="00C40818" w:rsidP="00BE70AC">
      <w:pPr>
        <w:keepNext/>
        <w:jc w:val="center"/>
      </w:pPr>
      <w:r>
        <w:rPr>
          <w:noProof/>
        </w:rPr>
        <w:drawing>
          <wp:inline distT="0" distB="0" distL="0" distR="0" wp14:anchorId="41FE56BD" wp14:editId="00283E39">
            <wp:extent cx="2914650" cy="4448175"/>
            <wp:effectExtent l="0" t="0" r="0" b="9525"/>
            <wp:docPr id="2639886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14650" cy="4448175"/>
                    </a:xfrm>
                    <a:prstGeom prst="rect">
                      <a:avLst/>
                    </a:prstGeom>
                    <a:noFill/>
                    <a:ln>
                      <a:noFill/>
                    </a:ln>
                  </pic:spPr>
                </pic:pic>
              </a:graphicData>
            </a:graphic>
          </wp:inline>
        </w:drawing>
      </w:r>
    </w:p>
    <w:p w14:paraId="388545F5" w14:textId="0104A203" w:rsidR="00F32FBD" w:rsidRDefault="00BE70AC" w:rsidP="00BE70AC">
      <w:pPr>
        <w:pStyle w:val="Caption"/>
        <w:jc w:val="center"/>
      </w:pPr>
      <w:bookmarkStart w:id="51" w:name="_Toc152928746"/>
      <w:r>
        <w:t xml:space="preserve">Figure </w:t>
      </w:r>
      <w:fldSimple w:instr=" SEQ Figure \* ARABIC ">
        <w:r w:rsidR="00536597">
          <w:rPr>
            <w:noProof/>
          </w:rPr>
          <w:t>13</w:t>
        </w:r>
      </w:fldSimple>
      <w:r>
        <w:t xml:space="preserve"> </w:t>
      </w:r>
      <w:r w:rsidR="00C40818">
        <w:t>–</w:t>
      </w:r>
      <w:r>
        <w:t xml:space="preserve"> </w:t>
      </w:r>
      <w:r w:rsidR="00C40818">
        <w:t>Cloud Firestore Database Schema</w:t>
      </w:r>
      <w:r>
        <w:t xml:space="preserve"> Diagram</w:t>
      </w:r>
      <w:bookmarkEnd w:id="51"/>
    </w:p>
    <w:p w14:paraId="31A2AEA5" w14:textId="77777777" w:rsidR="00BE70AC" w:rsidRDefault="00BE70AC" w:rsidP="001A69BF"/>
    <w:p w14:paraId="44A4D8F8" w14:textId="77777777" w:rsidR="006F3D0E" w:rsidRDefault="006F3D0E" w:rsidP="001A69BF"/>
    <w:p w14:paraId="284EE189" w14:textId="77777777" w:rsidR="006F3D0E" w:rsidRDefault="006F3D0E" w:rsidP="001A69BF"/>
    <w:p w14:paraId="27BC9D21" w14:textId="77777777" w:rsidR="006F3D0E" w:rsidRDefault="006F3D0E" w:rsidP="001A69BF"/>
    <w:p w14:paraId="2983A92C" w14:textId="77777777" w:rsidR="006F3D0E" w:rsidRDefault="006F3D0E" w:rsidP="001A69BF"/>
    <w:p w14:paraId="3743ED08" w14:textId="77777777" w:rsidR="006F3D0E" w:rsidRDefault="006F3D0E" w:rsidP="001A69BF"/>
    <w:p w14:paraId="61DB67BF" w14:textId="77777777" w:rsidR="006F3D0E" w:rsidRDefault="006F3D0E" w:rsidP="001A69BF"/>
    <w:p w14:paraId="4E876769" w14:textId="77777777" w:rsidR="006F3D0E" w:rsidRDefault="006F3D0E" w:rsidP="001A69BF"/>
    <w:p w14:paraId="292AAAF2" w14:textId="77777777" w:rsidR="006F3D0E" w:rsidRDefault="006F3D0E" w:rsidP="001A69BF"/>
    <w:p w14:paraId="6E847E74" w14:textId="77777777" w:rsidR="006F3D0E" w:rsidRDefault="006F3D0E" w:rsidP="001A69BF"/>
    <w:p w14:paraId="110D0619" w14:textId="77777777" w:rsidR="006F3D0E" w:rsidRDefault="006F3D0E" w:rsidP="001A69BF"/>
    <w:p w14:paraId="5CA0D4C2" w14:textId="77777777" w:rsidR="006F3D0E" w:rsidRDefault="006F3D0E" w:rsidP="001A69BF"/>
    <w:p w14:paraId="54F2676D" w14:textId="77777777" w:rsidR="006F3D0E" w:rsidRPr="001A69BF" w:rsidRDefault="006F3D0E" w:rsidP="001A69BF"/>
    <w:p w14:paraId="5EBB1C41" w14:textId="43E11C81" w:rsidR="00F32FBD" w:rsidRDefault="001A69BF" w:rsidP="00BE70AC">
      <w:pPr>
        <w:pStyle w:val="Heading3"/>
      </w:pPr>
      <w:bookmarkStart w:id="52" w:name="_Toc152948615"/>
      <w:r>
        <w:t>3.4.3 Use Case Diagram</w:t>
      </w:r>
      <w:bookmarkEnd w:id="52"/>
    </w:p>
    <w:p w14:paraId="208FE09D" w14:textId="77777777" w:rsidR="00BE70AC" w:rsidRPr="00BE70AC" w:rsidRDefault="00BE70AC" w:rsidP="00BE70AC"/>
    <w:p w14:paraId="40F7CEB2" w14:textId="77777777" w:rsidR="00BE70AC" w:rsidRDefault="00F32FBD" w:rsidP="00BE70AC">
      <w:pPr>
        <w:keepNext/>
        <w:jc w:val="center"/>
      </w:pPr>
      <w:r>
        <w:rPr>
          <w:noProof/>
        </w:rPr>
        <w:drawing>
          <wp:inline distT="0" distB="0" distL="0" distR="0" wp14:anchorId="199A7CC0" wp14:editId="35A48B01">
            <wp:extent cx="5896334" cy="4152900"/>
            <wp:effectExtent l="0" t="0" r="9525" b="0"/>
            <wp:docPr id="114043626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262" cy="4183135"/>
                    </a:xfrm>
                    <a:prstGeom prst="rect">
                      <a:avLst/>
                    </a:prstGeom>
                    <a:noFill/>
                    <a:ln>
                      <a:noFill/>
                    </a:ln>
                  </pic:spPr>
                </pic:pic>
              </a:graphicData>
            </a:graphic>
          </wp:inline>
        </w:drawing>
      </w:r>
    </w:p>
    <w:p w14:paraId="7C178649" w14:textId="3C0EDEB1" w:rsidR="001A69BF" w:rsidRDefault="00BE70AC" w:rsidP="00BE70AC">
      <w:pPr>
        <w:pStyle w:val="Caption"/>
        <w:jc w:val="center"/>
      </w:pPr>
      <w:bookmarkStart w:id="53" w:name="_Toc152928747"/>
      <w:r>
        <w:t xml:space="preserve">Figure </w:t>
      </w:r>
      <w:fldSimple w:instr=" SEQ Figure \* ARABIC ">
        <w:r w:rsidR="00536597">
          <w:rPr>
            <w:noProof/>
          </w:rPr>
          <w:t>14</w:t>
        </w:r>
      </w:fldSimple>
      <w:r>
        <w:t xml:space="preserve"> - Use Case Diagram</w:t>
      </w:r>
      <w:bookmarkEnd w:id="53"/>
    </w:p>
    <w:p w14:paraId="5371AE03" w14:textId="77777777" w:rsidR="00832B76" w:rsidRDefault="00832B76" w:rsidP="00832B76"/>
    <w:p w14:paraId="2AD123F9" w14:textId="77777777" w:rsidR="00832B76" w:rsidRDefault="00832B76" w:rsidP="00832B76"/>
    <w:p w14:paraId="0D9F348E" w14:textId="77777777" w:rsidR="00832B76" w:rsidRDefault="00832B76" w:rsidP="00832B76"/>
    <w:p w14:paraId="0BAAFC5B" w14:textId="77777777" w:rsidR="00832B76" w:rsidRDefault="00832B76" w:rsidP="00832B76"/>
    <w:p w14:paraId="45861628" w14:textId="77777777" w:rsidR="00832B76" w:rsidRDefault="00832B76" w:rsidP="00832B76"/>
    <w:p w14:paraId="3CF01C05" w14:textId="77777777" w:rsidR="00832B76" w:rsidRDefault="00832B76" w:rsidP="00832B76"/>
    <w:p w14:paraId="7277CCCC" w14:textId="77777777" w:rsidR="00832B76" w:rsidRDefault="00832B76" w:rsidP="00832B76"/>
    <w:p w14:paraId="782CDA41" w14:textId="77777777" w:rsidR="00832B76" w:rsidRDefault="00832B76" w:rsidP="00832B76"/>
    <w:p w14:paraId="724F6388" w14:textId="77777777" w:rsidR="00832B76" w:rsidRDefault="00832B76" w:rsidP="00832B76"/>
    <w:p w14:paraId="1FE8DA88" w14:textId="77777777" w:rsidR="00832B76" w:rsidRDefault="00832B76" w:rsidP="00832B76"/>
    <w:p w14:paraId="7CB0B51B" w14:textId="77777777" w:rsidR="00832B76" w:rsidRDefault="00832B76" w:rsidP="00832B76"/>
    <w:p w14:paraId="6493FDCA" w14:textId="77777777" w:rsidR="00832B76" w:rsidRPr="00832B76" w:rsidRDefault="00832B76" w:rsidP="00832B76"/>
    <w:p w14:paraId="32FE5787" w14:textId="1E80B2F0" w:rsidR="007F3450" w:rsidRDefault="001A69BF" w:rsidP="00832B76">
      <w:pPr>
        <w:pStyle w:val="Heading3"/>
      </w:pPr>
      <w:bookmarkStart w:id="54" w:name="_Toc152948616"/>
      <w:r>
        <w:lastRenderedPageBreak/>
        <w:t>3.4.4 Sequence Diagram</w:t>
      </w:r>
      <w:bookmarkEnd w:id="54"/>
    </w:p>
    <w:p w14:paraId="5F0973B6" w14:textId="77777777" w:rsidR="00832B76" w:rsidRDefault="00832B76" w:rsidP="00832B76"/>
    <w:p w14:paraId="04702DBA" w14:textId="741DE338" w:rsidR="0001541B" w:rsidRPr="00832B76" w:rsidRDefault="0001541B" w:rsidP="00832B76">
      <w:r>
        <w:t xml:space="preserve">The sequence diagram presented in </w:t>
      </w:r>
      <w:r w:rsidR="005D1627">
        <w:fldChar w:fldCharType="begin"/>
      </w:r>
      <w:r w:rsidR="005D1627">
        <w:instrText xml:space="preserve"> REF _Ref152962375 \h </w:instrText>
      </w:r>
      <w:r w:rsidR="005D1627">
        <w:fldChar w:fldCharType="separate"/>
      </w:r>
      <w:r w:rsidR="00536597">
        <w:t xml:space="preserve">Figure </w:t>
      </w:r>
      <w:r w:rsidR="00536597">
        <w:rPr>
          <w:noProof/>
        </w:rPr>
        <w:t>15</w:t>
      </w:r>
      <w:r w:rsidR="005D1627">
        <w:fldChar w:fldCharType="end"/>
      </w:r>
      <w:r w:rsidR="005D1627">
        <w:t xml:space="preserve"> </w:t>
      </w:r>
      <w:r>
        <w:t>depicts the user flow of the current prototype where the user will first register an account, then</w:t>
      </w:r>
      <w:r w:rsidR="001F3CC5">
        <w:t xml:space="preserve"> will</w:t>
      </w:r>
      <w:r>
        <w:t xml:space="preserve"> proceed to </w:t>
      </w:r>
      <w:r w:rsidR="00355027">
        <w:t>login,</w:t>
      </w:r>
      <w:r>
        <w:t xml:space="preserve"> and finally </w:t>
      </w:r>
      <w:r w:rsidR="001F3CC5">
        <w:t>create</w:t>
      </w:r>
      <w:r>
        <w:t xml:space="preserve"> a note</w:t>
      </w:r>
      <w:r w:rsidR="001F3CC5">
        <w:t xml:space="preserve"> on their dashboard,</w:t>
      </w:r>
      <w:r>
        <w:t xml:space="preserve"> which is automatically passed to the emotion detection API to return an emotion sentiment.</w:t>
      </w:r>
    </w:p>
    <w:p w14:paraId="05522482" w14:textId="02A06AFE" w:rsidR="00832B76" w:rsidRDefault="0001541B" w:rsidP="00832B76">
      <w:pPr>
        <w:keepNext/>
        <w:jc w:val="center"/>
      </w:pPr>
      <w:r w:rsidRPr="0001541B">
        <w:rPr>
          <w:noProof/>
        </w:rPr>
        <w:drawing>
          <wp:inline distT="0" distB="0" distL="0" distR="0" wp14:anchorId="5F354D3E" wp14:editId="37279DC8">
            <wp:extent cx="5731510" cy="3422650"/>
            <wp:effectExtent l="0" t="0" r="2540" b="6350"/>
            <wp:docPr id="245194850" name="Picture 1"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194850" name="Picture 1" descr="A diagram of a project&#10;&#10;Description automatically generated"/>
                    <pic:cNvPicPr/>
                  </pic:nvPicPr>
                  <pic:blipFill>
                    <a:blip r:embed="rId25"/>
                    <a:stretch>
                      <a:fillRect/>
                    </a:stretch>
                  </pic:blipFill>
                  <pic:spPr>
                    <a:xfrm>
                      <a:off x="0" y="0"/>
                      <a:ext cx="5731510" cy="3422650"/>
                    </a:xfrm>
                    <a:prstGeom prst="rect">
                      <a:avLst/>
                    </a:prstGeom>
                  </pic:spPr>
                </pic:pic>
              </a:graphicData>
            </a:graphic>
          </wp:inline>
        </w:drawing>
      </w:r>
    </w:p>
    <w:p w14:paraId="19A0D629" w14:textId="2397A477" w:rsidR="00CE68B2" w:rsidRPr="00CE68B2" w:rsidRDefault="00832B76" w:rsidP="00CE68B2">
      <w:pPr>
        <w:pStyle w:val="Caption"/>
        <w:jc w:val="center"/>
      </w:pPr>
      <w:bookmarkStart w:id="55" w:name="_Toc152928748"/>
      <w:bookmarkStart w:id="56" w:name="_Ref152962364"/>
      <w:bookmarkStart w:id="57" w:name="_Ref152962375"/>
      <w:r>
        <w:t xml:space="preserve">Figure </w:t>
      </w:r>
      <w:fldSimple w:instr=" SEQ Figure \* ARABIC ">
        <w:r w:rsidR="00536597">
          <w:rPr>
            <w:noProof/>
          </w:rPr>
          <w:t>15</w:t>
        </w:r>
      </w:fldSimple>
      <w:bookmarkEnd w:id="57"/>
      <w:r>
        <w:t xml:space="preserve"> - Sequence Diagram</w:t>
      </w:r>
      <w:bookmarkEnd w:id="55"/>
      <w:bookmarkEnd w:id="56"/>
    </w:p>
    <w:p w14:paraId="5BD7AED4" w14:textId="77777777" w:rsidR="005248BA" w:rsidRPr="007B63DE" w:rsidRDefault="005248BA" w:rsidP="007B63DE"/>
    <w:p w14:paraId="75155D43" w14:textId="15210650" w:rsidR="009B697E" w:rsidRDefault="007F3450" w:rsidP="009B697E">
      <w:pPr>
        <w:pStyle w:val="Heading2"/>
      </w:pPr>
      <w:bookmarkStart w:id="58" w:name="_Toc152948617"/>
      <w:r>
        <w:t>3.</w:t>
      </w:r>
      <w:r w:rsidR="009D3CA3">
        <w:t>5</w:t>
      </w:r>
      <w:r w:rsidR="009B697E">
        <w:t xml:space="preserve">. </w:t>
      </w:r>
      <w:r w:rsidR="00442885">
        <w:tab/>
      </w:r>
      <w:r w:rsidR="009B697E">
        <w:t>Conclusions</w:t>
      </w:r>
      <w:bookmarkEnd w:id="58"/>
    </w:p>
    <w:p w14:paraId="09D53B7D" w14:textId="77777777" w:rsidR="005248BA" w:rsidRDefault="005248BA" w:rsidP="005248BA"/>
    <w:p w14:paraId="477B3B12" w14:textId="3D698D52" w:rsidR="005248BA" w:rsidRPr="007B63DE" w:rsidRDefault="00734C16" w:rsidP="005248BA">
      <w:r w:rsidRPr="00734C16">
        <w:t xml:space="preserve">In conclusion, </w:t>
      </w:r>
      <w:r>
        <w:t>we have discussed</w:t>
      </w:r>
      <w:r w:rsidRPr="00734C16">
        <w:t xml:space="preserve"> </w:t>
      </w:r>
      <w:r>
        <w:t>the</w:t>
      </w:r>
      <w:r w:rsidRPr="00734C16">
        <w:t xml:space="preserve"> overview of the system design and the </w:t>
      </w:r>
      <w:r>
        <w:t xml:space="preserve">relevant </w:t>
      </w:r>
      <w:r w:rsidR="00CE68B2">
        <w:t xml:space="preserve">development </w:t>
      </w:r>
      <w:r>
        <w:t>methodology research</w:t>
      </w:r>
      <w:r w:rsidRPr="00734C16">
        <w:t xml:space="preserve"> for this project. </w:t>
      </w:r>
      <w:r>
        <w:t>We</w:t>
      </w:r>
      <w:r w:rsidRPr="00734C16">
        <w:t xml:space="preserve"> </w:t>
      </w:r>
      <w:r>
        <w:t>defined and reviewed</w:t>
      </w:r>
      <w:r w:rsidRPr="00734C16">
        <w:t xml:space="preserve"> the software development methodologies, design patterns and selections that w</w:t>
      </w:r>
      <w:r>
        <w:t>ill be</w:t>
      </w:r>
      <w:r w:rsidRPr="00734C16">
        <w:t xml:space="preserve"> used to guide the development process. </w:t>
      </w:r>
      <w:r w:rsidR="00CE68B2">
        <w:t>We</w:t>
      </w:r>
      <w:r w:rsidRPr="00734C16">
        <w:t xml:space="preserve"> also illustrate</w:t>
      </w:r>
      <w:r w:rsidR="00CE68B2">
        <w:t>d</w:t>
      </w:r>
      <w:r w:rsidRPr="00734C16">
        <w:t xml:space="preserve"> the system architecture and the interactions between the components using various diagrams and use cases. The next chapter will present the testing </w:t>
      </w:r>
      <w:r>
        <w:t>and evaluation plans</w:t>
      </w:r>
      <w:r w:rsidRPr="00734C16">
        <w:t xml:space="preserve"> </w:t>
      </w:r>
      <w:r>
        <w:t>for</w:t>
      </w:r>
      <w:r w:rsidRPr="00734C16">
        <w:t xml:space="preserve"> the system.</w:t>
      </w:r>
    </w:p>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59" w:name="_Toc152948618"/>
      <w:r>
        <w:lastRenderedPageBreak/>
        <w:t>4</w:t>
      </w:r>
      <w:r w:rsidR="009B697E">
        <w:t xml:space="preserve">. </w:t>
      </w:r>
      <w:r w:rsidR="00604B8B">
        <w:t xml:space="preserve">Testing and </w:t>
      </w:r>
      <w:r w:rsidR="009B697E">
        <w:t>Evaluation</w:t>
      </w:r>
      <w:bookmarkEnd w:id="59"/>
    </w:p>
    <w:p w14:paraId="1A80620D" w14:textId="77777777" w:rsidR="00F77FE7" w:rsidRDefault="00F77FE7" w:rsidP="00F77FE7"/>
    <w:p w14:paraId="1276C11D" w14:textId="429E611C" w:rsidR="009B697E" w:rsidRDefault="00442885" w:rsidP="009B697E">
      <w:pPr>
        <w:pStyle w:val="Heading2"/>
      </w:pPr>
      <w:bookmarkStart w:id="60" w:name="_Toc152948619"/>
      <w:r>
        <w:t>4</w:t>
      </w:r>
      <w:r w:rsidR="009B697E">
        <w:t xml:space="preserve">.1. </w:t>
      </w:r>
      <w:r>
        <w:tab/>
      </w:r>
      <w:r w:rsidR="009B697E">
        <w:t>Introduction</w:t>
      </w:r>
      <w:bookmarkEnd w:id="60"/>
    </w:p>
    <w:p w14:paraId="70DB3778" w14:textId="037CF58E" w:rsidR="007B63DE" w:rsidRDefault="007B63DE" w:rsidP="007B01AD">
      <w:pPr>
        <w:pStyle w:val="Heading2"/>
      </w:pPr>
    </w:p>
    <w:p w14:paraId="482803B0" w14:textId="77777777" w:rsidR="000F3E01" w:rsidRDefault="00D57559" w:rsidP="00D57559">
      <w:r>
        <w:t>Testing and evaluation play a crucial role in the software development process, in which steps are taken to ensure that the application will function as intended and to iron out as many issues as possible in order to produce a polished and refined software system. In some software development methodologies, testing is integrated as part of the development process in a continuous manner, such as in DevOps methodology of continuous integration and continuous delivery (CI/CD).</w:t>
      </w:r>
      <w:r w:rsidR="000F7A1F">
        <w:t xml:space="preserve"> </w:t>
      </w:r>
    </w:p>
    <w:p w14:paraId="4AFCFF9B" w14:textId="396DE647" w:rsidR="00D57559" w:rsidRDefault="000F7A1F" w:rsidP="00D57559">
      <w:r>
        <w:t>Testing can be extremely time consuming when performed manually or ad-hoc, which may be ok for smaller projects but for larger systems and for scalability, automated testing is crucial to the success of the system. There are various forms of testing strategies such as unit testing, in which individual components of a software system are tested in isolation with automated tests, but this is just one of many options when planning for a testing strategy and we will discuss in more depth the different testing options in the following sections.</w:t>
      </w:r>
    </w:p>
    <w:p w14:paraId="50C0A8D2" w14:textId="77777777" w:rsidR="000F7A1F" w:rsidRPr="00D57559" w:rsidRDefault="000F7A1F" w:rsidP="00D57559"/>
    <w:p w14:paraId="24EBF0CE" w14:textId="5100487C" w:rsidR="009B697E" w:rsidRDefault="00442885" w:rsidP="007B01AD">
      <w:pPr>
        <w:pStyle w:val="Heading2"/>
      </w:pPr>
      <w:bookmarkStart w:id="61" w:name="_Toc152948620"/>
      <w:r>
        <w:t>4</w:t>
      </w:r>
      <w:r w:rsidR="009B697E">
        <w:t xml:space="preserve">.2. </w:t>
      </w:r>
      <w:r>
        <w:tab/>
      </w:r>
      <w:r w:rsidR="00604B8B">
        <w:t>Plan for Testing</w:t>
      </w:r>
      <w:bookmarkEnd w:id="61"/>
    </w:p>
    <w:p w14:paraId="0A81CC35" w14:textId="35C872D0" w:rsidR="007B63DE" w:rsidRDefault="007B63DE" w:rsidP="009B697E">
      <w:pPr>
        <w:pStyle w:val="Heading2"/>
      </w:pPr>
    </w:p>
    <w:p w14:paraId="5A3A5B4E" w14:textId="159087CE" w:rsidR="00617F4E" w:rsidRPr="00617F4E" w:rsidRDefault="00EC12D4" w:rsidP="00617F4E">
      <w:r>
        <w:t xml:space="preserve">There </w:t>
      </w:r>
      <w:r w:rsidR="00997C4A">
        <w:t>is</w:t>
      </w:r>
      <w:r>
        <w:t xml:space="preserve"> an abundance of options that need to be examined when it comes to testing strategies in software development, with some </w:t>
      </w:r>
      <w:r w:rsidR="00997C4A">
        <w:t xml:space="preserve">that are </w:t>
      </w:r>
      <w:r>
        <w:t xml:space="preserve">more suitable for our application than others, and certain aspects of testing need strong consideration to ensure good performance and solid security measures. Various strategies </w:t>
      </w:r>
      <w:r w:rsidR="00997C4A">
        <w:t>were</w:t>
      </w:r>
      <w:r w:rsidR="00355027">
        <w:t xml:space="preserve"> explored including unit testing, integration testing, functional testing, regression testing, user acceptance testing (UAT), security testing, and usability testing</w:t>
      </w:r>
      <w:r>
        <w:t>.</w:t>
      </w:r>
    </w:p>
    <w:p w14:paraId="3E887F83" w14:textId="1415C3D7" w:rsidR="003441C6" w:rsidRDefault="002A3617" w:rsidP="00EC12D4">
      <w:r>
        <w:t>With flutter there are 3 categories for which automated testing falls, unit tests, widget tests (i.e. component test) and integration tests. According to flutter documentation, a well-tested application will have many unit and widget tests which are then tracked by code coverage (a software engineering concept which is defined as a percentage measure of the degree to which the source code of a program is executed when a particular set of tests are executed), along with enough integration tests to cover all important use cases.</w:t>
      </w:r>
      <w:r w:rsidR="00D14081">
        <w:fldChar w:fldCharType="begin"/>
      </w:r>
      <w:r w:rsidR="00CB7615">
        <w:instrText xml:space="preserve"> ADDIN ZOTERO_ITEM CSL_CITATION {"citationID":"j3mR39XH","properties":{"formattedCitation":"(52)","plainCitation":"(52)","noteIndex":0},"citationItems":[{"id":226,"uris":["http://zotero.org/groups/5237466/items/QFJKDAYB"],"itemData":{"id":226,"type":"webpage","abstract":"Learn more about the different types of testing and how to write them.","language":"en","title":"Testing Flutter apps","URL":"https://docs.flutter.dev/testing/overview","accessed":{"date-parts":[["2023",12,4]]}}}],"schema":"https://github.com/citation-style-language/schema/raw/master/csl-citation.json"} </w:instrText>
      </w:r>
      <w:r w:rsidR="00D14081">
        <w:fldChar w:fldCharType="separate"/>
      </w:r>
      <w:r w:rsidR="00CB7615" w:rsidRPr="00CB7615">
        <w:rPr>
          <w:rFonts w:ascii="Calibri" w:hAnsi="Calibri" w:cs="Calibri"/>
        </w:rPr>
        <w:t>(52)</w:t>
      </w:r>
      <w:r w:rsidR="00D14081">
        <w:fldChar w:fldCharType="end"/>
      </w:r>
      <w:r w:rsidR="00D14081">
        <w:t xml:space="preserve"> </w:t>
      </w:r>
      <w:r w:rsidR="00997C4A">
        <w:t xml:space="preserve"> </w:t>
      </w:r>
    </w:p>
    <w:p w14:paraId="5A4B1D16" w14:textId="7D0D4D53" w:rsidR="00997C4A" w:rsidRDefault="003441C6" w:rsidP="00EC12D4">
      <w:r>
        <w:t>Unit</w:t>
      </w:r>
      <w:r w:rsidR="00997C4A">
        <w:t xml:space="preserve"> testing in Flutter is implemented by adding the test package from Dart as a dependency, creating a test file for each dart file to be tested, for example app.dart would have app_test.dart, then create a test class within the new test file and write a test for the class or method unit we would like to check. Tests can then be run using the “flutter test” command in Visual Studio Code or relevant IDE.</w:t>
      </w:r>
      <w:r>
        <w:t xml:space="preserve"> </w:t>
      </w:r>
      <w:r w:rsidR="00997C4A">
        <w:t>These tests can then be automated using a testing pipeline that will be triggered any time new code is merged with the development branch</w:t>
      </w:r>
      <w:r>
        <w:t>. This pipeline could test and then automatically build and publish the application if all tests pass.</w:t>
      </w:r>
    </w:p>
    <w:p w14:paraId="568B3DC4" w14:textId="28DEEC93" w:rsidR="00997C4A" w:rsidRDefault="00997C4A" w:rsidP="00EC12D4">
      <w:r>
        <w:t xml:space="preserve">Testing the application will involve a combination of the testing features provided by Flutter SDK for unit &amp; integration testing </w:t>
      </w:r>
      <w:r w:rsidR="003441C6">
        <w:t xml:space="preserve">combined with automation pipelines, along with </w:t>
      </w:r>
      <w:r>
        <w:t xml:space="preserve">security testing and usability testing. </w:t>
      </w:r>
    </w:p>
    <w:p w14:paraId="387AEA0F" w14:textId="77777777" w:rsidR="00617F4E" w:rsidRPr="00EC12D4" w:rsidRDefault="00617F4E" w:rsidP="00EC12D4"/>
    <w:p w14:paraId="3083B7AA" w14:textId="12E9AAAC" w:rsidR="009B697E" w:rsidRDefault="00442885" w:rsidP="009B697E">
      <w:pPr>
        <w:pStyle w:val="Heading2"/>
      </w:pPr>
      <w:bookmarkStart w:id="62" w:name="_Toc152948621"/>
      <w:r>
        <w:lastRenderedPageBreak/>
        <w:t>4</w:t>
      </w:r>
      <w:r w:rsidR="009B697E">
        <w:t xml:space="preserve">.3. </w:t>
      </w:r>
      <w:r>
        <w:tab/>
      </w:r>
      <w:r w:rsidR="00604B8B">
        <w:t>Plan for</w:t>
      </w:r>
      <w:r w:rsidR="009B697E">
        <w:t xml:space="preserve"> Evaluation</w:t>
      </w:r>
      <w:bookmarkEnd w:id="62"/>
    </w:p>
    <w:p w14:paraId="4829C741" w14:textId="77777777" w:rsidR="007B63DE" w:rsidRDefault="007B63DE" w:rsidP="009B697E">
      <w:pPr>
        <w:pStyle w:val="Heading2"/>
      </w:pPr>
    </w:p>
    <w:p w14:paraId="5923C5D2" w14:textId="5E9CA709" w:rsidR="008D7912" w:rsidRDefault="008D7912" w:rsidP="008D7912">
      <w:pPr>
        <w:pStyle w:val="Heading3"/>
      </w:pPr>
      <w:bookmarkStart w:id="63" w:name="_Toc152948622"/>
      <w:r>
        <w:t>4.3.1 Nielsens Heuristic Evaluation</w:t>
      </w:r>
      <w:bookmarkEnd w:id="63"/>
    </w:p>
    <w:p w14:paraId="5D8290A0" w14:textId="77777777" w:rsidR="008D7912" w:rsidRDefault="008D7912" w:rsidP="008D7912"/>
    <w:p w14:paraId="17124772" w14:textId="76A2C927" w:rsidR="008D7912" w:rsidRDefault="008D7912" w:rsidP="008D7912">
      <w:r w:rsidRPr="008D7912">
        <w:t>Based on Jakob Nielsen's usability heuristics, it involves expert evaluators assessing the user interface against a set of</w:t>
      </w:r>
      <w:r>
        <w:t xml:space="preserve"> 10</w:t>
      </w:r>
      <w:r w:rsidRPr="008D7912">
        <w:t xml:space="preserve"> predefined usability principles</w:t>
      </w:r>
      <w:r>
        <w:t xml:space="preserve"> which are:</w:t>
      </w:r>
    </w:p>
    <w:p w14:paraId="73D8E3C4" w14:textId="7EC069FC" w:rsidR="008D7912" w:rsidRDefault="008D7912" w:rsidP="008D7912">
      <w:pPr>
        <w:pStyle w:val="ListParagraph"/>
        <w:numPr>
          <w:ilvl w:val="0"/>
          <w:numId w:val="7"/>
        </w:numPr>
      </w:pPr>
      <w:r>
        <w:t>Visibility of system status – Keeping users informed about what is happening.</w:t>
      </w:r>
    </w:p>
    <w:p w14:paraId="6D665377" w14:textId="64D83A38" w:rsidR="008D7912" w:rsidRDefault="008D7912" w:rsidP="008D7912">
      <w:pPr>
        <w:pStyle w:val="ListParagraph"/>
        <w:numPr>
          <w:ilvl w:val="0"/>
          <w:numId w:val="7"/>
        </w:numPr>
      </w:pPr>
      <w:r>
        <w:t>Match between system and the real world – Matching the user’s language based on region, follow real-world conventions.</w:t>
      </w:r>
    </w:p>
    <w:p w14:paraId="30EFDD3A" w14:textId="218AFCCD" w:rsidR="008D7912" w:rsidRDefault="008D7912" w:rsidP="008D7912">
      <w:pPr>
        <w:pStyle w:val="ListParagraph"/>
        <w:numPr>
          <w:ilvl w:val="0"/>
          <w:numId w:val="7"/>
        </w:numPr>
      </w:pPr>
      <w:r>
        <w:t>User control and freedom – Provide easy ways to undo actions and escape from errors.</w:t>
      </w:r>
    </w:p>
    <w:p w14:paraId="64A2B8D0" w14:textId="7611F3AA" w:rsidR="008D7912" w:rsidRDefault="008D7912" w:rsidP="008D7912">
      <w:pPr>
        <w:pStyle w:val="ListParagraph"/>
        <w:numPr>
          <w:ilvl w:val="0"/>
          <w:numId w:val="7"/>
        </w:numPr>
      </w:pPr>
      <w:r>
        <w:t>Consistency and standards – Follow platform conventions, maintain uniformity.</w:t>
      </w:r>
    </w:p>
    <w:p w14:paraId="6DB7C519" w14:textId="78A74769" w:rsidR="008D7912" w:rsidRDefault="008D7912" w:rsidP="008D7912">
      <w:pPr>
        <w:pStyle w:val="ListParagraph"/>
        <w:numPr>
          <w:ilvl w:val="0"/>
          <w:numId w:val="7"/>
        </w:numPr>
      </w:pPr>
      <w:r>
        <w:t>Error prevention – Anticipate user errors and prevent them where possible.</w:t>
      </w:r>
    </w:p>
    <w:p w14:paraId="69C46F37" w14:textId="7AD2F0E5" w:rsidR="008D7912" w:rsidRDefault="008D7912" w:rsidP="008D7912">
      <w:pPr>
        <w:pStyle w:val="ListParagraph"/>
        <w:numPr>
          <w:ilvl w:val="0"/>
          <w:numId w:val="7"/>
        </w:numPr>
      </w:pPr>
      <w:r>
        <w:t>Recognition rather than recall – Minimize users memory load, make actions and options visible.</w:t>
      </w:r>
    </w:p>
    <w:p w14:paraId="3DA2001C" w14:textId="5A2C4D1A" w:rsidR="008D7912" w:rsidRDefault="008D7912" w:rsidP="008D7912">
      <w:pPr>
        <w:pStyle w:val="ListParagraph"/>
        <w:numPr>
          <w:ilvl w:val="0"/>
          <w:numId w:val="7"/>
        </w:numPr>
      </w:pPr>
      <w:r>
        <w:t>Flexibility and efficiency of use – Cater to both novice and expert users.</w:t>
      </w:r>
    </w:p>
    <w:p w14:paraId="64059936" w14:textId="5CECFA35" w:rsidR="008D7912" w:rsidRDefault="008D7912" w:rsidP="008D7912">
      <w:pPr>
        <w:pStyle w:val="ListParagraph"/>
        <w:numPr>
          <w:ilvl w:val="0"/>
          <w:numId w:val="7"/>
        </w:numPr>
      </w:pPr>
      <w:r>
        <w:t>Aesthetic and minimalist design – Present only essential information, no extraneous details.</w:t>
      </w:r>
    </w:p>
    <w:p w14:paraId="7AAFB8E0" w14:textId="5FC4B866" w:rsidR="008D7912" w:rsidRDefault="008D7912" w:rsidP="008D7912">
      <w:pPr>
        <w:pStyle w:val="ListParagraph"/>
        <w:numPr>
          <w:ilvl w:val="0"/>
          <w:numId w:val="7"/>
        </w:numPr>
      </w:pPr>
      <w:r>
        <w:t>Help users recognize, diagnose, and recover from errors – Offer clear, concise error messages and guidance.</w:t>
      </w:r>
    </w:p>
    <w:p w14:paraId="099EF11F" w14:textId="77BB1B0E" w:rsidR="008D7912" w:rsidRDefault="008D7912" w:rsidP="008D7912">
      <w:pPr>
        <w:pStyle w:val="ListParagraph"/>
        <w:numPr>
          <w:ilvl w:val="0"/>
          <w:numId w:val="7"/>
        </w:numPr>
      </w:pPr>
      <w:r>
        <w:t>Help and documentation – Provide relevant, accessible information to assist users.</w:t>
      </w:r>
    </w:p>
    <w:p w14:paraId="272D6211" w14:textId="77777777" w:rsidR="006150FF" w:rsidRDefault="006150FF" w:rsidP="006150FF">
      <w:pPr>
        <w:pStyle w:val="ListParagraph"/>
        <w:ind w:left="888"/>
      </w:pPr>
    </w:p>
    <w:p w14:paraId="4B457062" w14:textId="77777777" w:rsidR="006150FF" w:rsidRDefault="006150FF" w:rsidP="006150FF">
      <w:pPr>
        <w:keepNext/>
        <w:tabs>
          <w:tab w:val="left" w:pos="1924"/>
        </w:tabs>
        <w:jc w:val="center"/>
      </w:pPr>
      <w:r>
        <w:rPr>
          <w:noProof/>
        </w:rPr>
        <w:drawing>
          <wp:inline distT="0" distB="0" distL="0" distR="0" wp14:anchorId="09EA2800" wp14:editId="2C7D45DB">
            <wp:extent cx="5731510" cy="2579370"/>
            <wp:effectExtent l="0" t="0" r="2540" b="0"/>
            <wp:docPr id="17964237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23712" name="Picture 1" descr="A screenshot of a comput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2579370"/>
                    </a:xfrm>
                    <a:prstGeom prst="rect">
                      <a:avLst/>
                    </a:prstGeom>
                    <a:noFill/>
                    <a:ln>
                      <a:noFill/>
                    </a:ln>
                  </pic:spPr>
                </pic:pic>
              </a:graphicData>
            </a:graphic>
          </wp:inline>
        </w:drawing>
      </w:r>
    </w:p>
    <w:p w14:paraId="072D035D" w14:textId="105FB9BE" w:rsidR="008D7912" w:rsidRDefault="006150FF" w:rsidP="006150FF">
      <w:pPr>
        <w:pStyle w:val="Caption"/>
        <w:jc w:val="center"/>
      </w:pPr>
      <w:bookmarkStart w:id="64" w:name="_Toc152928749"/>
      <w:r>
        <w:t xml:space="preserve">Figure </w:t>
      </w:r>
      <w:fldSimple w:instr=" SEQ Figure \* ARABIC ">
        <w:r w:rsidR="00536597">
          <w:rPr>
            <w:noProof/>
          </w:rPr>
          <w:t>16</w:t>
        </w:r>
      </w:fldSimple>
      <w:r>
        <w:t xml:space="preserve"> - Nielsens 10 Heuristics </w:t>
      </w:r>
      <w:r>
        <w:fldChar w:fldCharType="begin"/>
      </w:r>
      <w:r w:rsidR="00CB7615">
        <w:instrText xml:space="preserve"> ADDIN ZOTERO_ITEM CSL_CITATION {"citationID":"QOoqsWmZ","properties":{"formattedCitation":"(53)","plainCitation":"(53)","noteIndex":0},"citationItems":[{"id":132,"uris":["http://zotero.org/groups/5237466/items/UYMNZUD5"],"itemData":{"id":132,"type":"post-weblog","abstract":"This article covers how my team adopts Nielsen’s 10 Usability Heuristics to the Interaction Design of our application.","container-title":"Medium","language":"en","title":"How My Team Uses Nielsen’s 10 Usability Heuristics in Our Application","URL":"https://medium.com/@hazlazuardi/how-my-team-uses-nielsens-10-usability-heuristics-in-our-application-865fef19220d","author":[{"family":"Hazlazuardi","given":""}],"accessed":{"date-parts":[["2023",12,1]]},"issued":{"date-parts":[["2021",10,3]]}}}],"schema":"https://github.com/citation-style-language/schema/raw/master/csl-citation.json"} </w:instrText>
      </w:r>
      <w:r>
        <w:fldChar w:fldCharType="separate"/>
      </w:r>
      <w:bookmarkEnd w:id="64"/>
      <w:r w:rsidR="00CB7615" w:rsidRPr="00CB7615">
        <w:rPr>
          <w:rFonts w:ascii="Calibri" w:hAnsi="Calibri" w:cs="Calibri"/>
        </w:rPr>
        <w:t>(53)</w:t>
      </w:r>
      <w:r>
        <w:fldChar w:fldCharType="end"/>
      </w:r>
    </w:p>
    <w:p w14:paraId="59C07B16" w14:textId="77777777" w:rsidR="006150FF" w:rsidRPr="006150FF" w:rsidRDefault="006150FF" w:rsidP="006150FF"/>
    <w:p w14:paraId="6F7090F0" w14:textId="26027C06" w:rsidR="006150FF" w:rsidRDefault="006150FF" w:rsidP="006150FF">
      <w:pPr>
        <w:pStyle w:val="Heading3"/>
      </w:pPr>
      <w:bookmarkStart w:id="65" w:name="_Toc152948623"/>
      <w:r>
        <w:t>4.3.3 User Surveys and Feedback</w:t>
      </w:r>
      <w:bookmarkEnd w:id="65"/>
    </w:p>
    <w:p w14:paraId="783009E3" w14:textId="77777777" w:rsidR="006150FF" w:rsidRDefault="006150FF" w:rsidP="006150FF"/>
    <w:p w14:paraId="7814BD92" w14:textId="77777777" w:rsidR="00EF5F97" w:rsidRDefault="003A755F" w:rsidP="006150FF">
      <w:r>
        <w:t xml:space="preserve">There are many options available when it comes to evaluating the application through user surveys and general feedback. </w:t>
      </w:r>
      <w:r w:rsidR="00EF5F97">
        <w:t>One way</w:t>
      </w:r>
      <w:r>
        <w:t xml:space="preserve"> that user feedback can be collected </w:t>
      </w:r>
      <w:r w:rsidR="00EF5F97">
        <w:t>would be</w:t>
      </w:r>
      <w:r>
        <w:t xml:space="preserve"> in-app surveys</w:t>
      </w:r>
      <w:r w:rsidR="00EF5F97">
        <w:t xml:space="preserve"> in which short questionnaires are presented to users for collecting feedback and would provide lead to </w:t>
      </w:r>
      <w:r w:rsidR="00EF5F97">
        <w:lastRenderedPageBreak/>
        <w:t>large amounts of specific and targeted feedback helping to identify ways to improve the user experience.</w:t>
      </w:r>
      <w:r>
        <w:t xml:space="preserve"> </w:t>
      </w:r>
    </w:p>
    <w:p w14:paraId="7E33DBF5" w14:textId="5D2E0B8A" w:rsidR="00EE6195" w:rsidRDefault="00EF5F97" w:rsidP="007C62B6">
      <w:r>
        <w:t>Another way would be to use t</w:t>
      </w:r>
      <w:r w:rsidR="003A755F">
        <w:t>argeted surveys in which actionable insights can be obtained by targeting specific user segments and focusing on particular aspects of the user experience.</w:t>
      </w:r>
      <w:r>
        <w:t xml:space="preserve"> A survey will be conducted during the later stages of this project in which an early version of the application will be distributed to professional and volunteer users and will be asked to complete a short survey provided through Google forms which will be used to evaluate the user experience, provide insight</w:t>
      </w:r>
      <w:r w:rsidR="004851E7">
        <w:t xml:space="preserve"> from domain professionals</w:t>
      </w:r>
      <w:r>
        <w:t>, and identify issues that may be overlooked during the development stages.</w:t>
      </w:r>
    </w:p>
    <w:p w14:paraId="63396296" w14:textId="77777777" w:rsidR="00EE6195" w:rsidRDefault="00EE6195" w:rsidP="006150FF"/>
    <w:p w14:paraId="107BFCC7" w14:textId="5885EACE" w:rsidR="00980229" w:rsidRDefault="00980229" w:rsidP="00980229">
      <w:pPr>
        <w:pStyle w:val="Heading3"/>
      </w:pPr>
      <w:bookmarkStart w:id="66" w:name="_Toc152948624"/>
      <w:r>
        <w:t>4.3.4 Non-functional Testing</w:t>
      </w:r>
      <w:bookmarkEnd w:id="66"/>
    </w:p>
    <w:p w14:paraId="0EC23B17" w14:textId="77777777" w:rsidR="00980229" w:rsidRPr="00980229" w:rsidRDefault="00980229" w:rsidP="00980229"/>
    <w:p w14:paraId="41965AC2" w14:textId="7271B272" w:rsidR="00A03449" w:rsidRDefault="00980229" w:rsidP="00980229">
      <w:r>
        <w:t>Compliance Testing will be conducted to ensure GDPR compliance and adherence to security standards for patient record confidentiality. This involves understanding GDPR, auditing data held by MyTherapyPal, implementing strong encryption and cybersecurity best practices, conducting penetration tests, and maintaining confidentiality. Patients are to be informed about their data, its usage, and sharing. Consultation with a legal expert or data protection officer may be taken to ensure full compliance. Scalability Testing will be conducted to verify if the application can scale in relation to performance attributes like user count or compute resources. It will measure the system’s performance under varying user requests, ensuring it can handle increased user traffic, data volume, and transaction frequency. It will also help to identify the point at which the application stops scaling</w:t>
      </w:r>
      <w:r>
        <w:fldChar w:fldCharType="begin"/>
      </w:r>
      <w:r w:rsidR="00CB7615">
        <w:instrText xml:space="preserve"> ADDIN ZOTERO_ITEM CSL_CITATION {"citationID":"dhb8Ak8T","properties":{"formattedCitation":"(54)","plainCitation":"(54)","noteIndex":0},"citationItems":[{"id":236,"uris":["http://zotero.org/groups/5237466/items/HHGGEWRV"],"itemData":{"id":236,"type":"webpage","abstract":"Scalability testing ensures that an application can handle the projected increase in user traffic, data volume, transaction counts frequency, etc. It tests the system, processes and databases ability","language":"en-US","title":"What is Scalability Testing? Learn with Example","title-short":"What is Scalability Testing?","URL":"https://www.guru99.com/scalability-testing.html","accessed":{"date-parts":[["2023",12,5]]},"issued":{"date-parts":[["2023",10,14]]}}}],"schema":"https://github.com/citation-style-language/schema/raw/master/csl-citation.json"} </w:instrText>
      </w:r>
      <w:r>
        <w:fldChar w:fldCharType="separate"/>
      </w:r>
      <w:r w:rsidR="00CB7615" w:rsidRPr="00CB7615">
        <w:rPr>
          <w:rFonts w:ascii="Calibri" w:hAnsi="Calibri" w:cs="Calibri"/>
        </w:rPr>
        <w:t>(54)</w:t>
      </w:r>
      <w:r>
        <w:fldChar w:fldCharType="end"/>
      </w:r>
      <w:r>
        <w:t xml:space="preserve">. </w:t>
      </w:r>
    </w:p>
    <w:p w14:paraId="02B15515" w14:textId="3ABBFE5A" w:rsidR="00980229" w:rsidRDefault="00980229" w:rsidP="00980229">
      <w:r>
        <w:t>Reliability testing will assess the software system’s ability to perform consistently and reliably under specific conditions over time. Accessibility testing will evaluate the application’s user-friendliness and functionality for people with disabilities. It involves understanding accessibility guidelines, defining the testing scope, and assessing the application’s inclusivity. The objective is to identify and eliminate barriers that might hinder people with disabilities from using the application effectively</w:t>
      </w:r>
      <w:r w:rsidR="0011509F">
        <w:fldChar w:fldCharType="begin"/>
      </w:r>
      <w:r w:rsidR="00CB7615">
        <w:instrText xml:space="preserve"> ADDIN ZOTERO_ITEM CSL_CITATION {"citationID":"OsZMf4L1","properties":{"formattedCitation":"(55)","plainCitation":"(55)","noteIndex":0},"citationItems":[{"id":248,"uris":["http://zotero.org/groups/5237466/items/H47UVR6C"],"itemData":{"id":248,"type":"webpage","abstract":"Accessibility Testing checks if a website can be accessed by everyone regardless of disability. Here's a detailed guide on what it is and how to perform it.","container-title":"BrowserStack","language":"en-US","title":"Accessibility Testing: An Essential Guide","title-short":"Accessibility Testing","URL":"https://browserstack.wpengine.com/guide/accessibility-testing/","accessed":{"date-parts":[["2023",12,5]]}}}],"schema":"https://github.com/citation-style-language/schema/raw/master/csl-citation.json"} </w:instrText>
      </w:r>
      <w:r w:rsidR="0011509F">
        <w:fldChar w:fldCharType="separate"/>
      </w:r>
      <w:r w:rsidR="00CB7615" w:rsidRPr="00CB7615">
        <w:rPr>
          <w:rFonts w:ascii="Calibri" w:hAnsi="Calibri" w:cs="Calibri"/>
        </w:rPr>
        <w:t>(55)</w:t>
      </w:r>
      <w:r w:rsidR="0011509F">
        <w:fldChar w:fldCharType="end"/>
      </w:r>
      <w:r w:rsidR="0011509F" w:rsidRPr="007F3F78">
        <w:t>.</w:t>
      </w:r>
    </w:p>
    <w:p w14:paraId="15D430A5" w14:textId="77777777" w:rsidR="007F3F78" w:rsidRPr="006150FF" w:rsidRDefault="007F3F78" w:rsidP="006150FF"/>
    <w:p w14:paraId="05CDE1EF" w14:textId="74F32F33" w:rsidR="009B697E" w:rsidRDefault="00442885" w:rsidP="009B697E">
      <w:pPr>
        <w:pStyle w:val="Heading2"/>
      </w:pPr>
      <w:bookmarkStart w:id="67" w:name="_Toc152948625"/>
      <w:r>
        <w:t>4</w:t>
      </w:r>
      <w:r w:rsidR="002159FA">
        <w:t>.4.</w:t>
      </w:r>
      <w:r w:rsidR="009B697E">
        <w:t xml:space="preserve"> </w:t>
      </w:r>
      <w:r>
        <w:tab/>
      </w:r>
      <w:r w:rsidR="009B697E">
        <w:t>Conclusions</w:t>
      </w:r>
      <w:bookmarkEnd w:id="67"/>
    </w:p>
    <w:p w14:paraId="46612EB8" w14:textId="77777777" w:rsidR="009B697E" w:rsidRDefault="009B697E" w:rsidP="009B697E"/>
    <w:p w14:paraId="41E5D518" w14:textId="36130442" w:rsidR="008377B0" w:rsidRDefault="008377B0" w:rsidP="009B697E">
      <w:r w:rsidRPr="008377B0">
        <w:t>Testing and evaluation are crucial in the software development process, ensuring the application functions as intended and addressing issues to produce a polished system. Automated testing is essential for larger systems and scalability, and various testing strategies are explored, including unit testing, integration testing, functional testing, regression testing, user acceptance testing (UAT), security testing, and usability testing. A well-tested application will have many unit and widget tests, tracked by code coverage, along with enough integration tests to cover all important use cases.</w:t>
      </w:r>
    </w:p>
    <w:p w14:paraId="08D4EC17" w14:textId="77777777" w:rsidR="008377B0" w:rsidRDefault="008377B0" w:rsidP="008377B0">
      <w:r w:rsidRPr="008377B0">
        <w:t xml:space="preserve">User surveys and feedback are essential tools for evaluating applications, such as in-app surveys or targeted surveys. In-app surveys provide specific and targeted feedback, while targeted surveys focus on specific user segments. Feature analysis examines each feature's functionality, usability, and impact on the overall user experience, providing valuable insights for improvement. Compliance testing is crucial for MyTherapyPal, as it must be GDPR compliant and comply with security </w:t>
      </w:r>
      <w:r w:rsidRPr="008377B0">
        <w:lastRenderedPageBreak/>
        <w:t xml:space="preserve">standards related to patient record confidentiality. An audit </w:t>
      </w:r>
      <w:r>
        <w:t>will be</w:t>
      </w:r>
      <w:r w:rsidRPr="008377B0">
        <w:t xml:space="preserve"> conducted to identify and categorize data held by the application, ensuring data protection through secure storage and guarding against accidental disclosures. Penetration tests </w:t>
      </w:r>
      <w:r>
        <w:t>will be</w:t>
      </w:r>
      <w:r w:rsidRPr="008377B0">
        <w:t xml:space="preserve"> conducted to ensure security controls are implemented, and patients are informed about the information being held about them.</w:t>
      </w:r>
    </w:p>
    <w:p w14:paraId="0B3C36B1" w14:textId="77777777" w:rsidR="008377B0" w:rsidRDefault="008377B0" w:rsidP="008377B0"/>
    <w:p w14:paraId="33738A26" w14:textId="77777777" w:rsidR="008377B0" w:rsidRDefault="008377B0" w:rsidP="008377B0"/>
    <w:p w14:paraId="6912C900" w14:textId="6B71E3C7" w:rsidR="00442885" w:rsidRPr="008377B0" w:rsidRDefault="00442885" w:rsidP="008377B0">
      <w:pPr>
        <w:pStyle w:val="Heading1"/>
      </w:pPr>
      <w:bookmarkStart w:id="68" w:name="_Toc152948626"/>
      <w:r>
        <w:t>5. Prototype Development</w:t>
      </w:r>
      <w:bookmarkEnd w:id="68"/>
      <w:r>
        <w:t xml:space="preserve"> </w:t>
      </w:r>
    </w:p>
    <w:p w14:paraId="44B84599" w14:textId="77777777" w:rsidR="00442885" w:rsidRDefault="00442885" w:rsidP="00442885"/>
    <w:p w14:paraId="6C52E3BC" w14:textId="41ADB1AE" w:rsidR="00442885" w:rsidRDefault="00442885" w:rsidP="00442885">
      <w:pPr>
        <w:pStyle w:val="Heading2"/>
      </w:pPr>
      <w:bookmarkStart w:id="69" w:name="_Toc152948627"/>
      <w:r>
        <w:t>5.1. Introduction</w:t>
      </w:r>
      <w:bookmarkEnd w:id="69"/>
    </w:p>
    <w:p w14:paraId="42F78561" w14:textId="77777777" w:rsidR="00442885" w:rsidRDefault="00442885" w:rsidP="00442885"/>
    <w:p w14:paraId="68EBC2DC" w14:textId="2F83896E" w:rsidR="002E62A7" w:rsidRDefault="002E62A7" w:rsidP="00442885">
      <w:r>
        <w:t>A prototype application was developed in Flutter with some basic functionality such as login/logout with user authentication, registration with full account creation in Firebase and a primitive account dashboard with a basic note taking app which stores a user’s notes in Firebase and have functionality to add &amp; delete notes. The centre piece of this proof-of-concept prototype is the BERT model that has been trained for emotion detection using sentiment analysis on a dataset of tweets and emotional context</w:t>
      </w:r>
      <w:r w:rsidR="00313825">
        <w:t>, a python flask RESTful API was developed that takes text as input, processes it through the trained model and returns an emotion detected by the model based on the content of the text. The proof-of-concept was selected in an early stage of this project, but new requirements of higher complexity were realised at a very late point in the interim stage which would have superseded the current proof-of-concept, namely, the AI CBT chatbot</w:t>
      </w:r>
      <w:r w:rsidR="00665F74">
        <w:t>.</w:t>
      </w:r>
    </w:p>
    <w:p w14:paraId="3BD9820D" w14:textId="77777777" w:rsidR="00CF6B12" w:rsidRPr="007B63DE" w:rsidRDefault="00CF6B12" w:rsidP="00442885"/>
    <w:p w14:paraId="2CC4AB3D" w14:textId="3F86333B" w:rsidR="00442885" w:rsidRDefault="00442885" w:rsidP="00442885">
      <w:pPr>
        <w:pStyle w:val="Heading2"/>
      </w:pPr>
      <w:bookmarkStart w:id="70" w:name="_Toc152948628"/>
      <w:r>
        <w:t>5.2. Prototype Development</w:t>
      </w:r>
      <w:bookmarkEnd w:id="70"/>
    </w:p>
    <w:p w14:paraId="0FEA0434" w14:textId="77777777" w:rsidR="00442885" w:rsidRDefault="00442885" w:rsidP="00442885"/>
    <w:p w14:paraId="57935B5F" w14:textId="20959003" w:rsidR="00313825" w:rsidRDefault="00313825" w:rsidP="00665F74">
      <w:pPr>
        <w:pStyle w:val="Heading3"/>
      </w:pPr>
      <w:bookmarkStart w:id="71" w:name="_Toc152948629"/>
      <w:r>
        <w:t>5.2.1 Frontend Application</w:t>
      </w:r>
      <w:bookmarkEnd w:id="71"/>
    </w:p>
    <w:p w14:paraId="75154E38" w14:textId="56D55AC7" w:rsidR="00665F74" w:rsidRDefault="00665F74" w:rsidP="00665F74"/>
    <w:p w14:paraId="694AE273" w14:textId="77777777" w:rsidR="00ED11FF" w:rsidRDefault="00665F74" w:rsidP="00665F74">
      <w:r>
        <w:t>The frontend</w:t>
      </w:r>
      <w:r w:rsidR="00D57C33">
        <w:t xml:space="preserve"> prototype</w:t>
      </w:r>
      <w:r>
        <w:t xml:space="preserve"> application was developed using Flutter in Dart programming language </w:t>
      </w:r>
      <w:r w:rsidR="00D57C33">
        <w:t xml:space="preserve">and consists of a login screen, login/logout functionality, account registration screen, account creation functionality and account dashboard screen with note taking system. </w:t>
      </w:r>
    </w:p>
    <w:p w14:paraId="030112F7" w14:textId="77777777" w:rsidR="00ED11FF" w:rsidRDefault="00ED11FF" w:rsidP="00665F74"/>
    <w:p w14:paraId="7377A884" w14:textId="4545406C" w:rsidR="00ED11FF" w:rsidRDefault="00ED11FF" w:rsidP="008457E6">
      <w:pPr>
        <w:pStyle w:val="Heading4"/>
      </w:pPr>
      <w:r>
        <w:t xml:space="preserve">5.2.1.1 Login </w:t>
      </w:r>
    </w:p>
    <w:p w14:paraId="300732F2" w14:textId="77777777" w:rsidR="001B69C0" w:rsidRDefault="001B69C0" w:rsidP="001B69C0"/>
    <w:p w14:paraId="15369E75" w14:textId="08A5819A" w:rsidR="001B69C0" w:rsidRDefault="001B69C0" w:rsidP="001B69C0">
      <w:r>
        <w:t xml:space="preserve">The login class is where the login screen and login functionality are handled. Widgets are used to </w:t>
      </w:r>
      <w:r w:rsidR="006B25D1">
        <w:t xml:space="preserve">display the login screen, </w:t>
      </w:r>
      <w:r>
        <w:t xml:space="preserve">create text inputs for username and password, along with a submit button and a link to register a new account. </w:t>
      </w:r>
    </w:p>
    <w:p w14:paraId="473AD395" w14:textId="77777777" w:rsidR="00CF6B12" w:rsidRDefault="00B206F0" w:rsidP="00CF6B12">
      <w:pPr>
        <w:keepNext/>
        <w:jc w:val="center"/>
      </w:pPr>
      <w:r>
        <w:rPr>
          <w:noProof/>
        </w:rPr>
        <w:lastRenderedPageBreak/>
        <w:drawing>
          <wp:inline distT="0" distB="0" distL="0" distR="0" wp14:anchorId="30A6D264" wp14:editId="58D01510">
            <wp:extent cx="3329407" cy="8553450"/>
            <wp:effectExtent l="0" t="0" r="4445" b="0"/>
            <wp:docPr id="1114946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532" cy="8564048"/>
                    </a:xfrm>
                    <a:prstGeom prst="rect">
                      <a:avLst/>
                    </a:prstGeom>
                    <a:noFill/>
                    <a:ln>
                      <a:noFill/>
                    </a:ln>
                  </pic:spPr>
                </pic:pic>
              </a:graphicData>
            </a:graphic>
          </wp:inline>
        </w:drawing>
      </w:r>
    </w:p>
    <w:p w14:paraId="42ECE778" w14:textId="6213FDD4" w:rsidR="00ED11FF" w:rsidRDefault="00CF6B12" w:rsidP="00CF6B12">
      <w:pPr>
        <w:pStyle w:val="Caption"/>
        <w:jc w:val="center"/>
      </w:pPr>
      <w:bookmarkStart w:id="72" w:name="_Toc152928750"/>
      <w:r>
        <w:t xml:space="preserve">Figure </w:t>
      </w:r>
      <w:fldSimple w:instr=" SEQ Figure \* ARABIC ">
        <w:r w:rsidR="00536597">
          <w:rPr>
            <w:noProof/>
          </w:rPr>
          <w:t>17</w:t>
        </w:r>
      </w:fldSimple>
      <w:r>
        <w:t xml:space="preserve"> - Login Class Code Snippet</w:t>
      </w:r>
      <w:bookmarkEnd w:id="72"/>
    </w:p>
    <w:p w14:paraId="528FAA1C" w14:textId="0CC5396B" w:rsidR="00ED11FF" w:rsidRDefault="00ED11FF" w:rsidP="008457E6">
      <w:pPr>
        <w:pStyle w:val="Heading4"/>
      </w:pPr>
      <w:r>
        <w:lastRenderedPageBreak/>
        <w:t xml:space="preserve">5.2.1.2 Authentication Service </w:t>
      </w:r>
    </w:p>
    <w:p w14:paraId="445AA4DA" w14:textId="77777777" w:rsidR="00ED11FF" w:rsidRDefault="00ED11FF" w:rsidP="00665F74"/>
    <w:p w14:paraId="48D33926" w14:textId="33B3042C" w:rsidR="006B25D1" w:rsidRDefault="006B25D1" w:rsidP="00665F74">
      <w:r>
        <w:t>The authentication service class will contain the methods necessary for handling user authentication and interactions with Firebase authentication when registering new accounts or logging users in/out.</w:t>
      </w:r>
    </w:p>
    <w:p w14:paraId="42B6523C" w14:textId="77777777" w:rsidR="005956E5" w:rsidRDefault="005956E5" w:rsidP="00665F74"/>
    <w:p w14:paraId="4A61BA4D" w14:textId="77777777" w:rsidR="005956E5" w:rsidRDefault="005956E5" w:rsidP="005956E5">
      <w:pPr>
        <w:keepNext/>
        <w:jc w:val="center"/>
      </w:pPr>
      <w:r w:rsidRPr="005956E5">
        <w:rPr>
          <w:noProof/>
        </w:rPr>
        <w:drawing>
          <wp:inline distT="0" distB="0" distL="0" distR="0" wp14:anchorId="53A4C2B5" wp14:editId="72CE6C2C">
            <wp:extent cx="4486901" cy="6258798"/>
            <wp:effectExtent l="0" t="0" r="9525" b="8890"/>
            <wp:docPr id="98673473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734736" name="Picture 1" descr="A screen shot of a computer program&#10;&#10;Description automatically generated"/>
                    <pic:cNvPicPr/>
                  </pic:nvPicPr>
                  <pic:blipFill>
                    <a:blip r:embed="rId28"/>
                    <a:stretch>
                      <a:fillRect/>
                    </a:stretch>
                  </pic:blipFill>
                  <pic:spPr>
                    <a:xfrm>
                      <a:off x="0" y="0"/>
                      <a:ext cx="4486901" cy="6258798"/>
                    </a:xfrm>
                    <a:prstGeom prst="rect">
                      <a:avLst/>
                    </a:prstGeom>
                  </pic:spPr>
                </pic:pic>
              </a:graphicData>
            </a:graphic>
          </wp:inline>
        </w:drawing>
      </w:r>
    </w:p>
    <w:p w14:paraId="2F1464E8" w14:textId="258DBE2E" w:rsidR="005956E5" w:rsidRDefault="005956E5" w:rsidP="005956E5">
      <w:pPr>
        <w:pStyle w:val="Caption"/>
        <w:jc w:val="center"/>
      </w:pPr>
      <w:bookmarkStart w:id="73" w:name="_Toc152928751"/>
      <w:r>
        <w:t xml:space="preserve">Figure </w:t>
      </w:r>
      <w:fldSimple w:instr=" SEQ Figure \* ARABIC ">
        <w:r w:rsidR="00536597">
          <w:rPr>
            <w:noProof/>
          </w:rPr>
          <w:t>18</w:t>
        </w:r>
      </w:fldSimple>
      <w:r>
        <w:t xml:space="preserve"> - Authentication Service Code Snippet</w:t>
      </w:r>
      <w:bookmarkEnd w:id="73"/>
    </w:p>
    <w:p w14:paraId="65AAFC39" w14:textId="77777777" w:rsidR="006B25D1" w:rsidRDefault="006B25D1" w:rsidP="00665F74"/>
    <w:p w14:paraId="683FDCE3" w14:textId="77777777" w:rsidR="00CF6B12" w:rsidRDefault="00CF6B12" w:rsidP="00665F74"/>
    <w:p w14:paraId="46CB1954" w14:textId="77777777" w:rsidR="00CF6B12" w:rsidRDefault="00CF6B12" w:rsidP="00665F74"/>
    <w:p w14:paraId="2C6C58C6" w14:textId="05386A9B" w:rsidR="00ED11FF" w:rsidRDefault="00ED11FF" w:rsidP="008457E6">
      <w:pPr>
        <w:pStyle w:val="Heading4"/>
      </w:pPr>
      <w:r>
        <w:lastRenderedPageBreak/>
        <w:t xml:space="preserve">5.2.1.3 Registration </w:t>
      </w:r>
    </w:p>
    <w:p w14:paraId="00652019" w14:textId="77777777" w:rsidR="00ED11FF" w:rsidRDefault="00ED11FF" w:rsidP="00665F74"/>
    <w:p w14:paraId="0ED8801B" w14:textId="5C30BF5B" w:rsidR="006B25D1" w:rsidRDefault="006B25D1" w:rsidP="00665F74">
      <w:r>
        <w:t xml:space="preserve">The registration class will provide a widget to display the registration screen, along with the form fields for collecting the necessary information to create a new user account. </w:t>
      </w:r>
    </w:p>
    <w:p w14:paraId="4B66191B" w14:textId="77777777" w:rsidR="00CF6B12" w:rsidRDefault="00CF6B12" w:rsidP="00665F74"/>
    <w:p w14:paraId="1874DB27" w14:textId="77777777" w:rsidR="00CF6B12" w:rsidRDefault="00CF6B12" w:rsidP="00CF6B12">
      <w:pPr>
        <w:keepNext/>
        <w:jc w:val="center"/>
      </w:pPr>
      <w:r w:rsidRPr="00CF6B12">
        <w:rPr>
          <w:noProof/>
        </w:rPr>
        <w:drawing>
          <wp:inline distT="0" distB="0" distL="0" distR="0" wp14:anchorId="40C7E5F6" wp14:editId="3E1799AE">
            <wp:extent cx="5731510" cy="4116070"/>
            <wp:effectExtent l="0" t="0" r="2540" b="0"/>
            <wp:docPr id="1068577306" name="Picture 1" descr="A computer screen shot of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77306" name="Picture 1" descr="A computer screen shot of code&#10;&#10;Description automatically generated"/>
                    <pic:cNvPicPr/>
                  </pic:nvPicPr>
                  <pic:blipFill>
                    <a:blip r:embed="rId29"/>
                    <a:stretch>
                      <a:fillRect/>
                    </a:stretch>
                  </pic:blipFill>
                  <pic:spPr>
                    <a:xfrm>
                      <a:off x="0" y="0"/>
                      <a:ext cx="5731510" cy="4116070"/>
                    </a:xfrm>
                    <a:prstGeom prst="rect">
                      <a:avLst/>
                    </a:prstGeom>
                  </pic:spPr>
                </pic:pic>
              </a:graphicData>
            </a:graphic>
          </wp:inline>
        </w:drawing>
      </w:r>
    </w:p>
    <w:p w14:paraId="0D1FBF73" w14:textId="2EEF908F" w:rsidR="00CF6B12" w:rsidRDefault="00CF6B12" w:rsidP="00CF6B12">
      <w:pPr>
        <w:pStyle w:val="Caption"/>
        <w:jc w:val="center"/>
      </w:pPr>
      <w:bookmarkStart w:id="74" w:name="_Toc152928752"/>
      <w:r>
        <w:t xml:space="preserve">Figure </w:t>
      </w:r>
      <w:fldSimple w:instr=" SEQ Figure \* ARABIC ">
        <w:r w:rsidR="00536597">
          <w:rPr>
            <w:noProof/>
          </w:rPr>
          <w:t>19</w:t>
        </w:r>
      </w:fldSimple>
      <w:r>
        <w:t xml:space="preserve"> - RegisterAccount Class Code Snippet</w:t>
      </w:r>
      <w:bookmarkEnd w:id="74"/>
    </w:p>
    <w:p w14:paraId="37BC5AF7" w14:textId="77777777" w:rsidR="006B25D1" w:rsidRDefault="006B25D1" w:rsidP="00665F74"/>
    <w:p w14:paraId="01654128" w14:textId="77777777" w:rsidR="00CF6B12" w:rsidRDefault="00CF6B12" w:rsidP="00665F74"/>
    <w:p w14:paraId="3B8B710C" w14:textId="77777777" w:rsidR="00CF6B12" w:rsidRDefault="00CF6B12" w:rsidP="00665F74"/>
    <w:p w14:paraId="764DA9E3" w14:textId="77777777" w:rsidR="00CF6B12" w:rsidRDefault="00CF6B12" w:rsidP="00665F74"/>
    <w:p w14:paraId="4A500F5D" w14:textId="77777777" w:rsidR="00CF6B12" w:rsidRDefault="00CF6B12" w:rsidP="00665F74"/>
    <w:p w14:paraId="0C330CE0" w14:textId="77777777" w:rsidR="00CF6B12" w:rsidRDefault="00CF6B12" w:rsidP="00665F74"/>
    <w:p w14:paraId="6A921161" w14:textId="77777777" w:rsidR="00CF6B12" w:rsidRDefault="00CF6B12" w:rsidP="00665F74"/>
    <w:p w14:paraId="72482D42" w14:textId="77777777" w:rsidR="00CF6B12" w:rsidRDefault="00CF6B12" w:rsidP="00665F74"/>
    <w:p w14:paraId="6AF14C49" w14:textId="77777777" w:rsidR="00CF6B12" w:rsidRDefault="00CF6B12" w:rsidP="00665F74"/>
    <w:p w14:paraId="6E368B7B" w14:textId="77777777" w:rsidR="00CF6B12" w:rsidRDefault="00CF6B12" w:rsidP="00665F74"/>
    <w:p w14:paraId="4862B2DA" w14:textId="605E80A4" w:rsidR="008457E6" w:rsidRDefault="00ED11FF" w:rsidP="008457E6">
      <w:pPr>
        <w:pStyle w:val="Heading4"/>
      </w:pPr>
      <w:r>
        <w:lastRenderedPageBreak/>
        <w:t xml:space="preserve">5.2.1.4 Account Homepage </w:t>
      </w:r>
    </w:p>
    <w:p w14:paraId="519A81A3" w14:textId="77777777" w:rsidR="008457E6" w:rsidRPr="008457E6" w:rsidRDefault="008457E6" w:rsidP="008457E6"/>
    <w:p w14:paraId="4993407A" w14:textId="6B38FC5C" w:rsidR="00287C58" w:rsidRDefault="00D57C33" w:rsidP="00665F74">
      <w:r>
        <w:t xml:space="preserve">The </w:t>
      </w:r>
      <w:r w:rsidR="00DE4790">
        <w:t xml:space="preserve">account homepage </w:t>
      </w:r>
      <w:r w:rsidR="001E216D">
        <w:t>class will provide a widget to display the account dashboard screen, which contains the note taking system. Notes are displayed in a ListView with a subtitle to display the result of the emotional sentiment analysis.</w:t>
      </w:r>
    </w:p>
    <w:p w14:paraId="5521C420" w14:textId="77777777" w:rsidR="00287C58" w:rsidRDefault="00287C58" w:rsidP="00665F74"/>
    <w:p w14:paraId="56777559" w14:textId="77777777" w:rsidR="00CF6B12" w:rsidRDefault="00CF6B12" w:rsidP="00CF6B12">
      <w:pPr>
        <w:keepNext/>
        <w:jc w:val="center"/>
      </w:pPr>
      <w:r w:rsidRPr="00CF6B12">
        <w:rPr>
          <w:noProof/>
        </w:rPr>
        <w:drawing>
          <wp:inline distT="0" distB="0" distL="0" distR="0" wp14:anchorId="344981D0" wp14:editId="5946EC28">
            <wp:extent cx="4667785" cy="6391275"/>
            <wp:effectExtent l="0" t="0" r="0" b="0"/>
            <wp:docPr id="132793815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938157" name="Picture 1" descr="A screen shot of a computer program&#10;&#10;Description automatically generated"/>
                    <pic:cNvPicPr/>
                  </pic:nvPicPr>
                  <pic:blipFill>
                    <a:blip r:embed="rId30"/>
                    <a:stretch>
                      <a:fillRect/>
                    </a:stretch>
                  </pic:blipFill>
                  <pic:spPr>
                    <a:xfrm>
                      <a:off x="0" y="0"/>
                      <a:ext cx="4678435" cy="6405858"/>
                    </a:xfrm>
                    <a:prstGeom prst="rect">
                      <a:avLst/>
                    </a:prstGeom>
                  </pic:spPr>
                </pic:pic>
              </a:graphicData>
            </a:graphic>
          </wp:inline>
        </w:drawing>
      </w:r>
    </w:p>
    <w:p w14:paraId="096BD248" w14:textId="1E149B9F" w:rsidR="00287C58" w:rsidRDefault="00CF6B12" w:rsidP="00CF6B12">
      <w:pPr>
        <w:pStyle w:val="Caption"/>
        <w:jc w:val="center"/>
      </w:pPr>
      <w:bookmarkStart w:id="75" w:name="_Toc152928753"/>
      <w:r>
        <w:t xml:space="preserve">Figure </w:t>
      </w:r>
      <w:fldSimple w:instr=" SEQ Figure \* ARABIC ">
        <w:r w:rsidR="00536597">
          <w:rPr>
            <w:noProof/>
          </w:rPr>
          <w:t>20</w:t>
        </w:r>
      </w:fldSimple>
      <w:r>
        <w:t xml:space="preserve"> - Account Homepage Code Snippet</w:t>
      </w:r>
      <w:bookmarkEnd w:id="75"/>
    </w:p>
    <w:p w14:paraId="61ED2579" w14:textId="77777777" w:rsidR="00CF6B12" w:rsidRDefault="00CF6B12" w:rsidP="00665F74"/>
    <w:p w14:paraId="23062AB4" w14:textId="77777777" w:rsidR="00CF6B12" w:rsidRDefault="00CF6B12" w:rsidP="00665F74"/>
    <w:p w14:paraId="7480C157" w14:textId="77777777" w:rsidR="00CF6B12" w:rsidRPr="00665F74" w:rsidRDefault="00CF6B12" w:rsidP="00665F74"/>
    <w:p w14:paraId="7C1BE571" w14:textId="2BDFF0BA" w:rsidR="00313825" w:rsidRDefault="00313825" w:rsidP="00665F74">
      <w:pPr>
        <w:pStyle w:val="Heading3"/>
      </w:pPr>
      <w:bookmarkStart w:id="76" w:name="_Toc152948630"/>
      <w:r>
        <w:t>5.2.2 Backend Services</w:t>
      </w:r>
      <w:bookmarkEnd w:id="76"/>
    </w:p>
    <w:p w14:paraId="364B2979" w14:textId="77777777" w:rsidR="004F1A68" w:rsidRDefault="004F1A68" w:rsidP="004F1A68"/>
    <w:p w14:paraId="22AA3E27" w14:textId="3063A888" w:rsidR="001E216D" w:rsidRDefault="001E216D" w:rsidP="001E216D">
      <w:pPr>
        <w:pStyle w:val="Heading3"/>
      </w:pPr>
      <w:bookmarkStart w:id="77" w:name="_Toc152948631"/>
      <w:r>
        <w:t>5.2.3.1 Firebase Authentication</w:t>
      </w:r>
      <w:bookmarkEnd w:id="77"/>
    </w:p>
    <w:p w14:paraId="4CAAAB25" w14:textId="77777777" w:rsidR="001E216D" w:rsidRDefault="001E216D" w:rsidP="004F1A68"/>
    <w:p w14:paraId="4A3F03DF" w14:textId="5D68B567" w:rsidR="008377B0" w:rsidRDefault="00207896" w:rsidP="004F1A68">
      <w:r>
        <w:t>Firebase authentication is an SDK used to handle user account creation and login authentication. In this prototype, users are authenticated with email and password but will implement other sign-in methods</w:t>
      </w:r>
      <w:r w:rsidRPr="00207896">
        <w:t xml:space="preserve"> </w:t>
      </w:r>
      <w:r>
        <w:t>in the final application such as with Google or Facebook. Firebase authentication securely stores the basic information required to handle and authenticate users such as email, password, phone, display name, unique user id,</w:t>
      </w:r>
      <w:r w:rsidR="00722155">
        <w:t xml:space="preserve"> account creation timestamp,</w:t>
      </w:r>
      <w:r>
        <w:t xml:space="preserve"> </w:t>
      </w:r>
      <w:r w:rsidR="00722155">
        <w:t xml:space="preserve">last login timestamp, </w:t>
      </w:r>
      <w:r>
        <w:t xml:space="preserve">and a profile picture. </w:t>
      </w:r>
    </w:p>
    <w:p w14:paraId="28B9BEC2" w14:textId="77777777" w:rsidR="00207896" w:rsidRDefault="00207896" w:rsidP="004F1A68"/>
    <w:p w14:paraId="7678E7FE" w14:textId="385AEDB2" w:rsidR="001E216D" w:rsidRDefault="001E216D" w:rsidP="001E216D">
      <w:pPr>
        <w:pStyle w:val="Heading3"/>
      </w:pPr>
      <w:bookmarkStart w:id="78" w:name="_Toc152948632"/>
      <w:r>
        <w:t>5.2.3.2 Cloud Firestore</w:t>
      </w:r>
      <w:bookmarkEnd w:id="78"/>
    </w:p>
    <w:p w14:paraId="6F328577" w14:textId="77777777" w:rsidR="001E216D" w:rsidRDefault="001E216D" w:rsidP="001E216D"/>
    <w:p w14:paraId="051C542D" w14:textId="632901E2" w:rsidR="00207896" w:rsidRDefault="00207896" w:rsidP="001E216D">
      <w:r>
        <w:t xml:space="preserve">Cloud Firestore is our NoSQL data storage for all other user data, including note data and extra profile information. </w:t>
      </w:r>
      <w:r w:rsidR="00722155">
        <w:t>Note data is stored in a collection labelled “notes” and stores note text, timestamp and unique user id. Extra profile information is stored in a collection labelled “profiles” and stores first name, last name, and the users account type (patient, therapist, administrator).</w:t>
      </w:r>
    </w:p>
    <w:p w14:paraId="55D5F4C3" w14:textId="77777777" w:rsidR="00CF6B12" w:rsidRPr="001E216D" w:rsidRDefault="00CF6B12" w:rsidP="001E216D"/>
    <w:p w14:paraId="5B3EB45E" w14:textId="326BB94A" w:rsidR="00313825" w:rsidRDefault="00313825" w:rsidP="00665F74">
      <w:pPr>
        <w:pStyle w:val="Heading3"/>
      </w:pPr>
      <w:bookmarkStart w:id="79" w:name="_Toc152948633"/>
      <w:r>
        <w:t>5.2.3</w:t>
      </w:r>
      <w:r w:rsidR="001E216D">
        <w:t>.3</w:t>
      </w:r>
      <w:r>
        <w:t xml:space="preserve"> AI Emotional Sentiment API</w:t>
      </w:r>
      <w:bookmarkEnd w:id="79"/>
    </w:p>
    <w:p w14:paraId="34B39A44" w14:textId="77777777" w:rsidR="00862A98" w:rsidRDefault="00862A98" w:rsidP="00862A98"/>
    <w:p w14:paraId="0C11C32A" w14:textId="2215938A" w:rsidR="00313825" w:rsidRDefault="00287C58" w:rsidP="000F7F36">
      <w:r>
        <w:t>The emotional sentiment feature</w:t>
      </w:r>
      <w:r w:rsidR="000F7F36">
        <w:t xml:space="preserve"> will be provided through an API which</w:t>
      </w:r>
      <w:r>
        <w:t xml:space="preserve"> is being implemented through the use of </w:t>
      </w:r>
      <w:r w:rsidR="000F7F36">
        <w:t>Python Flask, which is a web framework that allows us to create and run lightweight web applications, such as a basic REST API. For the prototype, this REST API is provided over localhost at port 5000. This small python application will contain the methods for training and fine-tuning the BERT model on our tweet sentiment dataset, then taking text as input through POST calls to the API, running the text through our trained model and returning a predicted emotion.</w:t>
      </w:r>
    </w:p>
    <w:p w14:paraId="3A036811" w14:textId="77777777" w:rsidR="00442885" w:rsidRDefault="00442885" w:rsidP="00442885"/>
    <w:p w14:paraId="28FD1D8A" w14:textId="77777777" w:rsidR="00D368D1" w:rsidRDefault="00D368D1" w:rsidP="00D368D1">
      <w:pPr>
        <w:keepNext/>
        <w:jc w:val="center"/>
      </w:pPr>
      <w:r w:rsidRPr="00D368D1">
        <w:rPr>
          <w:noProof/>
        </w:rPr>
        <w:drawing>
          <wp:inline distT="0" distB="0" distL="0" distR="0" wp14:anchorId="5EE05452" wp14:editId="274DBB98">
            <wp:extent cx="3314700" cy="2205868"/>
            <wp:effectExtent l="0" t="0" r="0" b="4445"/>
            <wp:docPr id="56872183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721831" name="Picture 1" descr="A screen shot of a computer program&#10;&#10;Description automatically generated"/>
                    <pic:cNvPicPr/>
                  </pic:nvPicPr>
                  <pic:blipFill>
                    <a:blip r:embed="rId31"/>
                    <a:stretch>
                      <a:fillRect/>
                    </a:stretch>
                  </pic:blipFill>
                  <pic:spPr>
                    <a:xfrm>
                      <a:off x="0" y="0"/>
                      <a:ext cx="3335019" cy="2219390"/>
                    </a:xfrm>
                    <a:prstGeom prst="rect">
                      <a:avLst/>
                    </a:prstGeom>
                  </pic:spPr>
                </pic:pic>
              </a:graphicData>
            </a:graphic>
          </wp:inline>
        </w:drawing>
      </w:r>
    </w:p>
    <w:p w14:paraId="5E6B6A1E" w14:textId="59F206FB" w:rsidR="00442885" w:rsidRDefault="00D368D1" w:rsidP="00D368D1">
      <w:pPr>
        <w:pStyle w:val="Caption"/>
        <w:jc w:val="center"/>
      </w:pPr>
      <w:bookmarkStart w:id="80" w:name="_Toc152928754"/>
      <w:r>
        <w:t xml:space="preserve">Figure </w:t>
      </w:r>
      <w:fldSimple w:instr=" SEQ Figure \* ARABIC ">
        <w:r w:rsidR="00536597">
          <w:rPr>
            <w:noProof/>
          </w:rPr>
          <w:t>21</w:t>
        </w:r>
      </w:fldSimple>
      <w:r>
        <w:t xml:space="preserve"> - Emotional Sentiment API Code Snippet</w:t>
      </w:r>
      <w:bookmarkEnd w:id="80"/>
    </w:p>
    <w:p w14:paraId="3D8FF99F" w14:textId="77777777" w:rsidR="00D368D1" w:rsidRDefault="00D368D1" w:rsidP="00D368D1">
      <w:pPr>
        <w:keepNext/>
        <w:jc w:val="center"/>
      </w:pPr>
      <w:r w:rsidRPr="00D368D1">
        <w:rPr>
          <w:noProof/>
        </w:rPr>
        <w:lastRenderedPageBreak/>
        <w:drawing>
          <wp:inline distT="0" distB="0" distL="0" distR="0" wp14:anchorId="5DB916F2" wp14:editId="3A0AF074">
            <wp:extent cx="5731510" cy="7115810"/>
            <wp:effectExtent l="0" t="0" r="2540" b="8890"/>
            <wp:docPr id="209534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4253" name="Picture 1" descr="A screen shot of a computer program&#10;&#10;Description automatically generated"/>
                    <pic:cNvPicPr/>
                  </pic:nvPicPr>
                  <pic:blipFill>
                    <a:blip r:embed="rId32"/>
                    <a:stretch>
                      <a:fillRect/>
                    </a:stretch>
                  </pic:blipFill>
                  <pic:spPr>
                    <a:xfrm>
                      <a:off x="0" y="0"/>
                      <a:ext cx="5731510" cy="7115810"/>
                    </a:xfrm>
                    <a:prstGeom prst="rect">
                      <a:avLst/>
                    </a:prstGeom>
                  </pic:spPr>
                </pic:pic>
              </a:graphicData>
            </a:graphic>
          </wp:inline>
        </w:drawing>
      </w:r>
    </w:p>
    <w:p w14:paraId="285F343D" w14:textId="1D2A7541" w:rsidR="00D368D1" w:rsidRDefault="00D368D1" w:rsidP="00D368D1">
      <w:pPr>
        <w:pStyle w:val="Caption"/>
        <w:jc w:val="center"/>
      </w:pPr>
      <w:bookmarkStart w:id="81" w:name="_Toc152928755"/>
      <w:r>
        <w:t xml:space="preserve">Figure </w:t>
      </w:r>
      <w:fldSimple w:instr=" SEQ Figure \* ARABIC ">
        <w:r w:rsidR="00536597">
          <w:rPr>
            <w:noProof/>
          </w:rPr>
          <w:t>22</w:t>
        </w:r>
      </w:fldSimple>
      <w:r>
        <w:t xml:space="preserve"> - Emotional Sentiment Prediction Code Snippet</w:t>
      </w:r>
      <w:bookmarkEnd w:id="81"/>
    </w:p>
    <w:p w14:paraId="2779F093" w14:textId="77777777" w:rsidR="00D368D1" w:rsidRDefault="00D368D1" w:rsidP="00D368D1"/>
    <w:p w14:paraId="1A2BC084" w14:textId="77777777" w:rsidR="00D368D1" w:rsidRDefault="00D368D1" w:rsidP="00D368D1"/>
    <w:p w14:paraId="489A73F7" w14:textId="77777777" w:rsidR="00D368D1" w:rsidRDefault="00D368D1" w:rsidP="00D368D1"/>
    <w:p w14:paraId="337C2318" w14:textId="77777777" w:rsidR="00D368D1" w:rsidRDefault="00D368D1" w:rsidP="00D368D1"/>
    <w:p w14:paraId="6F85C474" w14:textId="77777777" w:rsidR="00D368D1" w:rsidRPr="00D368D1" w:rsidRDefault="00D368D1" w:rsidP="00D368D1"/>
    <w:p w14:paraId="76DAA30D" w14:textId="04829021" w:rsidR="00E358F0" w:rsidRDefault="00E358F0" w:rsidP="00442885">
      <w:pPr>
        <w:pStyle w:val="Heading2"/>
      </w:pPr>
      <w:bookmarkStart w:id="82" w:name="_Toc152948634"/>
      <w:r>
        <w:lastRenderedPageBreak/>
        <w:t>5.3. Prototype Screenshots</w:t>
      </w:r>
      <w:bookmarkEnd w:id="82"/>
    </w:p>
    <w:p w14:paraId="645DE463" w14:textId="77777777" w:rsidR="00E358F0" w:rsidRPr="00E358F0" w:rsidRDefault="00E358F0" w:rsidP="00E358F0"/>
    <w:p w14:paraId="6EC73D2A" w14:textId="7B9AA03F" w:rsidR="00E358F0" w:rsidRDefault="00E358F0" w:rsidP="00E358F0">
      <w:pPr>
        <w:pStyle w:val="Heading3"/>
      </w:pPr>
      <w:bookmarkStart w:id="83" w:name="_Toc152948635"/>
      <w:r>
        <w:t>5.3.1 Login Screen</w:t>
      </w:r>
      <w:bookmarkEnd w:id="83"/>
    </w:p>
    <w:p w14:paraId="192DDA6C" w14:textId="77777777" w:rsidR="00E358F0" w:rsidRPr="00E358F0" w:rsidRDefault="00E358F0" w:rsidP="00E358F0"/>
    <w:p w14:paraId="1958F529" w14:textId="77777777" w:rsidR="00E358F0" w:rsidRDefault="00E358F0" w:rsidP="00E358F0">
      <w:pPr>
        <w:keepNext/>
        <w:jc w:val="center"/>
      </w:pPr>
      <w:r w:rsidRPr="00E358F0">
        <w:rPr>
          <w:noProof/>
        </w:rPr>
        <w:drawing>
          <wp:inline distT="0" distB="0" distL="0" distR="0" wp14:anchorId="2A2E1277" wp14:editId="05F37B39">
            <wp:extent cx="4252424" cy="7543800"/>
            <wp:effectExtent l="0" t="0" r="0" b="0"/>
            <wp:docPr id="649423850"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23850" name="Picture 1" descr="A screenshot of a login screen&#10;&#10;Description automatically generated"/>
                    <pic:cNvPicPr/>
                  </pic:nvPicPr>
                  <pic:blipFill>
                    <a:blip r:embed="rId33"/>
                    <a:stretch>
                      <a:fillRect/>
                    </a:stretch>
                  </pic:blipFill>
                  <pic:spPr>
                    <a:xfrm>
                      <a:off x="0" y="0"/>
                      <a:ext cx="4259183" cy="7555790"/>
                    </a:xfrm>
                    <a:prstGeom prst="rect">
                      <a:avLst/>
                    </a:prstGeom>
                  </pic:spPr>
                </pic:pic>
              </a:graphicData>
            </a:graphic>
          </wp:inline>
        </w:drawing>
      </w:r>
    </w:p>
    <w:p w14:paraId="4D7F2DA4" w14:textId="0F1A47D0" w:rsidR="00E358F0" w:rsidRDefault="00E358F0" w:rsidP="00E358F0">
      <w:pPr>
        <w:pStyle w:val="Caption"/>
        <w:jc w:val="center"/>
      </w:pPr>
      <w:bookmarkStart w:id="84" w:name="_Toc152928756"/>
      <w:r>
        <w:t xml:space="preserve">Figure </w:t>
      </w:r>
      <w:fldSimple w:instr=" SEQ Figure \* ARABIC ">
        <w:r w:rsidR="00536597">
          <w:rPr>
            <w:noProof/>
          </w:rPr>
          <w:t>23</w:t>
        </w:r>
      </w:fldSimple>
      <w:r>
        <w:t xml:space="preserve"> - Login Page Screenshot</w:t>
      </w:r>
      <w:bookmarkEnd w:id="84"/>
    </w:p>
    <w:p w14:paraId="4CF6EA5D" w14:textId="77777777" w:rsidR="00E358F0" w:rsidRPr="00E358F0" w:rsidRDefault="00E358F0" w:rsidP="00E358F0">
      <w:pPr>
        <w:jc w:val="center"/>
      </w:pPr>
    </w:p>
    <w:p w14:paraId="5B095696" w14:textId="7145CA26" w:rsidR="00E358F0" w:rsidRDefault="00E358F0" w:rsidP="00E358F0">
      <w:pPr>
        <w:pStyle w:val="Heading3"/>
      </w:pPr>
      <w:bookmarkStart w:id="85" w:name="_Toc152948636"/>
      <w:r>
        <w:t>5.3.2 Registration Screen</w:t>
      </w:r>
      <w:bookmarkEnd w:id="85"/>
    </w:p>
    <w:p w14:paraId="58DC72A4" w14:textId="77777777" w:rsidR="00E358F0" w:rsidRDefault="00E358F0" w:rsidP="00E358F0"/>
    <w:p w14:paraId="5FA10553" w14:textId="77777777" w:rsidR="00E358F0" w:rsidRDefault="00E358F0" w:rsidP="00E358F0">
      <w:pPr>
        <w:keepNext/>
        <w:jc w:val="center"/>
      </w:pPr>
      <w:r w:rsidRPr="00E358F0">
        <w:rPr>
          <w:noProof/>
        </w:rPr>
        <w:drawing>
          <wp:inline distT="0" distB="0" distL="0" distR="0" wp14:anchorId="3EB44D66" wp14:editId="3CD97C32">
            <wp:extent cx="4201200" cy="7484400"/>
            <wp:effectExtent l="0" t="0" r="8890" b="2540"/>
            <wp:docPr id="1378069130"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069130" name="Picture 1" descr="A screenshot of a login form&#10;&#10;Description automatically generated"/>
                    <pic:cNvPicPr/>
                  </pic:nvPicPr>
                  <pic:blipFill>
                    <a:blip r:embed="rId34"/>
                    <a:stretch>
                      <a:fillRect/>
                    </a:stretch>
                  </pic:blipFill>
                  <pic:spPr>
                    <a:xfrm>
                      <a:off x="0" y="0"/>
                      <a:ext cx="4201200" cy="7484400"/>
                    </a:xfrm>
                    <a:prstGeom prst="rect">
                      <a:avLst/>
                    </a:prstGeom>
                  </pic:spPr>
                </pic:pic>
              </a:graphicData>
            </a:graphic>
          </wp:inline>
        </w:drawing>
      </w:r>
    </w:p>
    <w:p w14:paraId="50353044" w14:textId="2D2B09B9" w:rsidR="00E358F0" w:rsidRPr="00E358F0" w:rsidRDefault="00E358F0" w:rsidP="00E358F0">
      <w:pPr>
        <w:pStyle w:val="Caption"/>
        <w:jc w:val="center"/>
      </w:pPr>
      <w:bookmarkStart w:id="86" w:name="_Toc152928757"/>
      <w:r>
        <w:t xml:space="preserve">Figure </w:t>
      </w:r>
      <w:fldSimple w:instr=" SEQ Figure \* ARABIC ">
        <w:r w:rsidR="00536597">
          <w:rPr>
            <w:noProof/>
          </w:rPr>
          <w:t>24</w:t>
        </w:r>
      </w:fldSimple>
      <w:r>
        <w:t xml:space="preserve"> - Registration Page Screenshot</w:t>
      </w:r>
      <w:bookmarkEnd w:id="86"/>
    </w:p>
    <w:p w14:paraId="6342A1B2" w14:textId="6567260B" w:rsidR="00E358F0" w:rsidRDefault="00E358F0" w:rsidP="00E358F0">
      <w:pPr>
        <w:pStyle w:val="Heading3"/>
      </w:pPr>
      <w:bookmarkStart w:id="87" w:name="_Toc152948637"/>
      <w:r>
        <w:lastRenderedPageBreak/>
        <w:t>5.3.3 Account Dashboard Screen</w:t>
      </w:r>
      <w:bookmarkEnd w:id="87"/>
    </w:p>
    <w:p w14:paraId="1981D147" w14:textId="77777777" w:rsidR="00E358F0" w:rsidRDefault="00E358F0" w:rsidP="00E358F0"/>
    <w:p w14:paraId="20659CFC" w14:textId="77777777" w:rsidR="004F5F3A" w:rsidRDefault="004F5F3A" w:rsidP="004F5F3A">
      <w:pPr>
        <w:keepNext/>
        <w:jc w:val="center"/>
      </w:pPr>
      <w:r w:rsidRPr="004F5F3A">
        <w:rPr>
          <w:noProof/>
        </w:rPr>
        <w:drawing>
          <wp:inline distT="0" distB="0" distL="0" distR="0" wp14:anchorId="053FBF5A" wp14:editId="48D3B3A0">
            <wp:extent cx="4230000" cy="7495200"/>
            <wp:effectExtent l="0" t="0" r="0" b="0"/>
            <wp:docPr id="283337735"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337735" name="Picture 1" descr="A screenshot of a chat&#10;&#10;Description automatically generated"/>
                    <pic:cNvPicPr/>
                  </pic:nvPicPr>
                  <pic:blipFill>
                    <a:blip r:embed="rId35"/>
                    <a:stretch>
                      <a:fillRect/>
                    </a:stretch>
                  </pic:blipFill>
                  <pic:spPr>
                    <a:xfrm>
                      <a:off x="0" y="0"/>
                      <a:ext cx="4230000" cy="7495200"/>
                    </a:xfrm>
                    <a:prstGeom prst="rect">
                      <a:avLst/>
                    </a:prstGeom>
                  </pic:spPr>
                </pic:pic>
              </a:graphicData>
            </a:graphic>
          </wp:inline>
        </w:drawing>
      </w:r>
    </w:p>
    <w:p w14:paraId="47571B6F" w14:textId="1E920EB3" w:rsidR="00E358F0" w:rsidRDefault="004F5F3A" w:rsidP="004F5F3A">
      <w:pPr>
        <w:pStyle w:val="Caption"/>
        <w:jc w:val="center"/>
      </w:pPr>
      <w:bookmarkStart w:id="88" w:name="_Toc152928758"/>
      <w:r>
        <w:t xml:space="preserve">Figure </w:t>
      </w:r>
      <w:fldSimple w:instr=" SEQ Figure \* ARABIC ">
        <w:r w:rsidR="00536597">
          <w:rPr>
            <w:noProof/>
          </w:rPr>
          <w:t>25</w:t>
        </w:r>
      </w:fldSimple>
      <w:r>
        <w:t xml:space="preserve"> - Account Dashboard Screenshot</w:t>
      </w:r>
      <w:bookmarkEnd w:id="88"/>
    </w:p>
    <w:p w14:paraId="60CCA2AF" w14:textId="77777777" w:rsidR="004F5F3A" w:rsidRPr="004F5F3A" w:rsidRDefault="004F5F3A" w:rsidP="004F5F3A"/>
    <w:p w14:paraId="59D2F8DB" w14:textId="2B79B327" w:rsidR="00442885" w:rsidRDefault="00442885" w:rsidP="00442885">
      <w:pPr>
        <w:pStyle w:val="Heading2"/>
      </w:pPr>
      <w:bookmarkStart w:id="89" w:name="_Toc152948638"/>
      <w:r>
        <w:lastRenderedPageBreak/>
        <w:t>5.</w:t>
      </w:r>
      <w:r w:rsidR="00BF313E">
        <w:t>4</w:t>
      </w:r>
      <w:r>
        <w:t>. Conclusions</w:t>
      </w:r>
      <w:bookmarkEnd w:id="89"/>
    </w:p>
    <w:p w14:paraId="0DA1E259" w14:textId="77777777" w:rsidR="00442885" w:rsidRDefault="00442885" w:rsidP="00442885"/>
    <w:p w14:paraId="5C0214FB" w14:textId="77777777" w:rsidR="00726ACD" w:rsidRDefault="00B25D0F" w:rsidP="00726ACD">
      <w:r>
        <w:t>In conclusion, a prototype was successfully implemented and demonstrated the proof-of-concept of AI emotional sentiment analysis of a text input within a basic user interface. The prototype showcased the potential for accurately analysing and interpreting emotions in text, opening up the possibilities for the future of this project. This successful implementation lays the foundation for further advancements and refinement of AI-based functionality going forward. </w:t>
      </w:r>
    </w:p>
    <w:p w14:paraId="2E3032CF" w14:textId="77777777" w:rsidR="00726ACD" w:rsidRDefault="00726ACD" w:rsidP="00726ACD"/>
    <w:p w14:paraId="4AA31672" w14:textId="56EBC6A3" w:rsidR="009B697E" w:rsidRPr="00726ACD" w:rsidRDefault="009B697E" w:rsidP="00726ACD">
      <w:pPr>
        <w:pStyle w:val="Heading1"/>
      </w:pPr>
      <w:bookmarkStart w:id="90" w:name="_Toc152948639"/>
      <w:r>
        <w:t xml:space="preserve">6. </w:t>
      </w:r>
      <w:r w:rsidR="00604B8B">
        <w:t>Issues</w:t>
      </w:r>
      <w:r>
        <w:t xml:space="preserve"> and Future Work</w:t>
      </w:r>
      <w:bookmarkEnd w:id="90"/>
    </w:p>
    <w:p w14:paraId="6DA0F7D1" w14:textId="77777777" w:rsidR="00F77FE7" w:rsidRDefault="00F77FE7" w:rsidP="00F77FE7"/>
    <w:p w14:paraId="1D4AB255" w14:textId="39BD0367" w:rsidR="009B697E" w:rsidRDefault="009B697E" w:rsidP="009B697E">
      <w:pPr>
        <w:pStyle w:val="Heading2"/>
      </w:pPr>
      <w:bookmarkStart w:id="91" w:name="_Toc152948640"/>
      <w:r>
        <w:t>6.1. Introduction</w:t>
      </w:r>
      <w:bookmarkEnd w:id="91"/>
    </w:p>
    <w:p w14:paraId="55A830AF" w14:textId="77777777" w:rsidR="007B63DE" w:rsidRDefault="007B63DE" w:rsidP="007B63DE"/>
    <w:p w14:paraId="6677F0C8" w14:textId="25EB142C" w:rsidR="00A41062" w:rsidRDefault="00A41062" w:rsidP="007B63DE">
      <w:r>
        <w:t>This section aims to review and discuss the issues faced over the course of the interim stage of the project, and the ongoing risks and to outline</w:t>
      </w:r>
      <w:r w:rsidR="00E90418">
        <w:t xml:space="preserve"> a</w:t>
      </w:r>
      <w:r>
        <w:t xml:space="preserve"> roadmap for future development during the final stage of the project.</w:t>
      </w:r>
    </w:p>
    <w:p w14:paraId="79960216" w14:textId="77777777" w:rsidR="00A41062" w:rsidRPr="007B63DE" w:rsidRDefault="00A41062" w:rsidP="007B63DE"/>
    <w:p w14:paraId="30608031" w14:textId="23385FBC" w:rsidR="009B697E" w:rsidRDefault="009B697E" w:rsidP="009B697E">
      <w:pPr>
        <w:pStyle w:val="Heading2"/>
      </w:pPr>
      <w:bookmarkStart w:id="92" w:name="_Toc152948641"/>
      <w:r>
        <w:t xml:space="preserve">6.2. </w:t>
      </w:r>
      <w:r w:rsidR="00604B8B">
        <w:t>Issues and Risks</w:t>
      </w:r>
      <w:bookmarkEnd w:id="92"/>
    </w:p>
    <w:p w14:paraId="564B93BA" w14:textId="77777777" w:rsidR="00760785" w:rsidRPr="00760785" w:rsidRDefault="00760785" w:rsidP="00760785"/>
    <w:p w14:paraId="0122B0BF" w14:textId="4D9C42AF" w:rsidR="007B63DE" w:rsidRDefault="00760785" w:rsidP="00760785">
      <w:pPr>
        <w:pStyle w:val="Heading3"/>
      </w:pPr>
      <w:bookmarkStart w:id="93" w:name="_Toc152948642"/>
      <w:r>
        <w:t>6.2.1 Confidentiality</w:t>
      </w:r>
      <w:bookmarkEnd w:id="93"/>
    </w:p>
    <w:p w14:paraId="6503312B" w14:textId="77777777" w:rsidR="000754B5" w:rsidRPr="000754B5" w:rsidRDefault="000754B5" w:rsidP="000754B5"/>
    <w:p w14:paraId="67FD4D39" w14:textId="0BFBC23E" w:rsidR="00A41062" w:rsidRDefault="00151A79" w:rsidP="00A41062">
      <w:r>
        <w:t xml:space="preserve">Maintaining strict confidentiality when controlling, processing and storing private patient medical information is one of the most important issues in a project of this nature and careful consideration needs to be given to </w:t>
      </w:r>
      <w:r w:rsidR="000754B5">
        <w:t xml:space="preserve">the security of this data </w:t>
      </w:r>
      <w:r w:rsidR="00373E46">
        <w:t>through</w:t>
      </w:r>
      <w:r w:rsidR="000754B5">
        <w:t xml:space="preserve"> every step of the development process. </w:t>
      </w:r>
    </w:p>
    <w:p w14:paraId="0D82F866" w14:textId="77777777" w:rsidR="000754B5" w:rsidRPr="00A41062" w:rsidRDefault="000754B5" w:rsidP="00A41062"/>
    <w:p w14:paraId="689E2E78" w14:textId="34B31D98" w:rsidR="00760785" w:rsidRDefault="00760785" w:rsidP="00760785">
      <w:pPr>
        <w:pStyle w:val="Heading3"/>
      </w:pPr>
      <w:bookmarkStart w:id="94" w:name="_Toc152948643"/>
      <w:r>
        <w:t>6.2.2 Natural Language Processing</w:t>
      </w:r>
      <w:bookmarkEnd w:id="94"/>
      <w:r w:rsidR="00062618">
        <w:t xml:space="preserve"> </w:t>
      </w:r>
    </w:p>
    <w:p w14:paraId="7CFC7F4E" w14:textId="77777777" w:rsidR="000754B5" w:rsidRDefault="000754B5" w:rsidP="000754B5"/>
    <w:p w14:paraId="4492502E" w14:textId="77777777" w:rsidR="00D34AAC" w:rsidRDefault="00D34AAC" w:rsidP="00710753">
      <w:r>
        <w:t xml:space="preserve">There is an ongoing risk in relation to natural language processing, machine learning, and AI in the future of this project due to the complexity of the technology, which may rise far beyond the scope of this project. Issues may also arise with time constraints in relation to this complexity risk. Every step will be taken to ensure that the final solution developed remains within the scope of the project and that continuous consideration will be made to mitigate this ongoing risk wherever possible. </w:t>
      </w:r>
    </w:p>
    <w:p w14:paraId="75316358" w14:textId="41DC8976" w:rsidR="00710753" w:rsidRDefault="00D34AAC" w:rsidP="00710753">
      <w:r>
        <w:t>Additionally, as the technology evolves, new challenges and limitations may emerge that were not initially anticipated. Therefore, it is crucial to regularly reassess and adapt the project's approach to address any potential risks that may arise from these advancements. Constant monitoring of the rapid advancements in the field of AI will be essential to stay updated on the latest developments and mitigate any unforeseen challenges. </w:t>
      </w:r>
    </w:p>
    <w:p w14:paraId="5274ECBF" w14:textId="77777777" w:rsidR="00C6687E" w:rsidRPr="00710753" w:rsidRDefault="00C6687E" w:rsidP="00710753"/>
    <w:p w14:paraId="1B268B5B" w14:textId="738F82D3" w:rsidR="00760785" w:rsidRDefault="00760785" w:rsidP="00760785">
      <w:pPr>
        <w:pStyle w:val="Heading3"/>
      </w:pPr>
      <w:bookmarkStart w:id="95" w:name="_Toc152948644"/>
      <w:r>
        <w:lastRenderedPageBreak/>
        <w:t>6.2.3 Time Constraints</w:t>
      </w:r>
      <w:bookmarkEnd w:id="95"/>
    </w:p>
    <w:p w14:paraId="0D10FFC0" w14:textId="77777777" w:rsidR="00760785" w:rsidRDefault="00760785" w:rsidP="00760785"/>
    <w:p w14:paraId="73CACC7E" w14:textId="07E0C67D" w:rsidR="00D34AAC" w:rsidRDefault="00D34AAC" w:rsidP="00760785">
      <w:r w:rsidRPr="00D34AAC">
        <w:t xml:space="preserve">One of the main risks and issues in relation to time constraints </w:t>
      </w:r>
      <w:r w:rsidR="00C6687E">
        <w:t>while developing</w:t>
      </w:r>
      <w:r w:rsidRPr="00D34AAC">
        <w:t xml:space="preserve"> an application </w:t>
      </w:r>
      <w:r w:rsidR="00C6687E">
        <w:t xml:space="preserve">for a </w:t>
      </w:r>
      <w:r w:rsidRPr="00D34AAC">
        <w:t xml:space="preserve"> final year project is the possibility of scope creep, which is the uncontrolled expansion of the project’s requirements and features over time. Scope creep can result from unclear or changing expectations, lack of communication, poor planning, or unrealistic deadlines. </w:t>
      </w:r>
    </w:p>
    <w:p w14:paraId="6A30D760" w14:textId="4944E9D1" w:rsidR="00D34AAC" w:rsidRDefault="00D34AAC" w:rsidP="00760785">
      <w:r w:rsidRPr="00D34AAC">
        <w:t>To avoid or mitigate scope creep, it is important to define the project’s scope clearly, prioritize the essential features, communicate frequently with the project supervisor and the end users, and monitor the progress and feedback regularly</w:t>
      </w:r>
      <w:r>
        <w:t>.</w:t>
      </w:r>
    </w:p>
    <w:p w14:paraId="04C19713" w14:textId="77777777" w:rsidR="00D34AAC" w:rsidRPr="00760785" w:rsidRDefault="00D34AAC" w:rsidP="00760785"/>
    <w:p w14:paraId="2AE333CE" w14:textId="44BD768E" w:rsidR="00536DA2" w:rsidRDefault="009B697E" w:rsidP="009B697E">
      <w:pPr>
        <w:pStyle w:val="Heading2"/>
      </w:pPr>
      <w:bookmarkStart w:id="96" w:name="_Toc152948645"/>
      <w:r>
        <w:t xml:space="preserve">6.3. </w:t>
      </w:r>
      <w:r w:rsidR="00604B8B">
        <w:t>Plans and Future Work</w:t>
      </w:r>
      <w:bookmarkEnd w:id="96"/>
    </w:p>
    <w:p w14:paraId="3EDA292C" w14:textId="77777777" w:rsidR="00062618" w:rsidRDefault="00062618" w:rsidP="0093562D">
      <w:pPr>
        <w:pStyle w:val="Heading3"/>
      </w:pPr>
    </w:p>
    <w:p w14:paraId="694723F3" w14:textId="3E4A2E2C" w:rsidR="00604B8B" w:rsidRDefault="0093562D" w:rsidP="0093562D">
      <w:pPr>
        <w:pStyle w:val="Heading3"/>
      </w:pPr>
      <w:bookmarkStart w:id="97" w:name="_Toc152948646"/>
      <w:r>
        <w:t>6.3.1 System Development</w:t>
      </w:r>
      <w:bookmarkEnd w:id="97"/>
    </w:p>
    <w:p w14:paraId="11DE1093" w14:textId="77777777" w:rsidR="00D34AAC" w:rsidRDefault="00D34AAC" w:rsidP="00D34AAC"/>
    <w:p w14:paraId="2FE14DEA" w14:textId="505DCACA" w:rsidR="00C11B35" w:rsidRDefault="00C11B35" w:rsidP="00D34AAC">
      <w:r>
        <w:t xml:space="preserve">Going forward, the project will progress in accordance with the timeline defined in </w:t>
      </w:r>
      <w:r>
        <w:fldChar w:fldCharType="begin"/>
      </w:r>
      <w:r>
        <w:instrText xml:space="preserve"> REF _Ref152866355 \h </w:instrText>
      </w:r>
      <w:r>
        <w:fldChar w:fldCharType="separate"/>
      </w:r>
      <w:r w:rsidR="00536597">
        <w:t xml:space="preserve">Figure </w:t>
      </w:r>
      <w:r w:rsidR="00536597">
        <w:rPr>
          <w:noProof/>
        </w:rPr>
        <w:t>27</w:t>
      </w:r>
      <w:r>
        <w:fldChar w:fldCharType="end"/>
      </w:r>
      <w:r>
        <w:t xml:space="preserve">, </w:t>
      </w:r>
      <w:r w:rsidRPr="00C11B35">
        <w:t>which shows the estimated duration and deadlines for each stage of the project</w:t>
      </w:r>
      <w:r>
        <w:t>. The n</w:t>
      </w:r>
      <w:r w:rsidRPr="00C11B35">
        <w:t xml:space="preserve">ext stage of the project will be to plan the final design of the app, </w:t>
      </w:r>
      <w:r>
        <w:t>which</w:t>
      </w:r>
      <w:r w:rsidRPr="00C11B35">
        <w:t xml:space="preserve"> will involve creating wireframes, mock-ups, and prototypes to illustrate the user interface and the functionality of the app. The final design will be based on the user requirements, the feedback from the supervisor and the potential users, and the best practices for </w:t>
      </w:r>
      <w:r>
        <w:t>cross-platform application</w:t>
      </w:r>
      <w:r w:rsidRPr="00C11B35">
        <w:t xml:space="preserve"> development. </w:t>
      </w:r>
    </w:p>
    <w:p w14:paraId="256FF880" w14:textId="60838EBC" w:rsidR="00C11B35" w:rsidRDefault="00C11B35" w:rsidP="00D34AAC">
      <w:r w:rsidRPr="00C11B35">
        <w:t xml:space="preserve">After the final design is approved, the implementation stage will begin, which will consist of coding, testing, and debugging the app using the selected tools and technologies. The implementation stage will follow an agile methodology, which will allow for iterative development and continuous improvement of the app. </w:t>
      </w:r>
    </w:p>
    <w:p w14:paraId="26BEABF5" w14:textId="77777777" w:rsidR="00C11B35" w:rsidRPr="00D34AAC" w:rsidRDefault="00C11B35" w:rsidP="00D34AAC"/>
    <w:p w14:paraId="4B2B6FCD" w14:textId="151A63FA" w:rsidR="0093562D" w:rsidRDefault="0093562D" w:rsidP="0093562D">
      <w:pPr>
        <w:pStyle w:val="Heading3"/>
      </w:pPr>
      <w:bookmarkStart w:id="98" w:name="_Toc152948647"/>
      <w:r>
        <w:t>6.3.2 CBT Chat</w:t>
      </w:r>
      <w:r w:rsidR="00DB19BA">
        <w:t>b</w:t>
      </w:r>
      <w:r>
        <w:t>ot Research</w:t>
      </w:r>
      <w:bookmarkEnd w:id="98"/>
    </w:p>
    <w:p w14:paraId="51DEB042" w14:textId="77777777" w:rsidR="00A630B4" w:rsidRDefault="00A630B4" w:rsidP="00A630B4"/>
    <w:p w14:paraId="048C6FA7" w14:textId="2E931BB7" w:rsidR="00D1027E" w:rsidRDefault="00D1027E" w:rsidP="00A630B4">
      <w:r w:rsidRPr="00D1027E">
        <w:t xml:space="preserve">The development of an AI CBT chatbot that can provide cognitive behavioural therapy to users who suffer from mental health issues will be continued in the next stage of </w:t>
      </w:r>
      <w:r>
        <w:t>this</w:t>
      </w:r>
      <w:r w:rsidRPr="00D1027E">
        <w:t xml:space="preserve"> project. A suitable </w:t>
      </w:r>
      <w:r>
        <w:t xml:space="preserve">large </w:t>
      </w:r>
      <w:r w:rsidRPr="00D1027E">
        <w:t>language model</w:t>
      </w:r>
      <w:r>
        <w:t xml:space="preserve"> (LLM)</w:t>
      </w:r>
      <w:r w:rsidRPr="00D1027E">
        <w:t xml:space="preserve"> that can </w:t>
      </w:r>
      <w:r>
        <w:t xml:space="preserve">be trained on CBT, and </w:t>
      </w:r>
      <w:r w:rsidRPr="00D1027E">
        <w:t xml:space="preserve">generate natural and empathetic responses for the chatbot is one of the main challenges of this project. </w:t>
      </w:r>
      <w:r w:rsidR="00391FA5">
        <w:t xml:space="preserve">Language </w:t>
      </w:r>
      <w:r w:rsidRPr="00D1027E">
        <w:t xml:space="preserve">models that can </w:t>
      </w:r>
      <w:r w:rsidR="007C120C">
        <w:t>be hosted securely</w:t>
      </w:r>
      <w:r w:rsidRPr="00D1027E">
        <w:t xml:space="preserve">, such as </w:t>
      </w:r>
      <w:r w:rsidR="007C120C">
        <w:t>LLaMA 2 or</w:t>
      </w:r>
      <w:r w:rsidRPr="00D1027E">
        <w:t xml:space="preserve"> </w:t>
      </w:r>
      <w:r w:rsidR="007C120C">
        <w:t>Vicuna</w:t>
      </w:r>
      <w:r>
        <w:t xml:space="preserve"> </w:t>
      </w:r>
      <w:r w:rsidRPr="00D1027E">
        <w:t xml:space="preserve">will be explored and compared in terms of their performance and feasibility. </w:t>
      </w:r>
    </w:p>
    <w:p w14:paraId="693B1CDF" w14:textId="3379F576" w:rsidR="00604B8B" w:rsidRPr="00604B8B" w:rsidRDefault="00604B8B" w:rsidP="00604B8B">
      <w:pPr>
        <w:pStyle w:val="Heading3"/>
      </w:pPr>
      <w:bookmarkStart w:id="99" w:name="_Toc152948648"/>
      <w:r>
        <w:lastRenderedPageBreak/>
        <w:t>6.3.1. GANTT Chart</w:t>
      </w:r>
      <w:bookmarkEnd w:id="99"/>
    </w:p>
    <w:p w14:paraId="46C58DCE" w14:textId="77777777" w:rsidR="00684B35" w:rsidRDefault="000316B1" w:rsidP="00684B35">
      <w:pPr>
        <w:keepNext/>
        <w:jc w:val="center"/>
      </w:pPr>
      <w:r>
        <w:rPr>
          <w:noProof/>
        </w:rPr>
        <w:drawing>
          <wp:inline distT="0" distB="0" distL="0" distR="0" wp14:anchorId="4C800A10" wp14:editId="50DCED2F">
            <wp:extent cx="5603868" cy="3981450"/>
            <wp:effectExtent l="0" t="0" r="0" b="0"/>
            <wp:docPr id="15274302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08084" cy="3984446"/>
                    </a:xfrm>
                    <a:prstGeom prst="rect">
                      <a:avLst/>
                    </a:prstGeom>
                    <a:noFill/>
                    <a:ln>
                      <a:noFill/>
                    </a:ln>
                  </pic:spPr>
                </pic:pic>
              </a:graphicData>
            </a:graphic>
          </wp:inline>
        </w:drawing>
      </w:r>
    </w:p>
    <w:p w14:paraId="1BCF7546" w14:textId="1BCD52C5" w:rsidR="008A58DD" w:rsidRDefault="00684B35" w:rsidP="00684B35">
      <w:pPr>
        <w:pStyle w:val="Caption"/>
        <w:jc w:val="center"/>
      </w:pPr>
      <w:bookmarkStart w:id="100" w:name="_Toc152928759"/>
      <w:r>
        <w:t xml:space="preserve">Figure </w:t>
      </w:r>
      <w:fldSimple w:instr=" SEQ Figure \* ARABIC ">
        <w:r w:rsidR="00536597">
          <w:rPr>
            <w:noProof/>
          </w:rPr>
          <w:t>26</w:t>
        </w:r>
      </w:fldSimple>
      <w:r>
        <w:t xml:space="preserve"> - Interim GANTT Chart</w:t>
      </w:r>
      <w:bookmarkEnd w:id="100"/>
    </w:p>
    <w:p w14:paraId="22634C75" w14:textId="77777777" w:rsidR="00684B35" w:rsidRDefault="000316B1" w:rsidP="00684B35">
      <w:pPr>
        <w:keepNext/>
        <w:jc w:val="center"/>
      </w:pPr>
      <w:r>
        <w:rPr>
          <w:noProof/>
        </w:rPr>
        <w:drawing>
          <wp:inline distT="0" distB="0" distL="0" distR="0" wp14:anchorId="2BBCC98C" wp14:editId="5EE178AA">
            <wp:extent cx="5438775" cy="3990850"/>
            <wp:effectExtent l="0" t="0" r="0" b="0"/>
            <wp:docPr id="12104854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49081" cy="3998412"/>
                    </a:xfrm>
                    <a:prstGeom prst="rect">
                      <a:avLst/>
                    </a:prstGeom>
                    <a:noFill/>
                    <a:ln>
                      <a:noFill/>
                    </a:ln>
                  </pic:spPr>
                </pic:pic>
              </a:graphicData>
            </a:graphic>
          </wp:inline>
        </w:drawing>
      </w:r>
    </w:p>
    <w:p w14:paraId="00D2C53E" w14:textId="4641506A" w:rsidR="008A58DD" w:rsidRDefault="00684B35" w:rsidP="00F20BAC">
      <w:pPr>
        <w:pStyle w:val="Caption"/>
        <w:jc w:val="center"/>
      </w:pPr>
      <w:bookmarkStart w:id="101" w:name="_Ref152866355"/>
      <w:bookmarkStart w:id="102" w:name="_Toc152928760"/>
      <w:r>
        <w:t xml:space="preserve">Figure </w:t>
      </w:r>
      <w:fldSimple w:instr=" SEQ Figure \* ARABIC ">
        <w:r w:rsidR="00536597">
          <w:rPr>
            <w:noProof/>
          </w:rPr>
          <w:t>27</w:t>
        </w:r>
      </w:fldSimple>
      <w:bookmarkEnd w:id="101"/>
      <w:r>
        <w:t xml:space="preserve"> - Final GANTT Char</w:t>
      </w:r>
      <w:r w:rsidR="00F20BAC">
        <w:t>t</w:t>
      </w:r>
      <w:bookmarkEnd w:id="102"/>
    </w:p>
    <w:p w14:paraId="30E58197" w14:textId="77777777" w:rsidR="008A58DD" w:rsidRDefault="008A58DD" w:rsidP="008A58DD">
      <w:pPr>
        <w:pStyle w:val="Heading1"/>
      </w:pPr>
      <w:bookmarkStart w:id="103" w:name="_Toc152948649"/>
      <w:r>
        <w:lastRenderedPageBreak/>
        <w:t>Bibliography</w:t>
      </w:r>
      <w:bookmarkEnd w:id="103"/>
    </w:p>
    <w:p w14:paraId="4FAFE4C6" w14:textId="77777777" w:rsidR="00CB7615" w:rsidRDefault="00E228CA" w:rsidP="00CB7615">
      <w:pPr>
        <w:pStyle w:val="Bibliography"/>
      </w:pPr>
      <w:r>
        <w:fldChar w:fldCharType="begin"/>
      </w:r>
      <w:r w:rsidR="00CB7615">
        <w:instrText xml:space="preserve"> ADDIN ZOTERO_BIBL {"uncited":[],"omitted":[],"custom":[]} CSL_BIBLIOGRAPHY </w:instrText>
      </w:r>
      <w:r>
        <w:fldChar w:fldCharType="separate"/>
      </w:r>
      <w:r w:rsidR="00CB7615">
        <w:t>1.</w:t>
      </w:r>
      <w:r w:rsidR="00CB7615">
        <w:tab/>
        <w:t xml:space="preserve">Chandrashekar P. Do mental health mobile apps work: evidence and recommendations for designing high-efficacy mental health mobile apps. mHealth. 2018 Mar 23;4:6. </w:t>
      </w:r>
    </w:p>
    <w:p w14:paraId="29E867A2" w14:textId="77777777" w:rsidR="00CB7615" w:rsidRDefault="00CB7615" w:rsidP="00CB7615">
      <w:pPr>
        <w:pStyle w:val="Bibliography"/>
      </w:pPr>
      <w:r>
        <w:t>2.</w:t>
      </w:r>
      <w:r>
        <w:tab/>
        <w:t>Quenza - Apps on Google Play [Internet]. [cited 2023 Nov 28]. Available from: https://play.google.com/store/apps/details?id=com.quenza.app&amp;hl=en</w:t>
      </w:r>
    </w:p>
    <w:p w14:paraId="53DC7450" w14:textId="77777777" w:rsidR="00CB7615" w:rsidRDefault="00CB7615" w:rsidP="00CB7615">
      <w:pPr>
        <w:pStyle w:val="Bibliography"/>
      </w:pPr>
      <w:r>
        <w:t>3.</w:t>
      </w:r>
      <w:r>
        <w:tab/>
        <w:t>Quenza</w:t>
      </w:r>
      <w:r>
        <w:rPr>
          <w:vertAlign w:val="superscript"/>
        </w:rPr>
        <w:t>TM</w:t>
      </w:r>
      <w:r>
        <w:t xml:space="preserve"> - Craft Your Care - #1 Online Tool For Coaches [Internet]. [cited 2023 Dec 3]. Available from: https://quenza.com/</w:t>
      </w:r>
    </w:p>
    <w:p w14:paraId="4B66FF52" w14:textId="77777777" w:rsidR="00CB7615" w:rsidRDefault="00CB7615" w:rsidP="00CB7615">
      <w:pPr>
        <w:pStyle w:val="Bibliography"/>
      </w:pPr>
      <w:r>
        <w:t>4.</w:t>
      </w:r>
      <w:r>
        <w:tab/>
        <w:t>About - Daylio Knowledge Base [Internet]. [cited 2023 Nov 28]. Available from: https://faq.daylio.net/category/23-about</w:t>
      </w:r>
    </w:p>
    <w:p w14:paraId="495DD9F6" w14:textId="77777777" w:rsidR="00CB7615" w:rsidRDefault="00CB7615" w:rsidP="00CB7615">
      <w:pPr>
        <w:pStyle w:val="Bibliography"/>
      </w:pPr>
      <w:r>
        <w:t>5.</w:t>
      </w:r>
      <w:r>
        <w:tab/>
        <w:t>AHEAD [Internet]. AHEAD; [cited 2023 Dec 3]. Daylio - Wellbeing App. Available from: https://ahead.ie/daylio</w:t>
      </w:r>
    </w:p>
    <w:p w14:paraId="307F7ECC" w14:textId="77777777" w:rsidR="00CB7615" w:rsidRDefault="00CB7615" w:rsidP="00CB7615">
      <w:pPr>
        <w:pStyle w:val="Bibliography"/>
      </w:pPr>
      <w:r>
        <w:t>6.</w:t>
      </w:r>
      <w:r>
        <w:tab/>
        <w:t>App Store [Internet]. 2021 [cited 2023 Nov 28]. ‎Moodnotes - Mood Tracker. Available from: https://apps.apple.com/us/app/moodnotes-mood-tracker/id1019230398</w:t>
      </w:r>
    </w:p>
    <w:p w14:paraId="26301614" w14:textId="77777777" w:rsidR="00CB7615" w:rsidRDefault="00CB7615" w:rsidP="00CB7615">
      <w:pPr>
        <w:pStyle w:val="Bibliography"/>
      </w:pPr>
      <w:r>
        <w:t>7.</w:t>
      </w:r>
      <w:r>
        <w:tab/>
        <w:t>One Mind PsyberGuide [Internet]. [cited 2023 Dec 3]. Moodnotes - CBT &amp; Mood Tracker. Available from: https://onemindpsyberguide.org/apps/moodnotes-cbt-mood-tracker/</w:t>
      </w:r>
    </w:p>
    <w:p w14:paraId="1DCBB910" w14:textId="77777777" w:rsidR="00CB7615" w:rsidRDefault="00CB7615" w:rsidP="00CB7615">
      <w:pPr>
        <w:pStyle w:val="Bibliography"/>
      </w:pPr>
      <w:r>
        <w:t>8.</w:t>
      </w:r>
      <w:r>
        <w:tab/>
        <w:t>App Store [Internet]. 2023 [cited 2023 Nov 28]. ‎eMoods Bipolar Mood Tracker. Available from: https://apps.apple.com/us/app/emoods-bipolar-mood-tracker/id1184456130</w:t>
      </w:r>
    </w:p>
    <w:p w14:paraId="2B874C57" w14:textId="77777777" w:rsidR="00CB7615" w:rsidRDefault="00CB7615" w:rsidP="00CB7615">
      <w:pPr>
        <w:pStyle w:val="Bibliography"/>
      </w:pPr>
      <w:r>
        <w:t>9.</w:t>
      </w:r>
      <w:r>
        <w:tab/>
        <w:t>One Mind PsyberGuide [Internet]. [cited 2023 Dec 3]. eMoods Bipolar Mood Tracker. Available from: https://onemindpsyberguide.org/apps/emoods-bipolar-mood-tracker/</w:t>
      </w:r>
    </w:p>
    <w:p w14:paraId="008881EC" w14:textId="40B7B8D8" w:rsidR="00CB7615" w:rsidRDefault="00CB7615" w:rsidP="00CB7615">
      <w:pPr>
        <w:pStyle w:val="Bibliography"/>
      </w:pPr>
      <w:r>
        <w:t>10.</w:t>
      </w:r>
      <w:r w:rsidR="002E440C">
        <w:t xml:space="preserve"> </w:t>
      </w:r>
      <w:r>
        <w:t>Theratrak – Apps on Google Play [Internet]. [cited 2023 Nov 28]. Available from: https://play.google.com/store/apps/details?id=co.theratrak.Theratrak&amp;hl=en_IE</w:t>
      </w:r>
    </w:p>
    <w:p w14:paraId="0FECE5D2" w14:textId="4BFB062A" w:rsidR="00CB7615" w:rsidRDefault="00CB7615" w:rsidP="00CB7615">
      <w:pPr>
        <w:pStyle w:val="Bibliography"/>
      </w:pPr>
      <w:r>
        <w:t>11.</w:t>
      </w:r>
      <w:r w:rsidR="002E440C">
        <w:t xml:space="preserve"> </w:t>
      </w:r>
      <w:r>
        <w:t>Theratrak [Internet]. [cited 2023 Dec 3]. How Theratrak Works for Therapists &amp; Allied Health Professionals. Available from: https://www.theratrak.co/for-therapists</w:t>
      </w:r>
    </w:p>
    <w:p w14:paraId="0E396DC7" w14:textId="30BB43F3" w:rsidR="00CB7615" w:rsidRDefault="00CB7615" w:rsidP="00CB7615">
      <w:pPr>
        <w:pStyle w:val="Bibliography"/>
      </w:pPr>
      <w:r>
        <w:t>12.</w:t>
      </w:r>
      <w:r w:rsidR="002E440C">
        <w:t xml:space="preserve"> </w:t>
      </w:r>
      <w:r>
        <w:t>Android | Definition, History, &amp; Facts | Britannica [Internet]. 2023 [cited 2023 Nov 30]. Available from: https://www.britannica.com/technology/Android-operating-system</w:t>
      </w:r>
    </w:p>
    <w:p w14:paraId="4C352B05" w14:textId="41E5956D" w:rsidR="00CB7615" w:rsidRDefault="00CB7615" w:rsidP="00CB7615">
      <w:pPr>
        <w:pStyle w:val="Bibliography"/>
      </w:pPr>
      <w:r>
        <w:t>13.</w:t>
      </w:r>
      <w:r w:rsidR="002E440C">
        <w:t xml:space="preserve"> </w:t>
      </w:r>
      <w:r>
        <w:t>IOS | Apple, Updates, Software, &amp; Origin | Britannica [Internet]. 2023 [cited 2023 Nov 30]. Available from: https://www.britannica.com/topic/iOS</w:t>
      </w:r>
    </w:p>
    <w:p w14:paraId="2EC03818" w14:textId="1DC09FFF" w:rsidR="00CB7615" w:rsidRDefault="00CB7615" w:rsidP="00CB7615">
      <w:pPr>
        <w:pStyle w:val="Bibliography"/>
      </w:pPr>
      <w:r>
        <w:t>14.</w:t>
      </w:r>
      <w:r w:rsidR="002E440C">
        <w:t xml:space="preserve"> </w:t>
      </w:r>
      <w:r>
        <w:t>What is Windows? [Internet]. [cited 2023 Nov 30]. Available from: https://www.computerhope.com/jargon/w/windows.htm</w:t>
      </w:r>
    </w:p>
    <w:p w14:paraId="1F34C7A3" w14:textId="6130F544" w:rsidR="00CB7615" w:rsidRDefault="00CB7615" w:rsidP="00CB7615">
      <w:pPr>
        <w:pStyle w:val="Bibliography"/>
      </w:pPr>
      <w:r>
        <w:t>15.</w:t>
      </w:r>
      <w:r w:rsidR="002E440C">
        <w:t xml:space="preserve"> </w:t>
      </w:r>
      <w:r>
        <w:t>Statista [Internet]. [cited 2023 Nov 30]. Desktop operating system market share 2013-2023. Available from: https://www.statista.com/statistics/218089/global-market-share-of-windows-7/</w:t>
      </w:r>
    </w:p>
    <w:p w14:paraId="46DB86AA" w14:textId="2B302728" w:rsidR="00CB7615" w:rsidRDefault="00CB7615" w:rsidP="00CB7615">
      <w:pPr>
        <w:pStyle w:val="Bibliography"/>
      </w:pPr>
      <w:r>
        <w:t>16.</w:t>
      </w:r>
      <w:r w:rsidR="002E440C">
        <w:t xml:space="preserve"> </w:t>
      </w:r>
      <w:r>
        <w:t>StatCounter Global Stats [Internet]. [cited 2023 Nov 30]. Desktop Operating System Market Share Worldwide. Available from: https://gs.statcounter.com/os-market-share/desktop/worldwide</w:t>
      </w:r>
    </w:p>
    <w:p w14:paraId="6ECA086A" w14:textId="112C17FC" w:rsidR="00CB7615" w:rsidRDefault="00CB7615" w:rsidP="00CB7615">
      <w:pPr>
        <w:pStyle w:val="Bibliography"/>
      </w:pPr>
      <w:r>
        <w:t>17.</w:t>
      </w:r>
      <w:r w:rsidR="002E440C">
        <w:t xml:space="preserve"> </w:t>
      </w:r>
      <w:r>
        <w:t>www.javatpoint.com [Internet]. [cited 2023 Nov 30]. Firebase Data Organization in Firestore - Javatpoint. Available from: https://www.javatpoint.com/firebase-data-organization-in-firestore</w:t>
      </w:r>
    </w:p>
    <w:p w14:paraId="57B1B07C" w14:textId="745CC08B" w:rsidR="00CB7615" w:rsidRDefault="00CB7615" w:rsidP="00CB7615">
      <w:pPr>
        <w:pStyle w:val="Bibliography"/>
      </w:pPr>
      <w:r>
        <w:lastRenderedPageBreak/>
        <w:t>18.</w:t>
      </w:r>
      <w:r w:rsidR="002E440C">
        <w:t xml:space="preserve"> </w:t>
      </w:r>
      <w:r>
        <w:t>React Native · Learn once, write anywhere [Internet]. [cited 2023 Nov 28]. Available from: https://reactnative.dev/</w:t>
      </w:r>
    </w:p>
    <w:p w14:paraId="56CC6720" w14:textId="1041FBDA" w:rsidR="00CB7615" w:rsidRDefault="00CB7615" w:rsidP="00CB7615">
      <w:pPr>
        <w:pStyle w:val="Bibliography"/>
      </w:pPr>
      <w:r>
        <w:t>19.</w:t>
      </w:r>
      <w:r w:rsidR="002E440C">
        <w:t xml:space="preserve"> </w:t>
      </w:r>
      <w:r>
        <w:t>Microsoft [Internet]. [cited 2023 Nov 28]. Xamarin | Open-source mobile app platform for .NET. Available from: https://dotnet.microsoft.com/en-us/apps/xamarin</w:t>
      </w:r>
    </w:p>
    <w:p w14:paraId="7A9D2DE8" w14:textId="62DC3115" w:rsidR="00CB7615" w:rsidRDefault="00CB7615" w:rsidP="00CB7615">
      <w:pPr>
        <w:pStyle w:val="Bibliography"/>
      </w:pPr>
      <w:r>
        <w:t>20.</w:t>
      </w:r>
      <w:r w:rsidR="002E440C">
        <w:t xml:space="preserve"> </w:t>
      </w:r>
      <w:r>
        <w:t xml:space="preserve">Flutter - Build apps for any screen [Internet]. [cited 2023 Nov 28]. Available from: </w:t>
      </w:r>
      <w:r w:rsidR="002E440C">
        <w:t>https:</w:t>
      </w:r>
      <w:r>
        <w:t>//flutter.dev/</w:t>
      </w:r>
    </w:p>
    <w:p w14:paraId="7AF72413" w14:textId="3E17D9D8" w:rsidR="00CB7615" w:rsidRDefault="00CB7615" w:rsidP="00CB7615">
      <w:pPr>
        <w:pStyle w:val="Bibliography"/>
      </w:pPr>
      <w:r>
        <w:t>21.</w:t>
      </w:r>
      <w:r w:rsidR="002E440C">
        <w:t xml:space="preserve"> </w:t>
      </w:r>
      <w:r>
        <w:t>Django Project [Internet]. [cited 2023 Nov 28]. Django. Available from: https://www.djangoproject.com/</w:t>
      </w:r>
    </w:p>
    <w:p w14:paraId="762FE469" w14:textId="349ED982" w:rsidR="00CB7615" w:rsidRDefault="00CB7615" w:rsidP="00CB7615">
      <w:pPr>
        <w:pStyle w:val="Bibliography"/>
      </w:pPr>
      <w:r>
        <w:t>22.</w:t>
      </w:r>
      <w:r w:rsidR="002E440C">
        <w:t xml:space="preserve"> </w:t>
      </w:r>
      <w:r>
        <w:t>Ruby on Rails [Internet]. [cited 2023 Nov 28]. Ruby on Rails. Available from: https://rubyonrails.org/</w:t>
      </w:r>
    </w:p>
    <w:p w14:paraId="265A858F" w14:textId="20D42553" w:rsidR="00CB7615" w:rsidRDefault="00CB7615" w:rsidP="00CB7615">
      <w:pPr>
        <w:pStyle w:val="Bibliography"/>
      </w:pPr>
      <w:r>
        <w:t>23.</w:t>
      </w:r>
      <w:r w:rsidR="002E440C">
        <w:t xml:space="preserve"> </w:t>
      </w:r>
      <w:r>
        <w:t>Firebase [Internet]. [cited 2023 Nov 28]. Firebase | Google’s Mobile and Web App Development Platform. Available from: https://firebase.google.com/</w:t>
      </w:r>
    </w:p>
    <w:p w14:paraId="79C28AB3" w14:textId="7C6B0525" w:rsidR="00CB7615" w:rsidRDefault="00CB7615" w:rsidP="00CB7615">
      <w:pPr>
        <w:pStyle w:val="Bibliography"/>
      </w:pPr>
      <w:r>
        <w:t>24.</w:t>
      </w:r>
      <w:r w:rsidR="002E440C">
        <w:t xml:space="preserve"> </w:t>
      </w:r>
      <w:r>
        <w:t xml:space="preserve">Areàn PA, Hoa Ly K, Andersson G. Mobile technology for mental health assessment. Dialogues Clin Neurosci. 2016 Jun 30;18(2):163–9. </w:t>
      </w:r>
    </w:p>
    <w:p w14:paraId="374FE75E" w14:textId="609A7F42" w:rsidR="00CB7615" w:rsidRDefault="00CB7615" w:rsidP="00CB7615">
      <w:pPr>
        <w:pStyle w:val="Bibliography"/>
      </w:pPr>
      <w:r>
        <w:t>25.</w:t>
      </w:r>
      <w:r w:rsidR="002E440C">
        <w:t xml:space="preserve"> </w:t>
      </w:r>
      <w:r>
        <w:t xml:space="preserve">Anthes E. Mental health: There’s an app for that. Nature. 2016 Apr 1;532(7597):20–3. </w:t>
      </w:r>
    </w:p>
    <w:p w14:paraId="0F6BE22F" w14:textId="4DCAD271" w:rsidR="00CB7615" w:rsidRDefault="00CB7615" w:rsidP="00CB7615">
      <w:pPr>
        <w:pStyle w:val="Bibliography"/>
      </w:pPr>
      <w:r>
        <w:t>26.</w:t>
      </w:r>
      <w:r w:rsidR="002E440C">
        <w:t xml:space="preserve"> </w:t>
      </w:r>
      <w:r>
        <w:t>Technology and the Future of Mental Health Treatment - National Institute of Mental Health (NIMH) [Internet]. [cited 2023 Dec 4]. Available from: https://www.nimh.nih.gov/health/topics/technology-and-the-future-of-mental-health-treatment</w:t>
      </w:r>
    </w:p>
    <w:p w14:paraId="38D0E12B" w14:textId="1D5025FD" w:rsidR="00CB7615" w:rsidRDefault="00CB7615" w:rsidP="00CB7615">
      <w:pPr>
        <w:pStyle w:val="Bibliography"/>
      </w:pPr>
      <w:r w:rsidRPr="00CB7615">
        <w:rPr>
          <w:lang w:val="nb-NO"/>
        </w:rPr>
        <w:t>27.</w:t>
      </w:r>
      <w:r w:rsidR="002E440C">
        <w:rPr>
          <w:lang w:val="nb-NO"/>
        </w:rPr>
        <w:t xml:space="preserve"> </w:t>
      </w:r>
      <w:r w:rsidRPr="00CB7615">
        <w:rPr>
          <w:lang w:val="nb-NO"/>
        </w:rPr>
        <w:t xml:space="preserve">https://www.apa.org [Internet]. </w:t>
      </w:r>
      <w:r>
        <w:t>[cited 2023 Dec 5]. What is Cognitive Behavioral Therapy? Available from: https://www.apa.org/ptsd-guideline/patients-and-families/cognitive-behavioral</w:t>
      </w:r>
    </w:p>
    <w:p w14:paraId="405AFC06" w14:textId="21926516" w:rsidR="00CB7615" w:rsidRDefault="00CB7615" w:rsidP="00CB7615">
      <w:pPr>
        <w:pStyle w:val="Bibliography"/>
      </w:pPr>
      <w:r>
        <w:t>28.</w:t>
      </w:r>
      <w:r w:rsidR="002E440C">
        <w:t xml:space="preserve"> </w:t>
      </w:r>
      <w:r>
        <w:t>nhs.uk [Internet]. 2021 [cited 2023 Dec 5]. How it works - Cognitive behavioural therapy (CBT). Available from: https://www.nhs.uk/mental-health/talking-therapies-medicine-treatments/talking-therapies-and-counselling/cognitive-behavioural-therapy-cbt/how-it-works/</w:t>
      </w:r>
    </w:p>
    <w:p w14:paraId="7D833E01" w14:textId="31ED0FDA" w:rsidR="00CB7615" w:rsidRDefault="00CB7615" w:rsidP="00CB7615">
      <w:pPr>
        <w:pStyle w:val="Bibliography"/>
      </w:pPr>
      <w:r>
        <w:t>29.</w:t>
      </w:r>
      <w:r w:rsidR="002E440C">
        <w:t xml:space="preserve"> </w:t>
      </w:r>
      <w:r>
        <w:t>Cleveland Clinic [Internet]. [cited 2023 Dec 5]. Cognitive Behavioral Therapy (CBT): What It Is &amp; Techniques. Available from: https://my.clevelandclinic.org/health/treatments/21208-cognitive-behavioral-therapy-cbt</w:t>
      </w:r>
    </w:p>
    <w:p w14:paraId="2EEEA5AC" w14:textId="7A7BB7D6" w:rsidR="00CB7615" w:rsidRDefault="00CB7615" w:rsidP="00CB7615">
      <w:pPr>
        <w:pStyle w:val="Bibliography"/>
      </w:pPr>
      <w:r>
        <w:t>30.</w:t>
      </w:r>
      <w:r w:rsidR="002E440C">
        <w:t xml:space="preserve"> </w:t>
      </w:r>
      <w:r>
        <w:t xml:space="preserve">Devlin J, Chang MW, Lee K, Toutanova K. BERT: Pre-training of Deep Bidirectional Transformers for Language Understanding. </w:t>
      </w:r>
    </w:p>
    <w:p w14:paraId="14569453" w14:textId="33273A64" w:rsidR="00CB7615" w:rsidRDefault="00CB7615" w:rsidP="00CB7615">
      <w:pPr>
        <w:pStyle w:val="Bibliography"/>
      </w:pPr>
      <w:r>
        <w:t>31.</w:t>
      </w:r>
      <w:r w:rsidR="002E440C">
        <w:t xml:space="preserve"> </w:t>
      </w:r>
      <w:r>
        <w:t>Vaswani A, Shazeer N, Parmar N, Uszkoreit J, Jones L, Gomez AN, et al. Attention Is All You Need [Internet]. arXiv; 2023 [cited 2023 Dec 3]. Available from: http://arxiv.org/abs/1706.03762</w:t>
      </w:r>
    </w:p>
    <w:p w14:paraId="5884E9A6" w14:textId="72D5CF3E" w:rsidR="00CB7615" w:rsidRDefault="00CB7615" w:rsidP="00CB7615">
      <w:pPr>
        <w:pStyle w:val="Bibliography"/>
      </w:pPr>
      <w:r>
        <w:t>32.</w:t>
      </w:r>
      <w:r w:rsidR="002E440C">
        <w:t xml:space="preserve"> </w:t>
      </w:r>
      <w:r>
        <w:t>Touvron H, Lavril T, Izacard G, Martinet X, Lachaux MA, Lacroix T, et al. LLaMA: Open and Efficient Foundation Language Models [Internet]. arXiv; 2023 [cited 2023 Dec 3]. Available from: http://arxiv.org/abs/2302.13971</w:t>
      </w:r>
    </w:p>
    <w:p w14:paraId="7E0479AA" w14:textId="19438EF3" w:rsidR="00CB7615" w:rsidRDefault="00CB7615" w:rsidP="00CB7615">
      <w:pPr>
        <w:pStyle w:val="Bibliography"/>
      </w:pPr>
      <w:r>
        <w:t>33.</w:t>
      </w:r>
      <w:r w:rsidR="002E440C">
        <w:t xml:space="preserve"> </w:t>
      </w:r>
      <w:r>
        <w:t>Introducing LLaMA: A foundational, 65-billion-parameter language model [Internet]. [cited 2023 Dec 3]. Available from: https://ai.meta.com/blog/large-language-model-llama-meta-ai/</w:t>
      </w:r>
    </w:p>
    <w:p w14:paraId="0CBC7256" w14:textId="1E79FE4F" w:rsidR="00CB7615" w:rsidRDefault="00CB7615" w:rsidP="00CB7615">
      <w:pPr>
        <w:pStyle w:val="Bibliography"/>
      </w:pPr>
      <w:r>
        <w:t>34.</w:t>
      </w:r>
      <w:r w:rsidR="002E440C">
        <w:t xml:space="preserve"> </w:t>
      </w:r>
      <w:r>
        <w:t>LLaMA [Internet]. [cited 2023 Dec 3]. Available from: https://huggingface.co/docs/transformers/main/en/model_doc/llama</w:t>
      </w:r>
    </w:p>
    <w:p w14:paraId="347AFF38" w14:textId="08C481A0" w:rsidR="00CB7615" w:rsidRDefault="00CB7615" w:rsidP="00CB7615">
      <w:pPr>
        <w:pStyle w:val="Bibliography"/>
      </w:pPr>
      <w:r>
        <w:lastRenderedPageBreak/>
        <w:t>35.</w:t>
      </w:r>
      <w:r w:rsidR="002E440C">
        <w:t xml:space="preserve"> </w:t>
      </w:r>
      <w:r>
        <w:t>Introducing ChatGPT [Internet]. [cited 2023 Dec 4]. Available from: https://openai.com/blog/chatgpt</w:t>
      </w:r>
    </w:p>
    <w:p w14:paraId="6D9DE71A" w14:textId="0CF01733" w:rsidR="00CB7615" w:rsidRDefault="00CB7615" w:rsidP="00CB7615">
      <w:pPr>
        <w:pStyle w:val="Bibliography"/>
      </w:pPr>
      <w:r>
        <w:t>36.</w:t>
      </w:r>
      <w:r w:rsidR="002E440C">
        <w:t xml:space="preserve"> </w:t>
      </w:r>
      <w:r>
        <w:t>11 Software Development Methodologies (Plus How To Pick One) | Indeed.com [Internet]. [cited 2023 Dec 3]. Available from: https://www.indeed.com/career-advice/career-development/software-development-methodologies</w:t>
      </w:r>
    </w:p>
    <w:p w14:paraId="5DB7AF87" w14:textId="165B921C" w:rsidR="00CB7615" w:rsidRDefault="00CB7615" w:rsidP="00CB7615">
      <w:pPr>
        <w:pStyle w:val="Bibliography"/>
      </w:pPr>
      <w:r>
        <w:t>37.</w:t>
      </w:r>
      <w:r w:rsidR="002E440C">
        <w:t xml:space="preserve"> </w:t>
      </w:r>
      <w:r>
        <w:t>Easy Agile [Internet]. [cited 2023 Dec 3]. 8 Software Development Methodologies Explained. Available from: https://easyagile.com/blog/software-development-methodologies/</w:t>
      </w:r>
    </w:p>
    <w:p w14:paraId="6AD5BB36" w14:textId="5B9220F9" w:rsidR="00CB7615" w:rsidRDefault="00CB7615" w:rsidP="00CB7615">
      <w:pPr>
        <w:pStyle w:val="Bibliography"/>
      </w:pPr>
      <w:r>
        <w:t>38.</w:t>
      </w:r>
      <w:r w:rsidR="002E440C">
        <w:t xml:space="preserve"> </w:t>
      </w:r>
      <w:r>
        <w:t>What Is a Software Development Methodology? (With 11 Types) | Indeed.com Australia [Internet]. [cited 2023 Dec 3]. Available from: https://au.indeed.com/career-advice/career-development/software-development-methodology</w:t>
      </w:r>
    </w:p>
    <w:p w14:paraId="247BF969" w14:textId="0880CCE2" w:rsidR="00CB7615" w:rsidRDefault="00CB7615" w:rsidP="00CB7615">
      <w:pPr>
        <w:pStyle w:val="Bibliography"/>
      </w:pPr>
      <w:r>
        <w:t>39.</w:t>
      </w:r>
      <w:r w:rsidR="002E440C">
        <w:t xml:space="preserve"> </w:t>
      </w:r>
      <w:r>
        <w:t>Best Software Development Methodologies: Pros &amp; Cons In 2022 [Internet]. 2022 [cited 2023 Dec 3]. Available from: https://devtechnosys.com/insights/software-development-methodologies/</w:t>
      </w:r>
    </w:p>
    <w:p w14:paraId="431BEF1C" w14:textId="67BDCD1D" w:rsidR="00CB7615" w:rsidRDefault="00CB7615" w:rsidP="00CB7615">
      <w:pPr>
        <w:pStyle w:val="Bibliography"/>
      </w:pPr>
      <w:r>
        <w:t>40.</w:t>
      </w:r>
      <w:r w:rsidR="002E440C">
        <w:t xml:space="preserve"> </w:t>
      </w:r>
      <w:r>
        <w:t>Top 4 Software Development Methodologies | Synopsys Blog [Internet]. [cited 2023 Dec 3]. Available from: https://www.synopsys.com/blogs/software-security/top-4-software-development-methodologies.html</w:t>
      </w:r>
    </w:p>
    <w:p w14:paraId="21B0E755" w14:textId="30367884" w:rsidR="00CB7615" w:rsidRDefault="00CB7615" w:rsidP="00CB7615">
      <w:pPr>
        <w:pStyle w:val="Bibliography"/>
      </w:pPr>
      <w:r>
        <w:t>41.</w:t>
      </w:r>
      <w:r w:rsidR="002E440C">
        <w:t xml:space="preserve"> </w:t>
      </w:r>
      <w:r>
        <w:t>Atlassian. Atlassian. [cited 2023 Dec 3]. What is Agile? Available from: https://www.atlassian.com/agile</w:t>
      </w:r>
    </w:p>
    <w:p w14:paraId="1AA75969" w14:textId="00E45361" w:rsidR="00CB7615" w:rsidRDefault="00CB7615" w:rsidP="00CB7615">
      <w:pPr>
        <w:pStyle w:val="Bibliography"/>
      </w:pPr>
      <w:r>
        <w:t>42.</w:t>
      </w:r>
      <w:r w:rsidR="002E440C">
        <w:t xml:space="preserve"> </w:t>
      </w:r>
      <w:r>
        <w:t>Asana. Asana. [cited 2023 Dec 3]. What Is Agile Methodology? (A Beginner’s Guide) [2023] • Asana. Available from: https://asana.com/resources/agile-methodology</w:t>
      </w:r>
    </w:p>
    <w:p w14:paraId="211DC718" w14:textId="40398D9E" w:rsidR="00CB7615" w:rsidRDefault="00CB7615" w:rsidP="00CB7615">
      <w:pPr>
        <w:pStyle w:val="Bibliography"/>
      </w:pPr>
      <w:r>
        <w:t>43.</w:t>
      </w:r>
      <w:r w:rsidR="002E440C">
        <w:t xml:space="preserve"> </w:t>
      </w:r>
      <w:r>
        <w:t>Springboard Blog [Internet]. 2020 [cited 2023 Dec 3]. What is the Agile Methodology in Software Development? Available from: https://www.springboard.com/blog/software-engineering/agile-methodology-software-development/</w:t>
      </w:r>
    </w:p>
    <w:p w14:paraId="0E6BB52B" w14:textId="790EC64C" w:rsidR="00CB7615" w:rsidRDefault="00CB7615" w:rsidP="00CB7615">
      <w:pPr>
        <w:pStyle w:val="Bibliography"/>
      </w:pPr>
      <w:r>
        <w:t>44.</w:t>
      </w:r>
      <w:r w:rsidR="002E440C">
        <w:t xml:space="preserve"> </w:t>
      </w:r>
      <w:r>
        <w:t>Altvater A. Stackify. 2023 [cited 2023 Dec 3]. What is Agile Methodology? Tools, Best Practices &amp; More. Available from: https://stackify.com/agile-methodology/</w:t>
      </w:r>
    </w:p>
    <w:p w14:paraId="5511F71B" w14:textId="46442CA9" w:rsidR="00CB7615" w:rsidRDefault="00CB7615" w:rsidP="00CB7615">
      <w:pPr>
        <w:pStyle w:val="Bibliography"/>
      </w:pPr>
      <w:r>
        <w:t>45.</w:t>
      </w:r>
      <w:r w:rsidR="002E440C">
        <w:t xml:space="preserve"> </w:t>
      </w:r>
      <w:r>
        <w:t>33 Managing the Development of Large Software Systems (1970). In: Ideas That Created the Future: Classic Papers of Computer Science [Internet]. MIT Press; 2020 [cited 2023 Dec 3]. p. 321–32. Available from: https://ieeexplore.ieee.org/document/9357688</w:t>
      </w:r>
    </w:p>
    <w:p w14:paraId="2D41A166" w14:textId="455C46E4" w:rsidR="00CB7615" w:rsidRDefault="00CB7615" w:rsidP="00CB7615">
      <w:pPr>
        <w:pStyle w:val="Bibliography"/>
      </w:pPr>
      <w:r>
        <w:t>46.</w:t>
      </w:r>
      <w:r w:rsidR="002E440C">
        <w:t xml:space="preserve"> </w:t>
      </w:r>
      <w:r>
        <w:t>Atlassian. Atlassian. [cited 2023 Dec 3]. Agile vs. waterfall project management. Available from: https://www.atlassian.com/agile/project-management/project-management-intro</w:t>
      </w:r>
    </w:p>
    <w:p w14:paraId="49D990AF" w14:textId="40D0E984" w:rsidR="00CB7615" w:rsidRDefault="00CB7615" w:rsidP="00CB7615">
      <w:pPr>
        <w:pStyle w:val="Bibliography"/>
      </w:pPr>
      <w:r>
        <w:t>47.</w:t>
      </w:r>
      <w:r w:rsidR="002E440C">
        <w:t xml:space="preserve"> </w:t>
      </w:r>
      <w:r>
        <w:t xml:space="preserve">Jackson D. Software Development Processes. </w:t>
      </w:r>
    </w:p>
    <w:p w14:paraId="3A90601E" w14:textId="3539F745" w:rsidR="00CB7615" w:rsidRDefault="00CB7615" w:rsidP="00CB7615">
      <w:pPr>
        <w:pStyle w:val="Bibliography"/>
      </w:pPr>
      <w:r>
        <w:t>48.</w:t>
      </w:r>
      <w:r w:rsidR="002E440C">
        <w:t xml:space="preserve"> </w:t>
      </w:r>
      <w:r>
        <w:t>Team AC. Waterfall Methodology: Project Management | Adobe Workfront [Internet]. [cited 2023 Dec 3]. Available from: https://business.adobe.com/blog/basics/waterfall</w:t>
      </w:r>
    </w:p>
    <w:p w14:paraId="4FC430DF" w14:textId="04B82FE5" w:rsidR="00CB7615" w:rsidRDefault="00CB7615" w:rsidP="00CB7615">
      <w:pPr>
        <w:pStyle w:val="Bibliography"/>
      </w:pPr>
      <w:r>
        <w:t>49.</w:t>
      </w:r>
      <w:r w:rsidR="002E440C">
        <w:t xml:space="preserve"> </w:t>
      </w:r>
      <w:r>
        <w:t>Docslib [Internet]. [cited 2023 Dec 3]. Wateerfallvs V-MODEL Vs AGILE: a COMPARATIVE STUDY on SDLC. Available from: https://docslib.org/doc/6044506/wateerfallvs-v-model-vs-agile-a-comparative-study-on-sdlc</w:t>
      </w:r>
    </w:p>
    <w:p w14:paraId="3493A9EA" w14:textId="3B0EA111" w:rsidR="00CB7615" w:rsidRDefault="00CB7615" w:rsidP="00CB7615">
      <w:pPr>
        <w:pStyle w:val="Bibliography"/>
      </w:pPr>
      <w:r>
        <w:t>50.</w:t>
      </w:r>
      <w:r w:rsidR="002E440C">
        <w:t xml:space="preserve"> </w:t>
      </w:r>
      <w:r>
        <w:t>Atlassian. Atlassian. [cited 2023 Dec 4]. What is DevOps? Available from: https://www.atlassian.com/devops</w:t>
      </w:r>
    </w:p>
    <w:p w14:paraId="1FEA33C0" w14:textId="3A2647DF" w:rsidR="00CB7615" w:rsidRDefault="00CB7615" w:rsidP="00CB7615">
      <w:pPr>
        <w:pStyle w:val="Bibliography"/>
      </w:pPr>
      <w:r>
        <w:lastRenderedPageBreak/>
        <w:t>51.</w:t>
      </w:r>
      <w:r w:rsidR="002E440C">
        <w:t xml:space="preserve"> </w:t>
      </w:r>
      <w:r>
        <w:t>Raycad. DevOps methodology and process [Internet]. Medium. 2019 [cited 2023 Dec 4]. Available from: https://medium.com/@raycad.seedotech/devops-methodology-and-process-dde388eb65bd</w:t>
      </w:r>
    </w:p>
    <w:p w14:paraId="76D01A00" w14:textId="6F4EADC0" w:rsidR="00CB7615" w:rsidRDefault="00CB7615" w:rsidP="00CB7615">
      <w:pPr>
        <w:pStyle w:val="Bibliography"/>
      </w:pPr>
      <w:r>
        <w:t>52.</w:t>
      </w:r>
      <w:r w:rsidR="002E440C">
        <w:t xml:space="preserve"> </w:t>
      </w:r>
      <w:r>
        <w:t>Testing Flutter apps [Internet]. [cited 2023 Dec 4]. Available from: https://docs.flutter.dev/testing/overview</w:t>
      </w:r>
    </w:p>
    <w:p w14:paraId="28825641" w14:textId="04B7D2C9" w:rsidR="00CB7615" w:rsidRDefault="00CB7615" w:rsidP="00CB7615">
      <w:pPr>
        <w:pStyle w:val="Bibliography"/>
      </w:pPr>
      <w:r>
        <w:t>53.</w:t>
      </w:r>
      <w:r w:rsidR="002E440C">
        <w:t xml:space="preserve"> </w:t>
      </w:r>
      <w:r>
        <w:t>Hazlazuardi. How My Team Uses Nielsen’s 10 Usability Heuristics in Our Application [Internet]. Medium. 2021 [cited 2023 Dec 1]. Available from: https://medium.com/@hazlazuardi/how-my-team-uses-nielsens-10-usability-heuristics-in-our-application-865fef19220d</w:t>
      </w:r>
    </w:p>
    <w:p w14:paraId="2B33D6F4" w14:textId="1C095927" w:rsidR="00CB7615" w:rsidRDefault="00CB7615" w:rsidP="00CB7615">
      <w:pPr>
        <w:pStyle w:val="Bibliography"/>
      </w:pPr>
      <w:r>
        <w:t>54.</w:t>
      </w:r>
      <w:r w:rsidR="002E440C">
        <w:t xml:space="preserve"> </w:t>
      </w:r>
      <w:r>
        <w:t>What is Scalability Testing? Learn with Example [Internet]. 2023 [cited 2023 Dec 5]. Available from: https://www.guru99.com/scalability-testing.html</w:t>
      </w:r>
    </w:p>
    <w:p w14:paraId="7ECA1239" w14:textId="1351D45B" w:rsidR="00CB7615" w:rsidRDefault="00CB7615" w:rsidP="00CB7615">
      <w:pPr>
        <w:pStyle w:val="Bibliography"/>
      </w:pPr>
      <w:r>
        <w:t>55.</w:t>
      </w:r>
      <w:r w:rsidR="002E440C">
        <w:t xml:space="preserve"> </w:t>
      </w:r>
      <w:r>
        <w:t>BrowserStack [Internet]. [cited 2023 Dec 5]. Accessibility Testing: An Essential Guide. Available from: https://browserstack.wpengine.com/guide/accessibility-testing/</w:t>
      </w:r>
    </w:p>
    <w:p w14:paraId="4A68D4F2" w14:textId="4D854AFF" w:rsidR="008A58DD" w:rsidRPr="008A58DD" w:rsidRDefault="00E228CA" w:rsidP="008F43D9">
      <w:pPr>
        <w:tabs>
          <w:tab w:val="left" w:pos="3533"/>
        </w:tabs>
      </w:pPr>
      <w:r>
        <w:fldChar w:fldCharType="end"/>
      </w:r>
      <w:r w:rsidR="00C77D6E">
        <w:tab/>
      </w:r>
    </w:p>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0213E" w14:textId="77777777" w:rsidR="00BE7E1F" w:rsidRDefault="00BE7E1F">
      <w:pPr>
        <w:spacing w:after="0" w:line="240" w:lineRule="auto"/>
      </w:pPr>
      <w:r>
        <w:separator/>
      </w:r>
    </w:p>
  </w:endnote>
  <w:endnote w:type="continuationSeparator" w:id="0">
    <w:p w14:paraId="409835AA" w14:textId="77777777" w:rsidR="00BE7E1F" w:rsidRDefault="00BE7E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26B3A" w14:textId="77777777" w:rsidR="00BE7E1F" w:rsidRDefault="00BE7E1F">
      <w:pPr>
        <w:spacing w:after="0" w:line="240" w:lineRule="auto"/>
      </w:pPr>
      <w:r>
        <w:separator/>
      </w:r>
    </w:p>
  </w:footnote>
  <w:footnote w:type="continuationSeparator" w:id="0">
    <w:p w14:paraId="1484026D" w14:textId="77777777" w:rsidR="00BE7E1F" w:rsidRDefault="00BE7E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840F65"/>
    <w:multiLevelType w:val="hybridMultilevel"/>
    <w:tmpl w:val="837A48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8215D61"/>
    <w:multiLevelType w:val="hybridMultilevel"/>
    <w:tmpl w:val="17C424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3674FF"/>
    <w:multiLevelType w:val="hybridMultilevel"/>
    <w:tmpl w:val="479C889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32ED6D03"/>
    <w:multiLevelType w:val="hybridMultilevel"/>
    <w:tmpl w:val="A852EF6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3A994EA4"/>
    <w:multiLevelType w:val="hybridMultilevel"/>
    <w:tmpl w:val="6248009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559756AA"/>
    <w:multiLevelType w:val="hybridMultilevel"/>
    <w:tmpl w:val="1A08E8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573B2AFD"/>
    <w:multiLevelType w:val="multilevel"/>
    <w:tmpl w:val="F7C2809C"/>
    <w:lvl w:ilvl="0">
      <w:start w:val="1"/>
      <w:numFmt w:val="decimal"/>
      <w:lvlText w:val="%1."/>
      <w:lvlJc w:val="left"/>
      <w:pPr>
        <w:ind w:left="888" w:hanging="444"/>
      </w:pPr>
      <w:rPr>
        <w:rFonts w:hint="default"/>
      </w:rPr>
    </w:lvl>
    <w:lvl w:ilvl="1">
      <w:start w:val="1"/>
      <w:numFmt w:val="decimal"/>
      <w:lvlText w:val="%1.%2."/>
      <w:lvlJc w:val="left"/>
      <w:pPr>
        <w:ind w:left="888" w:hanging="444"/>
      </w:pPr>
      <w:rPr>
        <w:rFonts w:hint="default"/>
      </w:rPr>
    </w:lvl>
    <w:lvl w:ilvl="2">
      <w:start w:val="1"/>
      <w:numFmt w:val="decimal"/>
      <w:lvlText w:val="%1.%2.%3."/>
      <w:lvlJc w:val="left"/>
      <w:pPr>
        <w:ind w:left="1164" w:hanging="720"/>
      </w:pPr>
      <w:rPr>
        <w:rFonts w:hint="default"/>
      </w:rPr>
    </w:lvl>
    <w:lvl w:ilvl="3">
      <w:start w:val="1"/>
      <w:numFmt w:val="decimal"/>
      <w:lvlText w:val="%1.%2.%3.%4."/>
      <w:lvlJc w:val="left"/>
      <w:pPr>
        <w:ind w:left="1164" w:hanging="720"/>
      </w:pPr>
      <w:rPr>
        <w:rFonts w:hint="default"/>
      </w:rPr>
    </w:lvl>
    <w:lvl w:ilvl="4">
      <w:start w:val="1"/>
      <w:numFmt w:val="decimal"/>
      <w:lvlText w:val="%1.%2.%3.%4.%5."/>
      <w:lvlJc w:val="left"/>
      <w:pPr>
        <w:ind w:left="1524" w:hanging="1080"/>
      </w:pPr>
      <w:rPr>
        <w:rFonts w:hint="default"/>
      </w:rPr>
    </w:lvl>
    <w:lvl w:ilvl="5">
      <w:start w:val="1"/>
      <w:numFmt w:val="decimal"/>
      <w:lvlText w:val="%1.%2.%3.%4.%5.%6."/>
      <w:lvlJc w:val="left"/>
      <w:pPr>
        <w:ind w:left="1524" w:hanging="1080"/>
      </w:pPr>
      <w:rPr>
        <w:rFonts w:hint="default"/>
      </w:rPr>
    </w:lvl>
    <w:lvl w:ilvl="6">
      <w:start w:val="1"/>
      <w:numFmt w:val="decimal"/>
      <w:lvlText w:val="%1.%2.%3.%4.%5.%6.%7."/>
      <w:lvlJc w:val="left"/>
      <w:pPr>
        <w:ind w:left="1884" w:hanging="1440"/>
      </w:pPr>
      <w:rPr>
        <w:rFonts w:hint="default"/>
      </w:rPr>
    </w:lvl>
    <w:lvl w:ilvl="7">
      <w:start w:val="1"/>
      <w:numFmt w:val="decimal"/>
      <w:lvlText w:val="%1.%2.%3.%4.%5.%6.%7.%8."/>
      <w:lvlJc w:val="left"/>
      <w:pPr>
        <w:ind w:left="1884" w:hanging="1440"/>
      </w:pPr>
      <w:rPr>
        <w:rFonts w:hint="default"/>
      </w:rPr>
    </w:lvl>
    <w:lvl w:ilvl="8">
      <w:start w:val="1"/>
      <w:numFmt w:val="decimal"/>
      <w:lvlText w:val="%1.%2.%3.%4.%5.%6.%7.%8.%9."/>
      <w:lvlJc w:val="left"/>
      <w:pPr>
        <w:ind w:left="2244" w:hanging="1800"/>
      </w:pPr>
      <w:rPr>
        <w:rFonts w:hint="default"/>
      </w:rPr>
    </w:lvl>
  </w:abstractNum>
  <w:abstractNum w:abstractNumId="8"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3212567"/>
    <w:multiLevelType w:val="hybridMultilevel"/>
    <w:tmpl w:val="0D9209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6BD62FEC"/>
    <w:multiLevelType w:val="hybridMultilevel"/>
    <w:tmpl w:val="6DBC27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713A02B5"/>
    <w:multiLevelType w:val="hybridMultilevel"/>
    <w:tmpl w:val="0EA0564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7FD027B2"/>
    <w:multiLevelType w:val="hybridMultilevel"/>
    <w:tmpl w:val="0CB020F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num w:numId="1" w16cid:durableId="219705612">
    <w:abstractNumId w:val="8"/>
  </w:num>
  <w:num w:numId="2" w16cid:durableId="1361665836">
    <w:abstractNumId w:val="0"/>
  </w:num>
  <w:num w:numId="3" w16cid:durableId="1636329128">
    <w:abstractNumId w:val="12"/>
  </w:num>
  <w:num w:numId="4" w16cid:durableId="1516186368">
    <w:abstractNumId w:val="9"/>
  </w:num>
  <w:num w:numId="5" w16cid:durableId="1309360417">
    <w:abstractNumId w:val="6"/>
  </w:num>
  <w:num w:numId="6" w16cid:durableId="2052261854">
    <w:abstractNumId w:val="1"/>
  </w:num>
  <w:num w:numId="7" w16cid:durableId="1607495609">
    <w:abstractNumId w:val="7"/>
  </w:num>
  <w:num w:numId="8" w16cid:durableId="871309843">
    <w:abstractNumId w:val="10"/>
  </w:num>
  <w:num w:numId="9" w16cid:durableId="951935408">
    <w:abstractNumId w:val="11"/>
  </w:num>
  <w:num w:numId="10" w16cid:durableId="1835797387">
    <w:abstractNumId w:val="2"/>
  </w:num>
  <w:num w:numId="11" w16cid:durableId="966549341">
    <w:abstractNumId w:val="4"/>
  </w:num>
  <w:num w:numId="12" w16cid:durableId="111218939">
    <w:abstractNumId w:val="3"/>
  </w:num>
  <w:num w:numId="13" w16cid:durableId="18785424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4EC2"/>
    <w:rsid w:val="000063CC"/>
    <w:rsid w:val="0001541B"/>
    <w:rsid w:val="00020113"/>
    <w:rsid w:val="00031063"/>
    <w:rsid w:val="000316B1"/>
    <w:rsid w:val="00044570"/>
    <w:rsid w:val="00051C76"/>
    <w:rsid w:val="00062618"/>
    <w:rsid w:val="00064D80"/>
    <w:rsid w:val="000754B5"/>
    <w:rsid w:val="000761DC"/>
    <w:rsid w:val="00094DE4"/>
    <w:rsid w:val="00095BE8"/>
    <w:rsid w:val="000B1C3C"/>
    <w:rsid w:val="000B2EA3"/>
    <w:rsid w:val="000B7733"/>
    <w:rsid w:val="000C1575"/>
    <w:rsid w:val="000C338A"/>
    <w:rsid w:val="000E049B"/>
    <w:rsid w:val="000F3E01"/>
    <w:rsid w:val="000F475A"/>
    <w:rsid w:val="000F5CE8"/>
    <w:rsid w:val="000F7A1F"/>
    <w:rsid w:val="000F7F36"/>
    <w:rsid w:val="00107867"/>
    <w:rsid w:val="0011509F"/>
    <w:rsid w:val="00115AA4"/>
    <w:rsid w:val="0011602A"/>
    <w:rsid w:val="00126356"/>
    <w:rsid w:val="001263C8"/>
    <w:rsid w:val="00127E42"/>
    <w:rsid w:val="001309E3"/>
    <w:rsid w:val="00131D19"/>
    <w:rsid w:val="00151300"/>
    <w:rsid w:val="00151A79"/>
    <w:rsid w:val="001607FF"/>
    <w:rsid w:val="00163050"/>
    <w:rsid w:val="00163C57"/>
    <w:rsid w:val="0017392A"/>
    <w:rsid w:val="00192921"/>
    <w:rsid w:val="001A69BF"/>
    <w:rsid w:val="001B0D39"/>
    <w:rsid w:val="001B4795"/>
    <w:rsid w:val="001B69C0"/>
    <w:rsid w:val="001D46CB"/>
    <w:rsid w:val="001D7BDC"/>
    <w:rsid w:val="001E216D"/>
    <w:rsid w:val="001E3F22"/>
    <w:rsid w:val="001F3CC5"/>
    <w:rsid w:val="001F7604"/>
    <w:rsid w:val="00201147"/>
    <w:rsid w:val="00204DA5"/>
    <w:rsid w:val="00207896"/>
    <w:rsid w:val="00210580"/>
    <w:rsid w:val="002159FA"/>
    <w:rsid w:val="0023188B"/>
    <w:rsid w:val="00233612"/>
    <w:rsid w:val="00236C80"/>
    <w:rsid w:val="00237072"/>
    <w:rsid w:val="002511DF"/>
    <w:rsid w:val="00251A7C"/>
    <w:rsid w:val="00261D64"/>
    <w:rsid w:val="00267715"/>
    <w:rsid w:val="00272E28"/>
    <w:rsid w:val="00274FA1"/>
    <w:rsid w:val="00283BF4"/>
    <w:rsid w:val="002865EE"/>
    <w:rsid w:val="00287C58"/>
    <w:rsid w:val="00291095"/>
    <w:rsid w:val="002A3617"/>
    <w:rsid w:val="002A53CA"/>
    <w:rsid w:val="002C0F02"/>
    <w:rsid w:val="002C4644"/>
    <w:rsid w:val="002D21B4"/>
    <w:rsid w:val="002D3029"/>
    <w:rsid w:val="002E3D1F"/>
    <w:rsid w:val="002E440C"/>
    <w:rsid w:val="002E62A7"/>
    <w:rsid w:val="002E6C5D"/>
    <w:rsid w:val="002F0040"/>
    <w:rsid w:val="002F019E"/>
    <w:rsid w:val="00313825"/>
    <w:rsid w:val="0031387B"/>
    <w:rsid w:val="00321448"/>
    <w:rsid w:val="003240C1"/>
    <w:rsid w:val="00333B32"/>
    <w:rsid w:val="00336EB8"/>
    <w:rsid w:val="0034342C"/>
    <w:rsid w:val="003441C6"/>
    <w:rsid w:val="00355027"/>
    <w:rsid w:val="003556C9"/>
    <w:rsid w:val="0036612C"/>
    <w:rsid w:val="003702C9"/>
    <w:rsid w:val="00372015"/>
    <w:rsid w:val="00373E46"/>
    <w:rsid w:val="00383043"/>
    <w:rsid w:val="0038437F"/>
    <w:rsid w:val="00391FA5"/>
    <w:rsid w:val="00395102"/>
    <w:rsid w:val="003A755F"/>
    <w:rsid w:val="003A7CFB"/>
    <w:rsid w:val="003C6F49"/>
    <w:rsid w:val="003D3BCE"/>
    <w:rsid w:val="003D409E"/>
    <w:rsid w:val="003E3A88"/>
    <w:rsid w:val="003F7F55"/>
    <w:rsid w:val="00412EC4"/>
    <w:rsid w:val="0042721C"/>
    <w:rsid w:val="00433452"/>
    <w:rsid w:val="00442885"/>
    <w:rsid w:val="0045012C"/>
    <w:rsid w:val="004512E2"/>
    <w:rsid w:val="00453A24"/>
    <w:rsid w:val="004652A9"/>
    <w:rsid w:val="0047114A"/>
    <w:rsid w:val="0047503B"/>
    <w:rsid w:val="004851E7"/>
    <w:rsid w:val="00495E38"/>
    <w:rsid w:val="00496052"/>
    <w:rsid w:val="004978CF"/>
    <w:rsid w:val="004B0315"/>
    <w:rsid w:val="004B5C0B"/>
    <w:rsid w:val="004B7561"/>
    <w:rsid w:val="004B7C80"/>
    <w:rsid w:val="004C0DBC"/>
    <w:rsid w:val="004C0F29"/>
    <w:rsid w:val="004C6CF3"/>
    <w:rsid w:val="004D6112"/>
    <w:rsid w:val="004D618C"/>
    <w:rsid w:val="004D69A5"/>
    <w:rsid w:val="004D7A72"/>
    <w:rsid w:val="004E1FCB"/>
    <w:rsid w:val="004E2BAA"/>
    <w:rsid w:val="004F1A68"/>
    <w:rsid w:val="004F5F3A"/>
    <w:rsid w:val="00513779"/>
    <w:rsid w:val="00516AA2"/>
    <w:rsid w:val="00521642"/>
    <w:rsid w:val="005248BA"/>
    <w:rsid w:val="00524C46"/>
    <w:rsid w:val="00536597"/>
    <w:rsid w:val="00536DA2"/>
    <w:rsid w:val="00537484"/>
    <w:rsid w:val="00541195"/>
    <w:rsid w:val="00561C53"/>
    <w:rsid w:val="005671DE"/>
    <w:rsid w:val="00574FB6"/>
    <w:rsid w:val="005856FD"/>
    <w:rsid w:val="005878ED"/>
    <w:rsid w:val="00593522"/>
    <w:rsid w:val="00595544"/>
    <w:rsid w:val="005956E5"/>
    <w:rsid w:val="005A5582"/>
    <w:rsid w:val="005B25F9"/>
    <w:rsid w:val="005B6EF4"/>
    <w:rsid w:val="005C68EB"/>
    <w:rsid w:val="005D1627"/>
    <w:rsid w:val="005D732F"/>
    <w:rsid w:val="005E552F"/>
    <w:rsid w:val="005E7D99"/>
    <w:rsid w:val="005F2F76"/>
    <w:rsid w:val="00604B8B"/>
    <w:rsid w:val="00610E39"/>
    <w:rsid w:val="006122EE"/>
    <w:rsid w:val="006150FF"/>
    <w:rsid w:val="00617F4E"/>
    <w:rsid w:val="00621021"/>
    <w:rsid w:val="0062607D"/>
    <w:rsid w:val="006357CC"/>
    <w:rsid w:val="0064556D"/>
    <w:rsid w:val="00650F16"/>
    <w:rsid w:val="00665F74"/>
    <w:rsid w:val="00675E81"/>
    <w:rsid w:val="00684B35"/>
    <w:rsid w:val="00685BD5"/>
    <w:rsid w:val="00690A2D"/>
    <w:rsid w:val="00693298"/>
    <w:rsid w:val="00697B7F"/>
    <w:rsid w:val="006A583D"/>
    <w:rsid w:val="006B1BB8"/>
    <w:rsid w:val="006B25D1"/>
    <w:rsid w:val="006D0DAE"/>
    <w:rsid w:val="006D1841"/>
    <w:rsid w:val="006E7649"/>
    <w:rsid w:val="006F3D0E"/>
    <w:rsid w:val="00707AD8"/>
    <w:rsid w:val="00710753"/>
    <w:rsid w:val="00712687"/>
    <w:rsid w:val="007217E8"/>
    <w:rsid w:val="00722155"/>
    <w:rsid w:val="00726A59"/>
    <w:rsid w:val="00726ACD"/>
    <w:rsid w:val="00727EB8"/>
    <w:rsid w:val="0073018A"/>
    <w:rsid w:val="00734C16"/>
    <w:rsid w:val="00745571"/>
    <w:rsid w:val="00746ACC"/>
    <w:rsid w:val="00750E49"/>
    <w:rsid w:val="007534D0"/>
    <w:rsid w:val="00760785"/>
    <w:rsid w:val="00763869"/>
    <w:rsid w:val="007813B2"/>
    <w:rsid w:val="00791308"/>
    <w:rsid w:val="007A0FE3"/>
    <w:rsid w:val="007A2C38"/>
    <w:rsid w:val="007B01AD"/>
    <w:rsid w:val="007B1CFA"/>
    <w:rsid w:val="007B63DE"/>
    <w:rsid w:val="007C120C"/>
    <w:rsid w:val="007C62B6"/>
    <w:rsid w:val="007C77E6"/>
    <w:rsid w:val="007D15B3"/>
    <w:rsid w:val="007D2393"/>
    <w:rsid w:val="007E323C"/>
    <w:rsid w:val="007E669C"/>
    <w:rsid w:val="007F3450"/>
    <w:rsid w:val="007F3F78"/>
    <w:rsid w:val="00823817"/>
    <w:rsid w:val="00826F9D"/>
    <w:rsid w:val="00832B76"/>
    <w:rsid w:val="008377B0"/>
    <w:rsid w:val="008457E6"/>
    <w:rsid w:val="008542B9"/>
    <w:rsid w:val="00857A92"/>
    <w:rsid w:val="00862A98"/>
    <w:rsid w:val="008655AB"/>
    <w:rsid w:val="00867E30"/>
    <w:rsid w:val="008709F4"/>
    <w:rsid w:val="00885E3D"/>
    <w:rsid w:val="0089222A"/>
    <w:rsid w:val="008926F8"/>
    <w:rsid w:val="00897C85"/>
    <w:rsid w:val="008A58DD"/>
    <w:rsid w:val="008B16C7"/>
    <w:rsid w:val="008B3C50"/>
    <w:rsid w:val="008C47C3"/>
    <w:rsid w:val="008D252E"/>
    <w:rsid w:val="008D7912"/>
    <w:rsid w:val="008D7B9E"/>
    <w:rsid w:val="008E0A1A"/>
    <w:rsid w:val="008E1339"/>
    <w:rsid w:val="008E5EA4"/>
    <w:rsid w:val="008F14D9"/>
    <w:rsid w:val="008F37AC"/>
    <w:rsid w:val="008F3CEE"/>
    <w:rsid w:val="008F43D9"/>
    <w:rsid w:val="00913AAA"/>
    <w:rsid w:val="00917F93"/>
    <w:rsid w:val="00924C5E"/>
    <w:rsid w:val="009269F3"/>
    <w:rsid w:val="00926BF9"/>
    <w:rsid w:val="00930394"/>
    <w:rsid w:val="0093049F"/>
    <w:rsid w:val="00933B42"/>
    <w:rsid w:val="0093562D"/>
    <w:rsid w:val="00936A28"/>
    <w:rsid w:val="00941716"/>
    <w:rsid w:val="009426EA"/>
    <w:rsid w:val="0095702B"/>
    <w:rsid w:val="00973ED9"/>
    <w:rsid w:val="00980229"/>
    <w:rsid w:val="00997C4A"/>
    <w:rsid w:val="009A6A68"/>
    <w:rsid w:val="009B0C20"/>
    <w:rsid w:val="009B697E"/>
    <w:rsid w:val="009C3782"/>
    <w:rsid w:val="009C73F9"/>
    <w:rsid w:val="009D35EA"/>
    <w:rsid w:val="009D3CA3"/>
    <w:rsid w:val="009E2085"/>
    <w:rsid w:val="009E3092"/>
    <w:rsid w:val="009F2797"/>
    <w:rsid w:val="009F3E2A"/>
    <w:rsid w:val="00A02B49"/>
    <w:rsid w:val="00A03449"/>
    <w:rsid w:val="00A114C6"/>
    <w:rsid w:val="00A1282C"/>
    <w:rsid w:val="00A1287C"/>
    <w:rsid w:val="00A25B35"/>
    <w:rsid w:val="00A25F1D"/>
    <w:rsid w:val="00A41062"/>
    <w:rsid w:val="00A47AED"/>
    <w:rsid w:val="00A537E9"/>
    <w:rsid w:val="00A57E02"/>
    <w:rsid w:val="00A62AD3"/>
    <w:rsid w:val="00A630B4"/>
    <w:rsid w:val="00A6527C"/>
    <w:rsid w:val="00A83D36"/>
    <w:rsid w:val="00A93ABF"/>
    <w:rsid w:val="00A97480"/>
    <w:rsid w:val="00AC1709"/>
    <w:rsid w:val="00AC25AE"/>
    <w:rsid w:val="00AC4BE9"/>
    <w:rsid w:val="00AC7086"/>
    <w:rsid w:val="00AC76D6"/>
    <w:rsid w:val="00AD0EC0"/>
    <w:rsid w:val="00AD7CEC"/>
    <w:rsid w:val="00AE0C40"/>
    <w:rsid w:val="00AE69F7"/>
    <w:rsid w:val="00B0430B"/>
    <w:rsid w:val="00B078E5"/>
    <w:rsid w:val="00B12000"/>
    <w:rsid w:val="00B206F0"/>
    <w:rsid w:val="00B25D0F"/>
    <w:rsid w:val="00B35FB2"/>
    <w:rsid w:val="00B3616F"/>
    <w:rsid w:val="00B605BC"/>
    <w:rsid w:val="00B60B62"/>
    <w:rsid w:val="00B713E6"/>
    <w:rsid w:val="00B72283"/>
    <w:rsid w:val="00B81FE0"/>
    <w:rsid w:val="00B94F85"/>
    <w:rsid w:val="00BA2209"/>
    <w:rsid w:val="00BB061C"/>
    <w:rsid w:val="00BC23B0"/>
    <w:rsid w:val="00BC3F5F"/>
    <w:rsid w:val="00BD5F40"/>
    <w:rsid w:val="00BE70AC"/>
    <w:rsid w:val="00BE7E1F"/>
    <w:rsid w:val="00BF313E"/>
    <w:rsid w:val="00C02439"/>
    <w:rsid w:val="00C060AA"/>
    <w:rsid w:val="00C06776"/>
    <w:rsid w:val="00C11B35"/>
    <w:rsid w:val="00C14D98"/>
    <w:rsid w:val="00C2001D"/>
    <w:rsid w:val="00C203BA"/>
    <w:rsid w:val="00C21FC3"/>
    <w:rsid w:val="00C40818"/>
    <w:rsid w:val="00C44EC8"/>
    <w:rsid w:val="00C5047D"/>
    <w:rsid w:val="00C577DA"/>
    <w:rsid w:val="00C6687E"/>
    <w:rsid w:val="00C77D6E"/>
    <w:rsid w:val="00C94E48"/>
    <w:rsid w:val="00C94FEA"/>
    <w:rsid w:val="00C9597C"/>
    <w:rsid w:val="00CA15CE"/>
    <w:rsid w:val="00CB7615"/>
    <w:rsid w:val="00CC4C0A"/>
    <w:rsid w:val="00CC65F3"/>
    <w:rsid w:val="00CC7CE7"/>
    <w:rsid w:val="00CC7D55"/>
    <w:rsid w:val="00CE6395"/>
    <w:rsid w:val="00CE68B2"/>
    <w:rsid w:val="00CF3989"/>
    <w:rsid w:val="00CF4B16"/>
    <w:rsid w:val="00CF6B12"/>
    <w:rsid w:val="00D03DD7"/>
    <w:rsid w:val="00D054EF"/>
    <w:rsid w:val="00D1027E"/>
    <w:rsid w:val="00D11862"/>
    <w:rsid w:val="00D14081"/>
    <w:rsid w:val="00D1491C"/>
    <w:rsid w:val="00D1590F"/>
    <w:rsid w:val="00D15A97"/>
    <w:rsid w:val="00D25AA0"/>
    <w:rsid w:val="00D26CD4"/>
    <w:rsid w:val="00D34AAC"/>
    <w:rsid w:val="00D368D1"/>
    <w:rsid w:val="00D57559"/>
    <w:rsid w:val="00D57C33"/>
    <w:rsid w:val="00D6295E"/>
    <w:rsid w:val="00D649A9"/>
    <w:rsid w:val="00D86E15"/>
    <w:rsid w:val="00D86E35"/>
    <w:rsid w:val="00D93E12"/>
    <w:rsid w:val="00D940FE"/>
    <w:rsid w:val="00DA0B7C"/>
    <w:rsid w:val="00DA1345"/>
    <w:rsid w:val="00DB19BA"/>
    <w:rsid w:val="00DB5EB2"/>
    <w:rsid w:val="00DD0776"/>
    <w:rsid w:val="00DD15B0"/>
    <w:rsid w:val="00DD4EBF"/>
    <w:rsid w:val="00DD79CA"/>
    <w:rsid w:val="00DE0D03"/>
    <w:rsid w:val="00DE4790"/>
    <w:rsid w:val="00DF1F15"/>
    <w:rsid w:val="00DF2EA3"/>
    <w:rsid w:val="00DF4960"/>
    <w:rsid w:val="00E228CA"/>
    <w:rsid w:val="00E35780"/>
    <w:rsid w:val="00E358F0"/>
    <w:rsid w:val="00E40757"/>
    <w:rsid w:val="00E43270"/>
    <w:rsid w:val="00E439A1"/>
    <w:rsid w:val="00E45F2C"/>
    <w:rsid w:val="00E55EEB"/>
    <w:rsid w:val="00E64557"/>
    <w:rsid w:val="00E7064D"/>
    <w:rsid w:val="00E710A4"/>
    <w:rsid w:val="00E84F69"/>
    <w:rsid w:val="00E90418"/>
    <w:rsid w:val="00EA7ED9"/>
    <w:rsid w:val="00EB5CB6"/>
    <w:rsid w:val="00EB7D43"/>
    <w:rsid w:val="00EC12D4"/>
    <w:rsid w:val="00ED11FF"/>
    <w:rsid w:val="00ED2FF7"/>
    <w:rsid w:val="00EE6195"/>
    <w:rsid w:val="00EE67FB"/>
    <w:rsid w:val="00EF1D7D"/>
    <w:rsid w:val="00EF5F97"/>
    <w:rsid w:val="00F00F2F"/>
    <w:rsid w:val="00F05C85"/>
    <w:rsid w:val="00F111AA"/>
    <w:rsid w:val="00F17718"/>
    <w:rsid w:val="00F2000C"/>
    <w:rsid w:val="00F20BAC"/>
    <w:rsid w:val="00F32FBD"/>
    <w:rsid w:val="00F452E3"/>
    <w:rsid w:val="00F46DBA"/>
    <w:rsid w:val="00F60502"/>
    <w:rsid w:val="00F64DFC"/>
    <w:rsid w:val="00F77FE7"/>
    <w:rsid w:val="00F836D6"/>
    <w:rsid w:val="00F83F1F"/>
    <w:rsid w:val="00F8662D"/>
    <w:rsid w:val="00F904AF"/>
    <w:rsid w:val="00FA7931"/>
    <w:rsid w:val="00FC4C69"/>
    <w:rsid w:val="00FE1485"/>
    <w:rsid w:val="00FF3299"/>
    <w:rsid w:val="00FF70B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8304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4C6CF3"/>
    <w:pPr>
      <w:spacing w:before="120" w:after="120"/>
    </w:pPr>
    <w:rPr>
      <w:rFonts w:cstheme="minorHAnsi"/>
      <w:b/>
      <w:bCs/>
      <w:caps/>
      <w:sz w:val="24"/>
      <w:szCs w:val="20"/>
    </w:rPr>
  </w:style>
  <w:style w:type="paragraph" w:styleId="TOC2">
    <w:name w:val="toc 2"/>
    <w:basedOn w:val="Normal"/>
    <w:next w:val="Normal"/>
    <w:autoRedefine/>
    <w:uiPriority w:val="39"/>
    <w:unhideWhenUsed/>
    <w:rsid w:val="000B7733"/>
    <w:pPr>
      <w:spacing w:after="0"/>
    </w:pPr>
    <w:rPr>
      <w:rFonts w:cstheme="minorHAnsi"/>
      <w:smallCaps/>
      <w:sz w:val="20"/>
      <w:szCs w:val="20"/>
    </w:r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0"/>
      <w:ind w:left="440"/>
    </w:pPr>
    <w:rPr>
      <w:rFonts w:cstheme="minorHAnsi"/>
      <w:i/>
      <w:iCs/>
      <w:sz w:val="20"/>
      <w:szCs w:val="20"/>
    </w:r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Bibliography">
    <w:name w:val="Bibliography"/>
    <w:basedOn w:val="Normal"/>
    <w:next w:val="Normal"/>
    <w:uiPriority w:val="37"/>
    <w:unhideWhenUsed/>
    <w:rsid w:val="00E228CA"/>
    <w:pPr>
      <w:tabs>
        <w:tab w:val="left" w:pos="264"/>
      </w:tabs>
      <w:spacing w:after="240" w:line="240" w:lineRule="auto"/>
      <w:ind w:left="264" w:hanging="264"/>
    </w:pPr>
  </w:style>
  <w:style w:type="paragraph" w:styleId="Header">
    <w:name w:val="header"/>
    <w:basedOn w:val="Normal"/>
    <w:link w:val="HeaderChar"/>
    <w:uiPriority w:val="99"/>
    <w:unhideWhenUsed/>
    <w:rsid w:val="00936A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6A28"/>
  </w:style>
  <w:style w:type="paragraph" w:styleId="TOC4">
    <w:name w:val="toc 4"/>
    <w:basedOn w:val="Normal"/>
    <w:next w:val="Normal"/>
    <w:autoRedefine/>
    <w:uiPriority w:val="39"/>
    <w:unhideWhenUsed/>
    <w:rsid w:val="00973ED9"/>
    <w:pPr>
      <w:spacing w:after="0"/>
      <w:ind w:left="660"/>
    </w:pPr>
    <w:rPr>
      <w:rFonts w:cstheme="minorHAnsi"/>
      <w:sz w:val="18"/>
      <w:szCs w:val="18"/>
    </w:rPr>
  </w:style>
  <w:style w:type="paragraph" w:styleId="TOC5">
    <w:name w:val="toc 5"/>
    <w:basedOn w:val="Normal"/>
    <w:next w:val="Normal"/>
    <w:autoRedefine/>
    <w:uiPriority w:val="39"/>
    <w:unhideWhenUsed/>
    <w:rsid w:val="00973ED9"/>
    <w:pPr>
      <w:spacing w:after="0"/>
      <w:ind w:left="880"/>
    </w:pPr>
    <w:rPr>
      <w:rFonts w:cstheme="minorHAnsi"/>
      <w:sz w:val="18"/>
      <w:szCs w:val="18"/>
    </w:rPr>
  </w:style>
  <w:style w:type="paragraph" w:styleId="TOC6">
    <w:name w:val="toc 6"/>
    <w:basedOn w:val="Normal"/>
    <w:next w:val="Normal"/>
    <w:autoRedefine/>
    <w:uiPriority w:val="39"/>
    <w:unhideWhenUsed/>
    <w:rsid w:val="00973ED9"/>
    <w:pPr>
      <w:spacing w:after="0"/>
      <w:ind w:left="1100"/>
    </w:pPr>
    <w:rPr>
      <w:rFonts w:cstheme="minorHAnsi"/>
      <w:sz w:val="18"/>
      <w:szCs w:val="18"/>
    </w:rPr>
  </w:style>
  <w:style w:type="paragraph" w:styleId="TOC7">
    <w:name w:val="toc 7"/>
    <w:basedOn w:val="Normal"/>
    <w:next w:val="Normal"/>
    <w:autoRedefine/>
    <w:uiPriority w:val="39"/>
    <w:unhideWhenUsed/>
    <w:rsid w:val="00973ED9"/>
    <w:pPr>
      <w:spacing w:after="0"/>
      <w:ind w:left="1320"/>
    </w:pPr>
    <w:rPr>
      <w:rFonts w:cstheme="minorHAnsi"/>
      <w:sz w:val="18"/>
      <w:szCs w:val="18"/>
    </w:rPr>
  </w:style>
  <w:style w:type="paragraph" w:styleId="TOC8">
    <w:name w:val="toc 8"/>
    <w:basedOn w:val="Normal"/>
    <w:next w:val="Normal"/>
    <w:autoRedefine/>
    <w:uiPriority w:val="39"/>
    <w:unhideWhenUsed/>
    <w:rsid w:val="00973ED9"/>
    <w:pPr>
      <w:spacing w:after="0"/>
      <w:ind w:left="1540"/>
    </w:pPr>
    <w:rPr>
      <w:rFonts w:cstheme="minorHAnsi"/>
      <w:sz w:val="18"/>
      <w:szCs w:val="18"/>
    </w:rPr>
  </w:style>
  <w:style w:type="paragraph" w:styleId="TOC9">
    <w:name w:val="toc 9"/>
    <w:basedOn w:val="Normal"/>
    <w:next w:val="Normal"/>
    <w:autoRedefine/>
    <w:uiPriority w:val="39"/>
    <w:unhideWhenUsed/>
    <w:rsid w:val="00973ED9"/>
    <w:pPr>
      <w:spacing w:after="0"/>
      <w:ind w:left="1760"/>
    </w:pPr>
    <w:rPr>
      <w:rFonts w:cstheme="minorHAnsi"/>
      <w:sz w:val="18"/>
      <w:szCs w:val="18"/>
    </w:rPr>
  </w:style>
  <w:style w:type="character" w:styleId="UnresolvedMention">
    <w:name w:val="Unresolved Mention"/>
    <w:basedOn w:val="DefaultParagraphFont"/>
    <w:uiPriority w:val="99"/>
    <w:semiHidden/>
    <w:unhideWhenUsed/>
    <w:rsid w:val="0036612C"/>
    <w:rPr>
      <w:color w:val="605E5C"/>
      <w:shd w:val="clear" w:color="auto" w:fill="E1DFDD"/>
    </w:rPr>
  </w:style>
  <w:style w:type="character" w:customStyle="1" w:styleId="Heading4Char">
    <w:name w:val="Heading 4 Char"/>
    <w:basedOn w:val="DefaultParagraphFont"/>
    <w:link w:val="Heading4"/>
    <w:uiPriority w:val="9"/>
    <w:rsid w:val="00383043"/>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38437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94018">
      <w:bodyDiv w:val="1"/>
      <w:marLeft w:val="0"/>
      <w:marRight w:val="0"/>
      <w:marTop w:val="0"/>
      <w:marBottom w:val="0"/>
      <w:divBdr>
        <w:top w:val="none" w:sz="0" w:space="0" w:color="auto"/>
        <w:left w:val="none" w:sz="0" w:space="0" w:color="auto"/>
        <w:bottom w:val="none" w:sz="0" w:space="0" w:color="auto"/>
        <w:right w:val="none" w:sz="0" w:space="0" w:color="auto"/>
      </w:divBdr>
    </w:div>
    <w:div w:id="58748190">
      <w:bodyDiv w:val="1"/>
      <w:marLeft w:val="0"/>
      <w:marRight w:val="0"/>
      <w:marTop w:val="0"/>
      <w:marBottom w:val="0"/>
      <w:divBdr>
        <w:top w:val="none" w:sz="0" w:space="0" w:color="auto"/>
        <w:left w:val="none" w:sz="0" w:space="0" w:color="auto"/>
        <w:bottom w:val="none" w:sz="0" w:space="0" w:color="auto"/>
        <w:right w:val="none" w:sz="0" w:space="0" w:color="auto"/>
      </w:divBdr>
      <w:divsChild>
        <w:div w:id="79983791">
          <w:marLeft w:val="0"/>
          <w:marRight w:val="0"/>
          <w:marTop w:val="0"/>
          <w:marBottom w:val="0"/>
          <w:divBdr>
            <w:top w:val="none" w:sz="0" w:space="0" w:color="auto"/>
            <w:left w:val="none" w:sz="0" w:space="0" w:color="auto"/>
            <w:bottom w:val="none" w:sz="0" w:space="0" w:color="auto"/>
            <w:right w:val="none" w:sz="0" w:space="0" w:color="auto"/>
          </w:divBdr>
          <w:divsChild>
            <w:div w:id="387842194">
              <w:marLeft w:val="0"/>
              <w:marRight w:val="0"/>
              <w:marTop w:val="0"/>
              <w:marBottom w:val="0"/>
              <w:divBdr>
                <w:top w:val="none" w:sz="0" w:space="0" w:color="auto"/>
                <w:left w:val="none" w:sz="0" w:space="0" w:color="auto"/>
                <w:bottom w:val="none" w:sz="0" w:space="0" w:color="auto"/>
                <w:right w:val="none" w:sz="0" w:space="0" w:color="auto"/>
              </w:divBdr>
              <w:divsChild>
                <w:div w:id="294137800">
                  <w:marLeft w:val="0"/>
                  <w:marRight w:val="0"/>
                  <w:marTop w:val="0"/>
                  <w:marBottom w:val="0"/>
                  <w:divBdr>
                    <w:top w:val="none" w:sz="0" w:space="0" w:color="auto"/>
                    <w:left w:val="none" w:sz="0" w:space="0" w:color="auto"/>
                    <w:bottom w:val="none" w:sz="0" w:space="0" w:color="auto"/>
                    <w:right w:val="none" w:sz="0" w:space="0" w:color="auto"/>
                  </w:divBdr>
                  <w:divsChild>
                    <w:div w:id="923221197">
                      <w:marLeft w:val="0"/>
                      <w:marRight w:val="0"/>
                      <w:marTop w:val="0"/>
                      <w:marBottom w:val="0"/>
                      <w:divBdr>
                        <w:top w:val="none" w:sz="0" w:space="0" w:color="auto"/>
                        <w:left w:val="none" w:sz="0" w:space="0" w:color="auto"/>
                        <w:bottom w:val="none" w:sz="0" w:space="0" w:color="auto"/>
                        <w:right w:val="none" w:sz="0" w:space="0" w:color="auto"/>
                      </w:divBdr>
                      <w:divsChild>
                        <w:div w:id="47271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294014">
              <w:marLeft w:val="0"/>
              <w:marRight w:val="0"/>
              <w:marTop w:val="0"/>
              <w:marBottom w:val="0"/>
              <w:divBdr>
                <w:top w:val="none" w:sz="0" w:space="0" w:color="auto"/>
                <w:left w:val="none" w:sz="0" w:space="0" w:color="auto"/>
                <w:bottom w:val="none" w:sz="0" w:space="0" w:color="auto"/>
                <w:right w:val="none" w:sz="0" w:space="0" w:color="auto"/>
              </w:divBdr>
              <w:divsChild>
                <w:div w:id="146231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35272">
      <w:bodyDiv w:val="1"/>
      <w:marLeft w:val="0"/>
      <w:marRight w:val="0"/>
      <w:marTop w:val="0"/>
      <w:marBottom w:val="0"/>
      <w:divBdr>
        <w:top w:val="none" w:sz="0" w:space="0" w:color="auto"/>
        <w:left w:val="none" w:sz="0" w:space="0" w:color="auto"/>
        <w:bottom w:val="none" w:sz="0" w:space="0" w:color="auto"/>
        <w:right w:val="none" w:sz="0" w:space="0" w:color="auto"/>
      </w:divBdr>
    </w:div>
    <w:div w:id="184639263">
      <w:bodyDiv w:val="1"/>
      <w:marLeft w:val="0"/>
      <w:marRight w:val="0"/>
      <w:marTop w:val="0"/>
      <w:marBottom w:val="0"/>
      <w:divBdr>
        <w:top w:val="none" w:sz="0" w:space="0" w:color="auto"/>
        <w:left w:val="none" w:sz="0" w:space="0" w:color="auto"/>
        <w:bottom w:val="none" w:sz="0" w:space="0" w:color="auto"/>
        <w:right w:val="none" w:sz="0" w:space="0" w:color="auto"/>
      </w:divBdr>
    </w:div>
    <w:div w:id="197671018">
      <w:bodyDiv w:val="1"/>
      <w:marLeft w:val="0"/>
      <w:marRight w:val="0"/>
      <w:marTop w:val="0"/>
      <w:marBottom w:val="0"/>
      <w:divBdr>
        <w:top w:val="none" w:sz="0" w:space="0" w:color="auto"/>
        <w:left w:val="none" w:sz="0" w:space="0" w:color="auto"/>
        <w:bottom w:val="none" w:sz="0" w:space="0" w:color="auto"/>
        <w:right w:val="none" w:sz="0" w:space="0" w:color="auto"/>
      </w:divBdr>
    </w:div>
    <w:div w:id="240717813">
      <w:bodyDiv w:val="1"/>
      <w:marLeft w:val="0"/>
      <w:marRight w:val="0"/>
      <w:marTop w:val="0"/>
      <w:marBottom w:val="0"/>
      <w:divBdr>
        <w:top w:val="none" w:sz="0" w:space="0" w:color="auto"/>
        <w:left w:val="none" w:sz="0" w:space="0" w:color="auto"/>
        <w:bottom w:val="none" w:sz="0" w:space="0" w:color="auto"/>
        <w:right w:val="none" w:sz="0" w:space="0" w:color="auto"/>
      </w:divBdr>
      <w:divsChild>
        <w:div w:id="500437771">
          <w:marLeft w:val="0"/>
          <w:marRight w:val="0"/>
          <w:marTop w:val="0"/>
          <w:marBottom w:val="0"/>
          <w:divBdr>
            <w:top w:val="none" w:sz="0" w:space="0" w:color="auto"/>
            <w:left w:val="none" w:sz="0" w:space="0" w:color="auto"/>
            <w:bottom w:val="none" w:sz="0" w:space="0" w:color="auto"/>
            <w:right w:val="none" w:sz="0" w:space="0" w:color="auto"/>
          </w:divBdr>
        </w:div>
      </w:divsChild>
    </w:div>
    <w:div w:id="322706504">
      <w:bodyDiv w:val="1"/>
      <w:marLeft w:val="0"/>
      <w:marRight w:val="0"/>
      <w:marTop w:val="0"/>
      <w:marBottom w:val="0"/>
      <w:divBdr>
        <w:top w:val="none" w:sz="0" w:space="0" w:color="auto"/>
        <w:left w:val="none" w:sz="0" w:space="0" w:color="auto"/>
        <w:bottom w:val="none" w:sz="0" w:space="0" w:color="auto"/>
        <w:right w:val="none" w:sz="0" w:space="0" w:color="auto"/>
      </w:divBdr>
    </w:div>
    <w:div w:id="481435651">
      <w:bodyDiv w:val="1"/>
      <w:marLeft w:val="0"/>
      <w:marRight w:val="0"/>
      <w:marTop w:val="0"/>
      <w:marBottom w:val="0"/>
      <w:divBdr>
        <w:top w:val="none" w:sz="0" w:space="0" w:color="auto"/>
        <w:left w:val="none" w:sz="0" w:space="0" w:color="auto"/>
        <w:bottom w:val="none" w:sz="0" w:space="0" w:color="auto"/>
        <w:right w:val="none" w:sz="0" w:space="0" w:color="auto"/>
      </w:divBdr>
    </w:div>
    <w:div w:id="718549193">
      <w:bodyDiv w:val="1"/>
      <w:marLeft w:val="0"/>
      <w:marRight w:val="0"/>
      <w:marTop w:val="0"/>
      <w:marBottom w:val="0"/>
      <w:divBdr>
        <w:top w:val="none" w:sz="0" w:space="0" w:color="auto"/>
        <w:left w:val="none" w:sz="0" w:space="0" w:color="auto"/>
        <w:bottom w:val="none" w:sz="0" w:space="0" w:color="auto"/>
        <w:right w:val="none" w:sz="0" w:space="0" w:color="auto"/>
      </w:divBdr>
    </w:div>
    <w:div w:id="753627139">
      <w:bodyDiv w:val="1"/>
      <w:marLeft w:val="0"/>
      <w:marRight w:val="0"/>
      <w:marTop w:val="0"/>
      <w:marBottom w:val="0"/>
      <w:divBdr>
        <w:top w:val="none" w:sz="0" w:space="0" w:color="auto"/>
        <w:left w:val="none" w:sz="0" w:space="0" w:color="auto"/>
        <w:bottom w:val="none" w:sz="0" w:space="0" w:color="auto"/>
        <w:right w:val="none" w:sz="0" w:space="0" w:color="auto"/>
      </w:divBdr>
    </w:div>
    <w:div w:id="906232150">
      <w:bodyDiv w:val="1"/>
      <w:marLeft w:val="0"/>
      <w:marRight w:val="0"/>
      <w:marTop w:val="0"/>
      <w:marBottom w:val="0"/>
      <w:divBdr>
        <w:top w:val="none" w:sz="0" w:space="0" w:color="auto"/>
        <w:left w:val="none" w:sz="0" w:space="0" w:color="auto"/>
        <w:bottom w:val="none" w:sz="0" w:space="0" w:color="auto"/>
        <w:right w:val="none" w:sz="0" w:space="0" w:color="auto"/>
      </w:divBdr>
    </w:div>
    <w:div w:id="983897326">
      <w:bodyDiv w:val="1"/>
      <w:marLeft w:val="0"/>
      <w:marRight w:val="0"/>
      <w:marTop w:val="0"/>
      <w:marBottom w:val="0"/>
      <w:divBdr>
        <w:top w:val="none" w:sz="0" w:space="0" w:color="auto"/>
        <w:left w:val="none" w:sz="0" w:space="0" w:color="auto"/>
        <w:bottom w:val="none" w:sz="0" w:space="0" w:color="auto"/>
        <w:right w:val="none" w:sz="0" w:space="0" w:color="auto"/>
      </w:divBdr>
    </w:div>
    <w:div w:id="1257904234">
      <w:bodyDiv w:val="1"/>
      <w:marLeft w:val="0"/>
      <w:marRight w:val="0"/>
      <w:marTop w:val="0"/>
      <w:marBottom w:val="0"/>
      <w:divBdr>
        <w:top w:val="none" w:sz="0" w:space="0" w:color="auto"/>
        <w:left w:val="none" w:sz="0" w:space="0" w:color="auto"/>
        <w:bottom w:val="none" w:sz="0" w:space="0" w:color="auto"/>
        <w:right w:val="none" w:sz="0" w:space="0" w:color="auto"/>
      </w:divBdr>
    </w:div>
    <w:div w:id="1293250948">
      <w:bodyDiv w:val="1"/>
      <w:marLeft w:val="0"/>
      <w:marRight w:val="0"/>
      <w:marTop w:val="0"/>
      <w:marBottom w:val="0"/>
      <w:divBdr>
        <w:top w:val="none" w:sz="0" w:space="0" w:color="auto"/>
        <w:left w:val="none" w:sz="0" w:space="0" w:color="auto"/>
        <w:bottom w:val="none" w:sz="0" w:space="0" w:color="auto"/>
        <w:right w:val="none" w:sz="0" w:space="0" w:color="auto"/>
      </w:divBdr>
    </w:div>
    <w:div w:id="2055418993">
      <w:bodyDiv w:val="1"/>
      <w:marLeft w:val="0"/>
      <w:marRight w:val="0"/>
      <w:marTop w:val="0"/>
      <w:marBottom w:val="0"/>
      <w:divBdr>
        <w:top w:val="none" w:sz="0" w:space="0" w:color="auto"/>
        <w:left w:val="none" w:sz="0" w:space="0" w:color="auto"/>
        <w:bottom w:val="none" w:sz="0" w:space="0" w:color="auto"/>
        <w:right w:val="none" w:sz="0" w:space="0" w:color="auto"/>
      </w:divBdr>
      <w:divsChild>
        <w:div w:id="929580526">
          <w:marLeft w:val="0"/>
          <w:marRight w:val="0"/>
          <w:marTop w:val="0"/>
          <w:marBottom w:val="0"/>
          <w:divBdr>
            <w:top w:val="single" w:sz="2" w:space="0" w:color="D9D9E3"/>
            <w:left w:val="single" w:sz="2" w:space="0" w:color="D9D9E3"/>
            <w:bottom w:val="single" w:sz="2" w:space="0" w:color="D9D9E3"/>
            <w:right w:val="single" w:sz="2" w:space="0" w:color="D9D9E3"/>
          </w:divBdr>
          <w:divsChild>
            <w:div w:id="1678383888">
              <w:marLeft w:val="0"/>
              <w:marRight w:val="0"/>
              <w:marTop w:val="0"/>
              <w:marBottom w:val="0"/>
              <w:divBdr>
                <w:top w:val="single" w:sz="2" w:space="0" w:color="D9D9E3"/>
                <w:left w:val="single" w:sz="2" w:space="0" w:color="D9D9E3"/>
                <w:bottom w:val="single" w:sz="2" w:space="0" w:color="D9D9E3"/>
                <w:right w:val="single" w:sz="2" w:space="0" w:color="D9D9E3"/>
              </w:divBdr>
              <w:divsChild>
                <w:div w:id="226109062">
                  <w:marLeft w:val="0"/>
                  <w:marRight w:val="0"/>
                  <w:marTop w:val="0"/>
                  <w:marBottom w:val="0"/>
                  <w:divBdr>
                    <w:top w:val="single" w:sz="2" w:space="0" w:color="D9D9E3"/>
                    <w:left w:val="single" w:sz="2" w:space="0" w:color="D9D9E3"/>
                    <w:bottom w:val="single" w:sz="2" w:space="0" w:color="D9D9E3"/>
                    <w:right w:val="single" w:sz="2" w:space="0" w:color="D9D9E3"/>
                  </w:divBdr>
                  <w:divsChild>
                    <w:div w:id="271521941">
                      <w:marLeft w:val="0"/>
                      <w:marRight w:val="0"/>
                      <w:marTop w:val="0"/>
                      <w:marBottom w:val="0"/>
                      <w:divBdr>
                        <w:top w:val="single" w:sz="2" w:space="0" w:color="D9D9E3"/>
                        <w:left w:val="single" w:sz="2" w:space="0" w:color="D9D9E3"/>
                        <w:bottom w:val="single" w:sz="2" w:space="0" w:color="D9D9E3"/>
                        <w:right w:val="single" w:sz="2" w:space="0" w:color="D9D9E3"/>
                      </w:divBdr>
                      <w:divsChild>
                        <w:div w:id="1720283745">
                          <w:marLeft w:val="0"/>
                          <w:marRight w:val="0"/>
                          <w:marTop w:val="0"/>
                          <w:marBottom w:val="0"/>
                          <w:divBdr>
                            <w:top w:val="single" w:sz="2" w:space="0" w:color="D9D9E3"/>
                            <w:left w:val="single" w:sz="2" w:space="0" w:color="D9D9E3"/>
                            <w:bottom w:val="single" w:sz="2" w:space="0" w:color="D9D9E3"/>
                            <w:right w:val="single" w:sz="2" w:space="0" w:color="D9D9E3"/>
                          </w:divBdr>
                          <w:divsChild>
                            <w:div w:id="887184113">
                              <w:marLeft w:val="0"/>
                              <w:marRight w:val="0"/>
                              <w:marTop w:val="100"/>
                              <w:marBottom w:val="100"/>
                              <w:divBdr>
                                <w:top w:val="single" w:sz="2" w:space="0" w:color="D9D9E3"/>
                                <w:left w:val="single" w:sz="2" w:space="0" w:color="D9D9E3"/>
                                <w:bottom w:val="single" w:sz="2" w:space="0" w:color="D9D9E3"/>
                                <w:right w:val="single" w:sz="2" w:space="0" w:color="D9D9E3"/>
                              </w:divBdr>
                              <w:divsChild>
                                <w:div w:id="1496915518">
                                  <w:marLeft w:val="0"/>
                                  <w:marRight w:val="0"/>
                                  <w:marTop w:val="0"/>
                                  <w:marBottom w:val="0"/>
                                  <w:divBdr>
                                    <w:top w:val="single" w:sz="2" w:space="0" w:color="D9D9E3"/>
                                    <w:left w:val="single" w:sz="2" w:space="0" w:color="D9D9E3"/>
                                    <w:bottom w:val="single" w:sz="2" w:space="0" w:color="D9D9E3"/>
                                    <w:right w:val="single" w:sz="2" w:space="0" w:color="D9D9E3"/>
                                  </w:divBdr>
                                  <w:divsChild>
                                    <w:div w:id="878979908">
                                      <w:marLeft w:val="0"/>
                                      <w:marRight w:val="0"/>
                                      <w:marTop w:val="0"/>
                                      <w:marBottom w:val="0"/>
                                      <w:divBdr>
                                        <w:top w:val="single" w:sz="2" w:space="0" w:color="D9D9E3"/>
                                        <w:left w:val="single" w:sz="2" w:space="0" w:color="D9D9E3"/>
                                        <w:bottom w:val="single" w:sz="2" w:space="0" w:color="D9D9E3"/>
                                        <w:right w:val="single" w:sz="2" w:space="0" w:color="D9D9E3"/>
                                      </w:divBdr>
                                      <w:divsChild>
                                        <w:div w:id="1011644766">
                                          <w:marLeft w:val="0"/>
                                          <w:marRight w:val="0"/>
                                          <w:marTop w:val="0"/>
                                          <w:marBottom w:val="0"/>
                                          <w:divBdr>
                                            <w:top w:val="single" w:sz="2" w:space="0" w:color="D9D9E3"/>
                                            <w:left w:val="single" w:sz="2" w:space="0" w:color="D9D9E3"/>
                                            <w:bottom w:val="single" w:sz="2" w:space="0" w:color="D9D9E3"/>
                                            <w:right w:val="single" w:sz="2" w:space="0" w:color="D9D9E3"/>
                                          </w:divBdr>
                                          <w:divsChild>
                                            <w:div w:id="1403723506">
                                              <w:marLeft w:val="0"/>
                                              <w:marRight w:val="0"/>
                                              <w:marTop w:val="0"/>
                                              <w:marBottom w:val="0"/>
                                              <w:divBdr>
                                                <w:top w:val="single" w:sz="2" w:space="0" w:color="D9D9E3"/>
                                                <w:left w:val="single" w:sz="2" w:space="0" w:color="D9D9E3"/>
                                                <w:bottom w:val="single" w:sz="2" w:space="0" w:color="D9D9E3"/>
                                                <w:right w:val="single" w:sz="2" w:space="0" w:color="D9D9E3"/>
                                              </w:divBdr>
                                              <w:divsChild>
                                                <w:div w:id="374088188">
                                                  <w:marLeft w:val="0"/>
                                                  <w:marRight w:val="0"/>
                                                  <w:marTop w:val="0"/>
                                                  <w:marBottom w:val="0"/>
                                                  <w:divBdr>
                                                    <w:top w:val="single" w:sz="2" w:space="0" w:color="D9D9E3"/>
                                                    <w:left w:val="single" w:sz="2" w:space="0" w:color="D9D9E3"/>
                                                    <w:bottom w:val="single" w:sz="2" w:space="0" w:color="D9D9E3"/>
                                                    <w:right w:val="single" w:sz="2" w:space="0" w:color="D9D9E3"/>
                                                  </w:divBdr>
                                                  <w:divsChild>
                                                    <w:div w:id="5782511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16772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393664F-C2FD-4E50-A521-D641BAD97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4</TotalTime>
  <Pages>1</Pages>
  <Words>23678</Words>
  <Characters>134968</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5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703429 Shane Buckley</cp:lastModifiedBy>
  <cp:revision>255</cp:revision>
  <cp:lastPrinted>2023-12-08T21:13:00Z</cp:lastPrinted>
  <dcterms:created xsi:type="dcterms:W3CDTF">2023-11-20T15:40:00Z</dcterms:created>
  <dcterms:modified xsi:type="dcterms:W3CDTF">2023-12-0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dCnjpmG"/&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